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13784478" w:rsidR="007C3A94" w:rsidRPr="000534E9" w:rsidRDefault="00D12495" w:rsidP="00D12495">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w:t>
      </w:r>
      <w:proofErr w:type="spellStart"/>
      <w:r>
        <w:rPr>
          <w:lang w:val="en-US"/>
        </w:rPr>
        <w:t>Gafchromic</w:t>
      </w:r>
      <w:proofErr w:type="spellEnd"/>
      <w:r>
        <w:rPr>
          <w:lang w:val="en-US"/>
        </w:rPr>
        <w:t xml:space="preserve"> EBT3 dosimetry films. They darken when exposed to radiation, and we can use their optical density to calculate received dose. Cells were irradiated by Magnus </w:t>
      </w:r>
      <w:proofErr w:type="spellStart"/>
      <w:r>
        <w:rPr>
          <w:lang w:val="en-US"/>
        </w:rPr>
        <w:t>Børsting</w:t>
      </w:r>
      <w:proofErr w:type="spellEnd"/>
      <w:r>
        <w:rPr>
          <w:lang w:val="en-US"/>
        </w:rPr>
        <w:t xml:space="preserve">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98952829"/>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27646BFF" w14:textId="560C6B72"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lastRenderedPageBreak/>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 xml:space="preserve">MLC – </w:t>
      </w:r>
      <w:proofErr w:type="spellStart"/>
      <w:r>
        <w:rPr>
          <w:lang w:val="en-US"/>
        </w:rPr>
        <w:t>Multileaf</w:t>
      </w:r>
      <w:proofErr w:type="spellEnd"/>
      <w:r>
        <w:rPr>
          <w:lang w:val="en-US"/>
        </w:rPr>
        <w:t xml:space="preserve">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lastRenderedPageBreak/>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 xml:space="preserve">PCA – </w:t>
      </w:r>
      <w:proofErr w:type="gramStart"/>
      <w:r>
        <w:rPr>
          <w:lang w:val="en-US"/>
        </w:rPr>
        <w:t>Principle</w:t>
      </w:r>
      <w:proofErr w:type="gramEnd"/>
      <w:r>
        <w:rPr>
          <w:lang w:val="en-US"/>
        </w:rPr>
        <w:t xml:space="preserv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proofErr w:type="spellStart"/>
      <w:r>
        <w:rPr>
          <w:lang w:val="en-US"/>
        </w:rPr>
        <w:t>PreRC</w:t>
      </w:r>
      <w:proofErr w:type="spellEnd"/>
      <w:r>
        <w:rPr>
          <w:lang w:val="en-US"/>
        </w:rPr>
        <w:t xml:space="preserve"> </w:t>
      </w:r>
      <w:r w:rsidR="00A941C5">
        <w:rPr>
          <w:lang w:val="en-US"/>
        </w:rPr>
        <w:t>–</w:t>
      </w:r>
      <w:r>
        <w:rPr>
          <w:lang w:val="en-US"/>
        </w:rPr>
        <w:t xml:space="preserve"> </w:t>
      </w:r>
      <w:proofErr w:type="spellStart"/>
      <w:r>
        <w:rPr>
          <w:lang w:val="en-US"/>
        </w:rPr>
        <w:t>Pre</w:t>
      </w:r>
      <w:r w:rsidR="00A941C5">
        <w:rPr>
          <w:lang w:val="en-US"/>
        </w:rPr>
        <w:t>replicative</w:t>
      </w:r>
      <w:proofErr w:type="spellEnd"/>
      <w:r w:rsidR="00A941C5">
        <w:rPr>
          <w:lang w:val="en-US"/>
        </w:rPr>
        <w:t xml:space="preser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w:t>
      </w:r>
      <w:proofErr w:type="gramStart"/>
      <w:r w:rsidR="009053F2">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2F201AE2"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0E19EF">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23D9A0EC" w:rsidR="009E301D" w:rsidRDefault="009E301D" w:rsidP="00CB30D7">
      <w:pPr>
        <w:spacing w:line="360" w:lineRule="auto"/>
        <w:rPr>
          <w:lang w:val="en-US"/>
        </w:rPr>
      </w:pPr>
      <w:r>
        <w:rPr>
          <w:lang w:val="en-US"/>
        </w:rPr>
        <w:lastRenderedPageBreak/>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0E19EF">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0E19EF">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04F54910" w14:textId="51AA9849" w:rsidR="008F28D4" w:rsidRDefault="00743C30" w:rsidP="00CB30D7">
          <w:pPr>
            <w:pStyle w:val="TOC1"/>
            <w:tabs>
              <w:tab w:val="right" w:leader="dot" w:pos="9350"/>
            </w:tabs>
            <w:spacing w:line="360" w:lineRule="auto"/>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0E19EF">
              <w:rPr>
                <w:noProof/>
                <w:webHidden/>
              </w:rPr>
              <w:t>5</w:t>
            </w:r>
            <w:r w:rsidR="008F28D4">
              <w:rPr>
                <w:noProof/>
                <w:webHidden/>
              </w:rPr>
              <w:fldChar w:fldCharType="end"/>
            </w:r>
          </w:hyperlink>
        </w:p>
        <w:p w14:paraId="51009692" w14:textId="744BD06F" w:rsidR="008F28D4" w:rsidRDefault="00A338EF"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0E19EF">
              <w:rPr>
                <w:noProof/>
                <w:webHidden/>
              </w:rPr>
              <w:t>11</w:t>
            </w:r>
            <w:r w:rsidR="008F28D4">
              <w:rPr>
                <w:noProof/>
                <w:webHidden/>
              </w:rPr>
              <w:fldChar w:fldCharType="end"/>
            </w:r>
          </w:hyperlink>
        </w:p>
        <w:p w14:paraId="1E9D3BE1" w14:textId="53B96EC5"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0E19EF">
              <w:rPr>
                <w:noProof/>
                <w:webHidden/>
              </w:rPr>
              <w:t>11</w:t>
            </w:r>
            <w:r w:rsidR="008F28D4">
              <w:rPr>
                <w:noProof/>
                <w:webHidden/>
              </w:rPr>
              <w:fldChar w:fldCharType="end"/>
            </w:r>
          </w:hyperlink>
        </w:p>
        <w:p w14:paraId="110EDC3E" w14:textId="7B5686B2"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0E19EF">
              <w:rPr>
                <w:noProof/>
                <w:webHidden/>
              </w:rPr>
              <w:t>12</w:t>
            </w:r>
            <w:r w:rsidR="008F28D4">
              <w:rPr>
                <w:noProof/>
                <w:webHidden/>
              </w:rPr>
              <w:fldChar w:fldCharType="end"/>
            </w:r>
          </w:hyperlink>
        </w:p>
        <w:p w14:paraId="0223DE2A" w14:textId="0DB4EBB5"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0E19EF">
              <w:rPr>
                <w:noProof/>
                <w:webHidden/>
              </w:rPr>
              <w:t>17</w:t>
            </w:r>
            <w:r w:rsidR="008F28D4">
              <w:rPr>
                <w:noProof/>
                <w:webHidden/>
              </w:rPr>
              <w:fldChar w:fldCharType="end"/>
            </w:r>
          </w:hyperlink>
        </w:p>
        <w:p w14:paraId="350EA81B" w14:textId="0BA170A7"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0E19EF">
              <w:rPr>
                <w:noProof/>
                <w:webHidden/>
              </w:rPr>
              <w:t>22</w:t>
            </w:r>
            <w:r w:rsidR="008F28D4">
              <w:rPr>
                <w:noProof/>
                <w:webHidden/>
              </w:rPr>
              <w:fldChar w:fldCharType="end"/>
            </w:r>
          </w:hyperlink>
        </w:p>
        <w:p w14:paraId="0E53EC28" w14:textId="72892279"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0E19EF">
              <w:rPr>
                <w:noProof/>
                <w:webHidden/>
              </w:rPr>
              <w:t>22</w:t>
            </w:r>
            <w:r w:rsidR="008F28D4">
              <w:rPr>
                <w:noProof/>
                <w:webHidden/>
              </w:rPr>
              <w:fldChar w:fldCharType="end"/>
            </w:r>
          </w:hyperlink>
        </w:p>
        <w:p w14:paraId="44976491" w14:textId="1CF21121"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0E19EF">
              <w:rPr>
                <w:noProof/>
                <w:webHidden/>
              </w:rPr>
              <w:t>23</w:t>
            </w:r>
            <w:r w:rsidR="008F28D4">
              <w:rPr>
                <w:noProof/>
                <w:webHidden/>
              </w:rPr>
              <w:fldChar w:fldCharType="end"/>
            </w:r>
          </w:hyperlink>
        </w:p>
        <w:p w14:paraId="7EF9E4B1" w14:textId="2FCA0395"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0E19EF">
              <w:rPr>
                <w:noProof/>
                <w:webHidden/>
              </w:rPr>
              <w:t>24</w:t>
            </w:r>
            <w:r w:rsidR="008F28D4">
              <w:rPr>
                <w:noProof/>
                <w:webHidden/>
              </w:rPr>
              <w:fldChar w:fldCharType="end"/>
            </w:r>
          </w:hyperlink>
        </w:p>
        <w:p w14:paraId="53C74838" w14:textId="160A94D0"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0E19EF">
              <w:rPr>
                <w:noProof/>
                <w:webHidden/>
              </w:rPr>
              <w:t>25</w:t>
            </w:r>
            <w:r w:rsidR="008F28D4">
              <w:rPr>
                <w:noProof/>
                <w:webHidden/>
              </w:rPr>
              <w:fldChar w:fldCharType="end"/>
            </w:r>
          </w:hyperlink>
        </w:p>
        <w:p w14:paraId="1F2A782B" w14:textId="07B2FC69"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0E19EF">
              <w:rPr>
                <w:noProof/>
                <w:webHidden/>
              </w:rPr>
              <w:t>29</w:t>
            </w:r>
            <w:r w:rsidR="008F28D4">
              <w:rPr>
                <w:noProof/>
                <w:webHidden/>
              </w:rPr>
              <w:fldChar w:fldCharType="end"/>
            </w:r>
          </w:hyperlink>
        </w:p>
        <w:p w14:paraId="3B50CBB5" w14:textId="61220D73"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0E19EF">
              <w:rPr>
                <w:noProof/>
                <w:webHidden/>
              </w:rPr>
              <w:t>30</w:t>
            </w:r>
            <w:r w:rsidR="008F28D4">
              <w:rPr>
                <w:noProof/>
                <w:webHidden/>
              </w:rPr>
              <w:fldChar w:fldCharType="end"/>
            </w:r>
          </w:hyperlink>
        </w:p>
        <w:p w14:paraId="25A3C08A" w14:textId="079948A9"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0E19EF">
              <w:rPr>
                <w:noProof/>
                <w:webHidden/>
              </w:rPr>
              <w:t>31</w:t>
            </w:r>
            <w:r w:rsidR="008F28D4">
              <w:rPr>
                <w:noProof/>
                <w:webHidden/>
              </w:rPr>
              <w:fldChar w:fldCharType="end"/>
            </w:r>
          </w:hyperlink>
        </w:p>
        <w:p w14:paraId="161E232F" w14:textId="748C87E4"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0E19EF">
              <w:rPr>
                <w:noProof/>
                <w:webHidden/>
              </w:rPr>
              <w:t>32</w:t>
            </w:r>
            <w:r w:rsidR="008F28D4">
              <w:rPr>
                <w:noProof/>
                <w:webHidden/>
              </w:rPr>
              <w:fldChar w:fldCharType="end"/>
            </w:r>
          </w:hyperlink>
        </w:p>
        <w:p w14:paraId="1D388CA1" w14:textId="744EFCC6"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0E19EF">
              <w:rPr>
                <w:noProof/>
                <w:webHidden/>
              </w:rPr>
              <w:t>33</w:t>
            </w:r>
            <w:r w:rsidR="008F28D4">
              <w:rPr>
                <w:noProof/>
                <w:webHidden/>
              </w:rPr>
              <w:fldChar w:fldCharType="end"/>
            </w:r>
          </w:hyperlink>
        </w:p>
        <w:p w14:paraId="1D77CC11" w14:textId="7469AAAF"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0E19EF">
              <w:rPr>
                <w:noProof/>
                <w:webHidden/>
              </w:rPr>
              <w:t>33</w:t>
            </w:r>
            <w:r w:rsidR="008F28D4">
              <w:rPr>
                <w:noProof/>
                <w:webHidden/>
              </w:rPr>
              <w:fldChar w:fldCharType="end"/>
            </w:r>
          </w:hyperlink>
        </w:p>
        <w:p w14:paraId="17DC57E8" w14:textId="0B69E6D5"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0E19EF">
              <w:rPr>
                <w:noProof/>
                <w:webHidden/>
              </w:rPr>
              <w:t>35</w:t>
            </w:r>
            <w:r w:rsidR="008F28D4">
              <w:rPr>
                <w:noProof/>
                <w:webHidden/>
              </w:rPr>
              <w:fldChar w:fldCharType="end"/>
            </w:r>
          </w:hyperlink>
        </w:p>
        <w:p w14:paraId="7B252DCE" w14:textId="59A23588"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0E19EF">
              <w:rPr>
                <w:noProof/>
                <w:webHidden/>
              </w:rPr>
              <w:t>36</w:t>
            </w:r>
            <w:r w:rsidR="008F28D4">
              <w:rPr>
                <w:noProof/>
                <w:webHidden/>
              </w:rPr>
              <w:fldChar w:fldCharType="end"/>
            </w:r>
          </w:hyperlink>
        </w:p>
        <w:p w14:paraId="5C5B1F76" w14:textId="110592F5"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0E19EF">
              <w:rPr>
                <w:noProof/>
                <w:webHidden/>
              </w:rPr>
              <w:t>37</w:t>
            </w:r>
            <w:r w:rsidR="008F28D4">
              <w:rPr>
                <w:noProof/>
                <w:webHidden/>
              </w:rPr>
              <w:fldChar w:fldCharType="end"/>
            </w:r>
          </w:hyperlink>
        </w:p>
        <w:p w14:paraId="2ED2D3CD" w14:textId="3DA739F0"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0E19EF">
              <w:rPr>
                <w:noProof/>
                <w:webHidden/>
              </w:rPr>
              <w:t>37</w:t>
            </w:r>
            <w:r w:rsidR="008F28D4">
              <w:rPr>
                <w:noProof/>
                <w:webHidden/>
              </w:rPr>
              <w:fldChar w:fldCharType="end"/>
            </w:r>
          </w:hyperlink>
        </w:p>
        <w:p w14:paraId="69142275" w14:textId="1DC65C83"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0E19EF">
              <w:rPr>
                <w:noProof/>
                <w:webHidden/>
              </w:rPr>
              <w:t>40</w:t>
            </w:r>
            <w:r w:rsidR="008F28D4">
              <w:rPr>
                <w:noProof/>
                <w:webHidden/>
              </w:rPr>
              <w:fldChar w:fldCharType="end"/>
            </w:r>
          </w:hyperlink>
        </w:p>
        <w:p w14:paraId="447ACB2E" w14:textId="3C18D830"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0E19EF">
              <w:rPr>
                <w:noProof/>
                <w:webHidden/>
              </w:rPr>
              <w:t>40</w:t>
            </w:r>
            <w:r w:rsidR="008F28D4">
              <w:rPr>
                <w:noProof/>
                <w:webHidden/>
              </w:rPr>
              <w:fldChar w:fldCharType="end"/>
            </w:r>
          </w:hyperlink>
        </w:p>
        <w:p w14:paraId="35D17409" w14:textId="1B203F47"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0E19EF">
              <w:rPr>
                <w:noProof/>
                <w:webHidden/>
              </w:rPr>
              <w:t>42</w:t>
            </w:r>
            <w:r w:rsidR="008F28D4">
              <w:rPr>
                <w:noProof/>
                <w:webHidden/>
              </w:rPr>
              <w:fldChar w:fldCharType="end"/>
            </w:r>
          </w:hyperlink>
        </w:p>
        <w:p w14:paraId="3F5D4C52" w14:textId="057E38AC"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0E19EF">
              <w:rPr>
                <w:noProof/>
                <w:webHidden/>
              </w:rPr>
              <w:t>42</w:t>
            </w:r>
            <w:r w:rsidR="008F28D4">
              <w:rPr>
                <w:noProof/>
                <w:webHidden/>
              </w:rPr>
              <w:fldChar w:fldCharType="end"/>
            </w:r>
          </w:hyperlink>
        </w:p>
        <w:p w14:paraId="7945B177" w14:textId="77204A30"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0E19EF">
              <w:rPr>
                <w:noProof/>
                <w:webHidden/>
              </w:rPr>
              <w:t>44</w:t>
            </w:r>
            <w:r w:rsidR="008F28D4">
              <w:rPr>
                <w:noProof/>
                <w:webHidden/>
              </w:rPr>
              <w:fldChar w:fldCharType="end"/>
            </w:r>
          </w:hyperlink>
        </w:p>
        <w:p w14:paraId="01B60D9B" w14:textId="06AEC177"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0E19EF">
              <w:rPr>
                <w:noProof/>
                <w:webHidden/>
              </w:rPr>
              <w:t>47</w:t>
            </w:r>
            <w:r w:rsidR="008F28D4">
              <w:rPr>
                <w:noProof/>
                <w:webHidden/>
              </w:rPr>
              <w:fldChar w:fldCharType="end"/>
            </w:r>
          </w:hyperlink>
        </w:p>
        <w:p w14:paraId="4034B206" w14:textId="40F978BA"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0E19EF">
              <w:rPr>
                <w:noProof/>
                <w:webHidden/>
              </w:rPr>
              <w:t>50</w:t>
            </w:r>
            <w:r w:rsidR="008F28D4">
              <w:rPr>
                <w:noProof/>
                <w:webHidden/>
              </w:rPr>
              <w:fldChar w:fldCharType="end"/>
            </w:r>
          </w:hyperlink>
        </w:p>
        <w:p w14:paraId="409E6B4C" w14:textId="3D733F37"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0E19EF">
              <w:rPr>
                <w:noProof/>
                <w:webHidden/>
              </w:rPr>
              <w:t>51</w:t>
            </w:r>
            <w:r w:rsidR="008F28D4">
              <w:rPr>
                <w:noProof/>
                <w:webHidden/>
              </w:rPr>
              <w:fldChar w:fldCharType="end"/>
            </w:r>
          </w:hyperlink>
        </w:p>
        <w:p w14:paraId="1887084C" w14:textId="672E33C1"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0E19EF">
              <w:rPr>
                <w:noProof/>
                <w:webHidden/>
              </w:rPr>
              <w:t>53</w:t>
            </w:r>
            <w:r w:rsidR="008F28D4">
              <w:rPr>
                <w:noProof/>
                <w:webHidden/>
              </w:rPr>
              <w:fldChar w:fldCharType="end"/>
            </w:r>
          </w:hyperlink>
        </w:p>
        <w:p w14:paraId="0F55FC3E" w14:textId="5CDE8C64"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0E19EF">
              <w:rPr>
                <w:noProof/>
                <w:webHidden/>
              </w:rPr>
              <w:t>55</w:t>
            </w:r>
            <w:r w:rsidR="008F28D4">
              <w:rPr>
                <w:noProof/>
                <w:webHidden/>
              </w:rPr>
              <w:fldChar w:fldCharType="end"/>
            </w:r>
          </w:hyperlink>
        </w:p>
        <w:p w14:paraId="70BA8593" w14:textId="450E4AA2" w:rsidR="008F28D4" w:rsidRDefault="00A338EF"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0E19EF">
              <w:rPr>
                <w:noProof/>
                <w:webHidden/>
              </w:rPr>
              <w:t>56</w:t>
            </w:r>
            <w:r w:rsidR="008F28D4">
              <w:rPr>
                <w:noProof/>
                <w:webHidden/>
              </w:rPr>
              <w:fldChar w:fldCharType="end"/>
            </w:r>
          </w:hyperlink>
        </w:p>
        <w:p w14:paraId="3EA35B4D" w14:textId="766344C7"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0E19EF">
              <w:rPr>
                <w:noProof/>
                <w:webHidden/>
              </w:rPr>
              <w:t>56</w:t>
            </w:r>
            <w:r w:rsidR="008F28D4">
              <w:rPr>
                <w:noProof/>
                <w:webHidden/>
              </w:rPr>
              <w:fldChar w:fldCharType="end"/>
            </w:r>
          </w:hyperlink>
        </w:p>
        <w:p w14:paraId="1BF27F67" w14:textId="4E2C85D0"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0E19EF">
              <w:rPr>
                <w:noProof/>
                <w:webHidden/>
              </w:rPr>
              <w:t>57</w:t>
            </w:r>
            <w:r w:rsidR="008F28D4">
              <w:rPr>
                <w:noProof/>
                <w:webHidden/>
              </w:rPr>
              <w:fldChar w:fldCharType="end"/>
            </w:r>
          </w:hyperlink>
        </w:p>
        <w:p w14:paraId="410E5182" w14:textId="7F958136" w:rsidR="008F28D4" w:rsidRDefault="00A338EF"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0E19EF">
              <w:rPr>
                <w:noProof/>
                <w:webHidden/>
              </w:rPr>
              <w:t>72</w:t>
            </w:r>
            <w:r w:rsidR="008F28D4">
              <w:rPr>
                <w:noProof/>
                <w:webHidden/>
              </w:rPr>
              <w:fldChar w:fldCharType="end"/>
            </w:r>
          </w:hyperlink>
        </w:p>
        <w:p w14:paraId="5D59BFD1" w14:textId="5FDEC273" w:rsidR="008F28D4" w:rsidRDefault="00A338EF"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57209BBA" w14:textId="67C5F5BF" w:rsidR="008F28D4" w:rsidRDefault="00A338EF"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19031081" w14:textId="0F16F5F7"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259CE7DA" w14:textId="76A27EFD" w:rsidR="008F28D4" w:rsidRDefault="00A338EF"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0E19EF">
              <w:rPr>
                <w:noProof/>
                <w:webHidden/>
              </w:rPr>
              <w:t>92</w:t>
            </w:r>
            <w:r w:rsidR="008F28D4">
              <w:rPr>
                <w:noProof/>
                <w:webHidden/>
              </w:rPr>
              <w:fldChar w:fldCharType="end"/>
            </w:r>
          </w:hyperlink>
        </w:p>
        <w:p w14:paraId="656AEF75" w14:textId="0F775883"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r>
        <w:lastRenderedPageBreak/>
        <w:t>Introduction</w:t>
      </w:r>
    </w:p>
    <w:p w14:paraId="5240030B" w14:textId="5F8A5444" w:rsidR="002236DE" w:rsidRDefault="002236DE" w:rsidP="00883AC7">
      <w:pPr>
        <w:rPr>
          <w:lang w:val="en-US"/>
        </w:rPr>
      </w:pPr>
      <w:r>
        <w:rPr>
          <w:lang w:val="en-US"/>
        </w:rPr>
        <w:t>(</w:t>
      </w:r>
      <w:proofErr w:type="spellStart"/>
      <w:proofErr w:type="gramStart"/>
      <w:r>
        <w:rPr>
          <w:lang w:val="en-US"/>
        </w:rPr>
        <w:t>ikke</w:t>
      </w:r>
      <w:proofErr w:type="spellEnd"/>
      <w:proofErr w:type="gramEnd"/>
      <w:r>
        <w:rPr>
          <w:lang w:val="en-US"/>
        </w:rPr>
        <w:t xml:space="preserve"> </w:t>
      </w:r>
      <w:proofErr w:type="spellStart"/>
      <w:r>
        <w:rPr>
          <w:lang w:val="en-US"/>
        </w:rPr>
        <w:t>ferdig</w:t>
      </w:r>
      <w:proofErr w:type="spellEnd"/>
      <w:r>
        <w:rPr>
          <w:lang w:val="en-US"/>
        </w:rPr>
        <w:t xml:space="preserve">, some explanation </w:t>
      </w:r>
      <w:r w:rsidR="00B46103">
        <w:rPr>
          <w:lang w:val="en-US"/>
        </w:rPr>
        <w:t>of</w:t>
      </w:r>
      <w:r w:rsidR="00770E52">
        <w:rPr>
          <w:lang w:val="en-US"/>
        </w:rPr>
        <w:t xml:space="preserve"> cancer treatment </w:t>
      </w:r>
      <w:r w:rsidR="00441CAA">
        <w:rPr>
          <w:lang w:val="en-US"/>
        </w:rPr>
        <w:t xml:space="preserve">and how spatially fractionated radiotherapy has the potential of improving tissue sparing but keep </w:t>
      </w:r>
      <w:proofErr w:type="spellStart"/>
      <w:r w:rsidR="00441CAA">
        <w:rPr>
          <w:lang w:val="en-US"/>
        </w:rPr>
        <w:t>tumour</w:t>
      </w:r>
      <w:proofErr w:type="spellEnd"/>
      <w:r w:rsidR="00441CAA">
        <w:rPr>
          <w:lang w:val="en-US"/>
        </w:rPr>
        <w:t xml:space="preserve"> control</w:t>
      </w:r>
      <w:r>
        <w:rPr>
          <w:lang w:val="en-US"/>
        </w:rPr>
        <w:t>)</w:t>
      </w:r>
    </w:p>
    <w:p w14:paraId="2B5B4600" w14:textId="4DE21466" w:rsidR="006F1202" w:rsidRDefault="00555EF1" w:rsidP="00883AC7">
      <w:pPr>
        <w:rPr>
          <w:lang w:val="en-US"/>
        </w:rPr>
      </w:pPr>
      <w:r>
        <w:rPr>
          <w:lang w:val="en-US"/>
        </w:rPr>
        <w:t xml:space="preserve">We know how well it reduces large bulky </w:t>
      </w:r>
      <w:proofErr w:type="spellStart"/>
      <w:r>
        <w:rPr>
          <w:lang w:val="en-US"/>
        </w:rPr>
        <w:t>tumours</w:t>
      </w:r>
      <w:proofErr w:type="spellEnd"/>
      <w:r>
        <w:rPr>
          <w:lang w:val="en-US"/>
        </w:rPr>
        <w:t xml:space="preserve">.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3" w:name="_Toc98952830"/>
      <w:r w:rsidRPr="00E42938">
        <w:rPr>
          <w:szCs w:val="36"/>
        </w:rPr>
        <w:t>Theory</w:t>
      </w:r>
      <w:bookmarkEnd w:id="3"/>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4" w:name="_Toc98952831"/>
      <w:r w:rsidRPr="00D803DC">
        <w:t>Ionizing Radiation</w:t>
      </w:r>
      <w:bookmarkEnd w:id="4"/>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9DCE953"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0E19EF">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4AC08DFC"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45A41320" w:rsidR="00F8004F" w:rsidRDefault="00222D67" w:rsidP="00CB30D7">
      <w:pPr>
        <w:pStyle w:val="Caption"/>
        <w:spacing w:line="360" w:lineRule="auto"/>
        <w:rPr>
          <w:rFonts w:eastAsiaTheme="minorEastAsia" w:cs="Times New Roman"/>
          <w:lang w:val="en-US"/>
        </w:rPr>
      </w:pPr>
      <w:bookmarkStart w:id="9" w:name="_Ref94625773"/>
      <w:r w:rsidRPr="00F8004F">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w:t>
      </w:r>
      <w:r w:rsidR="003D6F96">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76EAF70D"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0E19EF" w:rsidRPr="00506072">
        <w:rPr>
          <w:lang w:val="en-US"/>
        </w:rPr>
        <w:t xml:space="preserve">Figure </w:t>
      </w:r>
      <w:r w:rsidR="000E19EF">
        <w:rPr>
          <w:noProof/>
          <w:lang w:val="en-US"/>
        </w:rPr>
        <w:t>1</w:t>
      </w:r>
      <w:r w:rsidR="000E19EF">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53B057AB" w:rsidR="000B1A2B" w:rsidRDefault="000B1A2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96AB56C"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1BA39269"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w:t>
                            </w:r>
                            <w:r w:rsidR="003D6F96">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1BA39269"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w:t>
                      </w:r>
                      <w:r w:rsidR="003D6F96">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55FACDA5"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3" w:author="Jacob Lie" w:date="2021-11-12T14:17:00Z">
        <w:r w:rsidRPr="00704FA2">
          <w:rPr>
            <w:rFonts w:eastAsiaTheme="minorEastAsia" w:cs="Times New Roman"/>
            <w:noProof/>
            <w:lang w:val="en-US"/>
            <w:rPrChange w:id="14"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3E279398" w:rsidR="00CE1C9B" w:rsidRPr="005545F2" w:rsidRDefault="002D166C" w:rsidP="00CE1C9B">
                            <w:pPr>
                              <w:pStyle w:val="Caption"/>
                              <w:jc w:val="center"/>
                              <w:rPr>
                                <w:rFonts w:eastAsiaTheme="minorEastAsia" w:cs="Times New Roman"/>
                                <w:lang w:val="en-US"/>
                              </w:rPr>
                            </w:pPr>
                            <w:bookmarkStart w:id="15" w:name="_Ref94631791"/>
                            <w:r w:rsidRPr="00CE1C9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3</w:t>
                            </w:r>
                            <w:r w:rsidR="003D6F96">
                              <w:rPr>
                                <w:lang w:val="en-US"/>
                              </w:rPr>
                              <w:fldChar w:fldCharType="end"/>
                            </w:r>
                            <w:bookmarkEnd w:id="15"/>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3E279398"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3</w:t>
                      </w:r>
                      <w:r w:rsidR="003D6F96">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4F72E5AE"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0E19EF" w:rsidRPr="000E19EF">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25D97538" w:rsidR="008C677A" w:rsidRDefault="008C677A"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w:t>
            </w:r>
            <w:r>
              <w:fldChar w:fldCharType="end"/>
            </w:r>
          </w:p>
        </w:tc>
      </w:tr>
    </w:tbl>
    <w:p w14:paraId="0F5E4205" w14:textId="3031D4A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 xml:space="preserve">The Compton cross section per electron was derived by Klein and </w:t>
      </w:r>
      <w:proofErr w:type="spellStart"/>
      <w:r w:rsidRPr="005545F2">
        <w:rPr>
          <w:rFonts w:eastAsiaTheme="minorEastAsia" w:cs="Times New Roman"/>
          <w:lang w:val="en-US"/>
        </w:rPr>
        <w:t>Nishina</w:t>
      </w:r>
      <w:proofErr w:type="spellEnd"/>
      <w:r w:rsidRPr="005545F2">
        <w:rPr>
          <w:rFonts w:eastAsiaTheme="minorEastAsia" w:cs="Times New Roman"/>
          <w:lang w:val="en-US"/>
        </w:rPr>
        <w:t>.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0E19EF" w:rsidRPr="009807A4">
        <w:rPr>
          <w:lang w:val="en-US"/>
        </w:rPr>
        <w:t xml:space="preserve">Figure </w:t>
      </w:r>
      <w:r w:rsidR="000E19EF">
        <w:rPr>
          <w:noProof/>
          <w:lang w:val="en-US"/>
        </w:rPr>
        <w:t>1</w:t>
      </w:r>
      <w:r w:rsidR="000E19EF">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7" w:author="Jacob Lie" w:date="2021-11-12T14:16:00Z">
        <w:r w:rsidRPr="00704FA2">
          <w:rPr>
            <w:rFonts w:eastAsiaTheme="minorEastAsia" w:cs="Times New Roman"/>
            <w:noProof/>
            <w:lang w:val="en-US"/>
            <w:rPrChange w:id="18"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4749A0A7" w:rsidR="00292D46" w:rsidRPr="009807A4" w:rsidRDefault="00292D46" w:rsidP="00292D46">
                            <w:pPr>
                              <w:pStyle w:val="Caption"/>
                              <w:rPr>
                                <w:rFonts w:cs="Times New Roman"/>
                                <w:noProof/>
                                <w:sz w:val="24"/>
                                <w:lang w:val="en-US"/>
                              </w:rPr>
                            </w:pPr>
                            <w:bookmarkStart w:id="19" w:name="_Ref94694181"/>
                            <w:r w:rsidRPr="009807A4">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4</w:t>
                            </w:r>
                            <w:r w:rsidR="003D6F96">
                              <w:rPr>
                                <w:lang w:val="en-US"/>
                              </w:rPr>
                              <w:fldChar w:fldCharType="end"/>
                            </w:r>
                            <w:bookmarkEnd w:id="19"/>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4749A0A7"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4</w:t>
                      </w:r>
                      <w:r w:rsidR="003D6F96">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The Klein-</w:t>
      </w:r>
      <w:proofErr w:type="spellStart"/>
      <w:r w:rsidRPr="005545F2">
        <w:rPr>
          <w:rFonts w:eastAsiaTheme="minorEastAsia" w:cs="Times New Roman"/>
          <w:lang w:val="en-US"/>
        </w:rPr>
        <w:t>Nishina</w:t>
      </w:r>
      <w:proofErr w:type="spellEnd"/>
      <w:r w:rsidRPr="005545F2">
        <w:rPr>
          <w:rFonts w:eastAsiaTheme="minorEastAsia" w:cs="Times New Roman"/>
          <w:lang w:val="en-US"/>
        </w:rPr>
        <w:t xml:space="preserve">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0C990B14" w:rsidR="000002E3" w:rsidRDefault="000002E3"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 xml:space="preserve">For a </w:t>
      </w:r>
      <w:proofErr w:type="spellStart"/>
      <w:r>
        <w:rPr>
          <w:rFonts w:eastAsiaTheme="minorEastAsia" w:cs="Times New Roman"/>
          <w:lang w:val="en-US"/>
        </w:rPr>
        <w:t>polyenerget</w:t>
      </w:r>
      <w:r w:rsidR="006F1618">
        <w:rPr>
          <w:rFonts w:eastAsiaTheme="minorEastAsia" w:cs="Times New Roman"/>
          <w:lang w:val="en-US"/>
        </w:rPr>
        <w:t>ic</w:t>
      </w:r>
      <w:proofErr w:type="spellEnd"/>
      <w:r w:rsidR="006F1618">
        <w:rPr>
          <w:rFonts w:eastAsiaTheme="minorEastAsia" w:cs="Times New Roman"/>
          <w:lang w:val="en-US"/>
        </w:rPr>
        <w:t xml:space="preserve">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A338EF"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605234D" w:rsidR="009D3938" w:rsidRDefault="009D393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A338EF"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916829B" w:rsidR="007A4F7B" w:rsidRDefault="007A4F7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3D574E06"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0E19EF" w:rsidRPr="000E19EF">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CC15017" w:rsidR="00E63EF8" w:rsidRDefault="00E63EF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 xml:space="preserve">The pathlength of the photon decreases with increasing attenuation. This is an important </w:t>
      </w:r>
      <w:proofErr w:type="gramStart"/>
      <w:r>
        <w:rPr>
          <w:rFonts w:eastAsiaTheme="minorEastAsia" w:cs="Times New Roman"/>
          <w:lang w:val="en-US"/>
        </w:rPr>
        <w:t>result, because</w:t>
      </w:r>
      <w:proofErr w:type="gramEnd"/>
      <w:r>
        <w:rPr>
          <w:rFonts w:eastAsiaTheme="minorEastAsia" w:cs="Times New Roman"/>
          <w:lang w:val="en-US"/>
        </w:rPr>
        <w:t xml:space="preserv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1" w:name="_Ref94701047"/>
      <w:bookmarkStart w:id="22" w:name="_Toc98952833"/>
      <w:r w:rsidRPr="00E42938">
        <w:t>Charged Particle interaction in matter</w:t>
      </w:r>
      <w:bookmarkEnd w:id="21"/>
      <w:bookmarkEnd w:id="22"/>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proofErr w:type="spellStart"/>
      <w:r w:rsidR="002D2456">
        <w:rPr>
          <w:lang w:val="en-US"/>
        </w:rPr>
        <w:t>repell</w:t>
      </w:r>
      <w:proofErr w:type="spellEnd"/>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 xml:space="preserve">Soft collisions, hard </w:t>
      </w:r>
      <w:proofErr w:type="gramStart"/>
      <w:r>
        <w:rPr>
          <w:rFonts w:eastAsiaTheme="minorEastAsia"/>
          <w:lang w:val="en-US"/>
        </w:rPr>
        <w:t>collisions</w:t>
      </w:r>
      <w:proofErr w:type="gramEnd"/>
      <w:r>
        <w:rPr>
          <w:rFonts w:eastAsiaTheme="minorEastAsia"/>
          <w:lang w:val="en-US"/>
        </w:rPr>
        <w:t xml:space="preserve">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3A8C7464"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0E19EF">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37AE8D15"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0E19EF" w:rsidRPr="00B30E30">
        <w:rPr>
          <w:lang w:val="en-US"/>
        </w:rPr>
        <w:t xml:space="preserve">Figure </w:t>
      </w:r>
      <w:r w:rsidR="000E19EF">
        <w:rPr>
          <w:noProof/>
          <w:lang w:val="en-US"/>
        </w:rPr>
        <w:t>1</w:t>
      </w:r>
      <w:r w:rsidR="000E19EF">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0E19EF">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3"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37E5F217" w:rsidR="00131317" w:rsidRPr="0063488C" w:rsidRDefault="00131317" w:rsidP="00131317">
                            <w:pPr>
                              <w:pStyle w:val="Caption"/>
                              <w:rPr>
                                <w:b/>
                                <w:bCs/>
                                <w:noProof/>
                                <w:sz w:val="24"/>
                                <w:lang w:val="en-US"/>
                              </w:rPr>
                            </w:pPr>
                            <w:bookmarkStart w:id="24" w:name="_Ref94695146"/>
                            <w:r w:rsidRPr="00B30E30">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5</w:t>
                            </w:r>
                            <w:r w:rsidR="003D6F96">
                              <w:rPr>
                                <w:lang w:val="en-US"/>
                              </w:rPr>
                              <w:fldChar w:fldCharType="end"/>
                            </w:r>
                            <w:bookmarkEnd w:id="24"/>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37E5F217"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5</w:t>
                      </w:r>
                      <w:r w:rsidR="003D6F96">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6" w:name="_Ref99377984"/>
      <w:r>
        <w:rPr>
          <w:lang w:val="en-US"/>
        </w:rPr>
        <w:t>Stopping Power</w:t>
      </w:r>
      <w:bookmarkEnd w:id="26"/>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A338EF"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7" w:name="_Ref94703179"/>
        <w:tc>
          <w:tcPr>
            <w:tcW w:w="535" w:type="dxa"/>
          </w:tcPr>
          <w:p w14:paraId="72A5A33C" w14:textId="44BF3098" w:rsidR="000418F1" w:rsidRDefault="000418F1"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7</w:t>
            </w:r>
            <w:r>
              <w:fldChar w:fldCharType="end"/>
            </w:r>
            <w:bookmarkEnd w:id="27"/>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w:t>
      </w:r>
      <w:proofErr w:type="gramStart"/>
      <w:r>
        <w:rPr>
          <w:rFonts w:eastAsiaTheme="minorEastAsia" w:cs="Times New Roman"/>
          <w:lang w:val="en-US"/>
        </w:rPr>
        <w:t>is</w:t>
      </w:r>
      <w:proofErr w:type="gramEnd"/>
      <w:r>
        <w:rPr>
          <w:rFonts w:eastAsiaTheme="minorEastAsia" w:cs="Times New Roman"/>
          <w:lang w:val="en-US"/>
        </w:rPr>
        <w:t xml:space="preserve">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3DFC60D1"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0E19EF">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26C48E32"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0E19EF">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45B85EE0" w:rsidR="00576766" w:rsidRDefault="00576766" w:rsidP="00CB30D7">
      <w:pPr>
        <w:keepNext/>
        <w:spacing w:line="360" w:lineRule="auto"/>
        <w:rPr>
          <w:lang w:val="en-US"/>
        </w:rPr>
      </w:pPr>
      <w:r>
        <w:rPr>
          <w:lang w:val="en-US"/>
        </w:rPr>
        <w:t xml:space="preserve">LET is especially important in </w:t>
      </w:r>
      <w:proofErr w:type="gramStart"/>
      <w:r>
        <w:rPr>
          <w:lang w:val="en-US"/>
        </w:rPr>
        <w:t>radiobiology, because</w:t>
      </w:r>
      <w:proofErr w:type="gramEnd"/>
      <w:r>
        <w:rPr>
          <w:lang w:val="en-US"/>
        </w:rPr>
        <w:t xml:space="preserv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0E19EF">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0E19EF" w:rsidRPr="000E19EF">
        <w:rPr>
          <w:noProof/>
          <w:lang w:val="en-US"/>
        </w:rPr>
        <w:t>1</w:t>
      </w:r>
      <w:r w:rsidR="000E19EF" w:rsidRPr="000E19EF">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w:t>
      </w:r>
      <w:r>
        <w:rPr>
          <w:lang w:val="en-US"/>
        </w:rPr>
        <w:lastRenderedPageBreak/>
        <w:t xml:space="preserve">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3E4C1F65" w:rsidR="002D1697" w:rsidRPr="00B068F0" w:rsidRDefault="00576766" w:rsidP="00CB30D7">
      <w:pPr>
        <w:pStyle w:val="Caption"/>
        <w:spacing w:line="360" w:lineRule="auto"/>
        <w:rPr>
          <w:b/>
          <w:bCs/>
          <w:lang w:val="en-US"/>
        </w:rPr>
      </w:pPr>
      <w:bookmarkStart w:id="28" w:name="_Ref100569426"/>
      <w:r w:rsidRPr="00576766">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6</w:t>
      </w:r>
      <w:r w:rsidR="003D6F96">
        <w:rPr>
          <w:lang w:val="en-US"/>
        </w:rPr>
        <w:fldChar w:fldCharType="end"/>
      </w:r>
      <w:bookmarkEnd w:id="28"/>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A338EF"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29" w:name="_Toc98952834"/>
      <w:r>
        <w:rPr>
          <w:rFonts w:eastAsiaTheme="minorEastAsia"/>
          <w:lang w:val="en-US"/>
        </w:rPr>
        <w:t>Creating the radiation beam</w:t>
      </w:r>
      <w:bookmarkEnd w:id="29"/>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30" w:name="_Ref98516531"/>
      <w:bookmarkStart w:id="31" w:name="_Toc98952835"/>
      <w:r>
        <w:rPr>
          <w:lang w:val="en-US"/>
        </w:rPr>
        <w:t>X-ray tube</w:t>
      </w:r>
      <w:bookmarkEnd w:id="30"/>
      <w:bookmarkEnd w:id="31"/>
    </w:p>
    <w:p w14:paraId="1FFD9F8B" w14:textId="579BB86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0E19EF" w:rsidRPr="00B94AD1">
        <w:rPr>
          <w:lang w:val="en-US"/>
        </w:rPr>
        <w:t xml:space="preserve">Figure </w:t>
      </w:r>
      <w:r w:rsidR="000E19EF">
        <w:rPr>
          <w:noProof/>
          <w:lang w:val="en-US"/>
        </w:rPr>
        <w:t>1</w:t>
      </w:r>
      <w:r w:rsidR="000E19EF">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6B5E1ABE" w:rsidR="00042A34" w:rsidRPr="00B94AD1" w:rsidRDefault="00042A34" w:rsidP="00CB30D7">
      <w:pPr>
        <w:pStyle w:val="Caption"/>
        <w:spacing w:line="360" w:lineRule="auto"/>
        <w:rPr>
          <w:lang w:val="en-US"/>
        </w:rPr>
      </w:pPr>
      <w:bookmarkStart w:id="32" w:name="_Ref95299889"/>
      <w:r w:rsidRPr="00B94AD1">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7</w:t>
      </w:r>
      <w:r w:rsidR="003D6F96">
        <w:rPr>
          <w:lang w:val="en-US"/>
        </w:rPr>
        <w:fldChar w:fldCharType="end"/>
      </w:r>
      <w:bookmarkEnd w:id="32"/>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3E564B4A"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3" w:name="_Toc98952836"/>
      <w:r w:rsidRPr="005A0E2D">
        <w:rPr>
          <w:rFonts w:eastAsiaTheme="minorEastAsia"/>
          <w:lang w:val="en-US"/>
        </w:rPr>
        <w:t>X-ray filtering</w:t>
      </w:r>
      <w:bookmarkEnd w:id="33"/>
    </w:p>
    <w:p w14:paraId="4945C72E" w14:textId="3E2BBE03"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7A7E97">
        <w:rPr>
          <w:lang w:val="en-US"/>
        </w:rPr>
        <w:t xml:space="preserve">Figure </w:t>
      </w:r>
      <w:r w:rsidR="000E19EF">
        <w:rPr>
          <w:noProof/>
          <w:lang w:val="en-US"/>
        </w:rPr>
        <w:t>1</w:t>
      </w:r>
      <w:r w:rsidR="000E19EF">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49A43BAE" w:rsidR="00042A34" w:rsidRPr="007A7E97" w:rsidRDefault="00042A34" w:rsidP="00CB30D7">
      <w:pPr>
        <w:pStyle w:val="Caption"/>
        <w:spacing w:line="360" w:lineRule="auto"/>
        <w:rPr>
          <w:rFonts w:eastAsiaTheme="minorEastAsia"/>
          <w:b/>
          <w:bCs/>
          <w:lang w:val="en-US"/>
        </w:rPr>
      </w:pPr>
      <w:bookmarkStart w:id="34" w:name="_Ref95318165"/>
      <w:r w:rsidRPr="007A7E97">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8</w:t>
      </w:r>
      <w:r w:rsidR="003D6F96">
        <w:rPr>
          <w:lang w:val="en-US"/>
        </w:rPr>
        <w:fldChar w:fldCharType="end"/>
      </w:r>
      <w:bookmarkEnd w:id="34"/>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5" w:name="_Ref95382713"/>
      <w:bookmarkStart w:id="36" w:name="_Toc98952837"/>
      <w:r w:rsidRPr="00E42938">
        <w:rPr>
          <w:szCs w:val="30"/>
          <w:lang w:val="en-US"/>
        </w:rPr>
        <w:t>Dosimetry</w:t>
      </w:r>
      <w:bookmarkEnd w:id="35"/>
      <w:bookmarkEnd w:id="36"/>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7" w:name="_Ref94700940"/>
      <w:bookmarkStart w:id="38" w:name="_Toc98952838"/>
      <w:r>
        <w:rPr>
          <w:rFonts w:eastAsiaTheme="minorEastAsia"/>
          <w:lang w:val="en-US"/>
        </w:rPr>
        <w:lastRenderedPageBreak/>
        <w:t>Quantities</w:t>
      </w:r>
      <w:bookmarkEnd w:id="37"/>
      <w:bookmarkEnd w:id="38"/>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7BA6EFD8"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with infinitesimal volume </w:t>
      </w:r>
      <w:proofErr w:type="spellStart"/>
      <w:r>
        <w:rPr>
          <w:lang w:val="en-US"/>
        </w:rPr>
        <w:t>dV</w:t>
      </w:r>
      <w:proofErr w:type="spellEnd"/>
      <w:r>
        <w:rPr>
          <w:lang w:val="en-US"/>
        </w:rPr>
        <w:t>,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w:t>
      </w:r>
      <w:proofErr w:type="spellStart"/>
      <w:r w:rsidR="00421E0F">
        <w:rPr>
          <w:rFonts w:eastAsiaTheme="minorEastAsia"/>
          <w:lang w:val="en-US"/>
        </w:rPr>
        <w:t>polyenergetic</w:t>
      </w:r>
      <w:proofErr w:type="spellEnd"/>
      <w:r w:rsidR="00421E0F">
        <w:rPr>
          <w:rFonts w:eastAsiaTheme="minorEastAsia"/>
          <w:lang w:val="en-US"/>
        </w:rPr>
        <w:t xml:space="preserve">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26FE2FB3" w:rsidR="009714C9" w:rsidRPr="006C7CAC" w:rsidRDefault="009714C9" w:rsidP="009714C9">
                            <w:pPr>
                              <w:pStyle w:val="Caption"/>
                              <w:rPr>
                                <w:b/>
                                <w:bCs/>
                                <w:noProof/>
                                <w:sz w:val="24"/>
                                <w:lang w:val="en-US"/>
                              </w:rPr>
                            </w:pPr>
                            <w:bookmarkStart w:id="39" w:name="_Ref99369557"/>
                            <w:r w:rsidRPr="006C7CAC">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9</w:t>
                            </w:r>
                            <w:r w:rsidR="003D6F96">
                              <w:rPr>
                                <w:lang w:val="en-US"/>
                              </w:rPr>
                              <w:fldChar w:fldCharType="end"/>
                            </w:r>
                            <w:bookmarkEnd w:id="39"/>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26FE2FB3" w:rsidR="009714C9" w:rsidRPr="006C7CAC" w:rsidRDefault="009714C9" w:rsidP="009714C9">
                      <w:pPr>
                        <w:pStyle w:val="Caption"/>
                        <w:rPr>
                          <w:b/>
                          <w:bCs/>
                          <w:noProof/>
                          <w:sz w:val="24"/>
                          <w:lang w:val="en-US"/>
                        </w:rPr>
                      </w:pPr>
                      <w:bookmarkStart w:id="40" w:name="_Ref99369557"/>
                      <w:r w:rsidRPr="006C7CAC">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9</w:t>
                      </w:r>
                      <w:r w:rsidR="003D6F96">
                        <w:rPr>
                          <w:lang w:val="en-US"/>
                        </w:rPr>
                        <w:fldChar w:fldCharType="end"/>
                      </w:r>
                      <w:bookmarkEnd w:id="40"/>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proofErr w:type="gramStart"/>
      <w:r w:rsidR="00073FC9">
        <w:rPr>
          <w:lang w:val="en-US"/>
        </w:rPr>
        <w:t>ente</w:t>
      </w:r>
      <w:r w:rsidR="00D1385D">
        <w:rPr>
          <w:lang w:val="en-US"/>
        </w:rPr>
        <w:t>rs</w:t>
      </w:r>
      <w:proofErr w:type="gramEnd"/>
      <w:r w:rsidR="00D1385D">
        <w:rPr>
          <w:lang w:val="en-US"/>
        </w:rPr>
        <w:t xml:space="preserve">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A338EF"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58F13E9F" w:rsidR="00BF7806" w:rsidRDefault="00BF7806"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8</w:t>
            </w:r>
            <w:r>
              <w:fldChar w:fldCharType="end"/>
            </w:r>
          </w:p>
        </w:tc>
      </w:tr>
    </w:tbl>
    <w:p w14:paraId="26C8A08C" w14:textId="1FB86870"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1" w:name="_Ref97207278"/>
        <w:tc>
          <w:tcPr>
            <w:tcW w:w="535" w:type="dxa"/>
          </w:tcPr>
          <w:p w14:paraId="3E866F60" w14:textId="3169DCF1" w:rsidR="00A669D0" w:rsidRDefault="00A669D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9</w:t>
            </w:r>
            <w:r>
              <w:fldChar w:fldCharType="end"/>
            </w:r>
            <w:bookmarkEnd w:id="41"/>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3DF9C1D"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A338EF"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A338EF"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A338EF"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205BF361"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0E19EF">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A338EF"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1A146C8C"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w:t>
      </w:r>
      <w:proofErr w:type="spellStart"/>
      <w:r w:rsidR="00DC3809">
        <w:rPr>
          <w:rFonts w:eastAsiaTheme="minorEastAsia"/>
          <w:lang w:val="en-US"/>
        </w:rPr>
        <w:t>Gy</w:t>
      </w:r>
      <w:proofErr w:type="spellEnd"/>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proofErr w:type="gramStart"/>
      <w:r w:rsidR="00D07107">
        <w:rPr>
          <w:rFonts w:eastAsiaTheme="minorEastAsia"/>
          <w:lang w:val="en-US"/>
        </w:rPr>
        <w:t>radiobiology, because</w:t>
      </w:r>
      <w:proofErr w:type="gramEnd"/>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0E19EF">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2" w:name="_Ref98952580"/>
        <w:tc>
          <w:tcPr>
            <w:tcW w:w="535" w:type="dxa"/>
          </w:tcPr>
          <w:p w14:paraId="57A513F3" w14:textId="1360D48F" w:rsidR="002A3A12" w:rsidRDefault="002A3A1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0</w:t>
            </w:r>
            <w:r>
              <w:fldChar w:fldCharType="end"/>
            </w:r>
            <w:bookmarkEnd w:id="42"/>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3" w:name="_Ref97207347"/>
        <w:tc>
          <w:tcPr>
            <w:tcW w:w="535" w:type="dxa"/>
          </w:tcPr>
          <w:p w14:paraId="78B5389F" w14:textId="286AB832" w:rsidR="00EE3EE9" w:rsidRDefault="00EE3EE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1</w:t>
            </w:r>
            <w:r>
              <w:fldChar w:fldCharType="end"/>
            </w:r>
            <w:bookmarkEnd w:id="43"/>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6D82F124"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4" w:name="_Ref97207315"/>
        <w:tc>
          <w:tcPr>
            <w:tcW w:w="535" w:type="dxa"/>
          </w:tcPr>
          <w:p w14:paraId="5B5F3893" w14:textId="3FC2B01F" w:rsidR="00CB3758" w:rsidRDefault="00CB375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2</w:t>
            </w:r>
            <w:r>
              <w:fldChar w:fldCharType="end"/>
            </w:r>
            <w:bookmarkEnd w:id="44"/>
          </w:p>
        </w:tc>
      </w:tr>
    </w:tbl>
    <w:p w14:paraId="378B7788" w14:textId="5CBE2F27"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2E980097" w:rsidR="00400AB2" w:rsidRPr="00B72C5F" w:rsidRDefault="00400AB2" w:rsidP="00400AB2">
                            <w:pPr>
                              <w:pStyle w:val="Caption"/>
                              <w:rPr>
                                <w:noProof/>
                                <w:sz w:val="24"/>
                                <w:lang w:val="en-US"/>
                              </w:rPr>
                            </w:pPr>
                            <w:bookmarkStart w:id="45" w:name="_Ref94698801"/>
                            <w:r w:rsidRPr="00B72C5F">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0</w:t>
                            </w:r>
                            <w:r w:rsidR="003D6F96">
                              <w:rPr>
                                <w:lang w:val="en-US"/>
                              </w:rPr>
                              <w:fldChar w:fldCharType="end"/>
                            </w:r>
                            <w:bookmarkEnd w:id="45"/>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2E980097" w:rsidR="00400AB2" w:rsidRPr="00B72C5F" w:rsidRDefault="00400AB2" w:rsidP="00400AB2">
                      <w:pPr>
                        <w:pStyle w:val="Caption"/>
                        <w:rPr>
                          <w:noProof/>
                          <w:sz w:val="24"/>
                          <w:lang w:val="en-US"/>
                        </w:rPr>
                      </w:pPr>
                      <w:bookmarkStart w:id="46" w:name="_Ref94698801"/>
                      <w:r w:rsidRPr="00B72C5F">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0</w:t>
                      </w:r>
                      <w:r w:rsidR="003D6F96">
                        <w:rPr>
                          <w:lang w:val="en-US"/>
                        </w:rPr>
                        <w:fldChar w:fldCharType="end"/>
                      </w:r>
                      <w:bookmarkEnd w:id="46"/>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2FCEC3FF"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7" w:name="_Ref95321523"/>
      <w:bookmarkStart w:id="48" w:name="_Ref95480055"/>
      <w:bookmarkStart w:id="49" w:name="_Toc98952839"/>
      <w:r>
        <w:rPr>
          <w:rFonts w:eastAsiaTheme="minorEastAsia"/>
          <w:lang w:val="en-US"/>
        </w:rPr>
        <w:t>Cavity Theo</w:t>
      </w:r>
      <w:r w:rsidR="005316EE">
        <w:rPr>
          <w:rFonts w:eastAsiaTheme="minorEastAsia"/>
          <w:lang w:val="en-US"/>
        </w:rPr>
        <w:t>ry</w:t>
      </w:r>
      <w:bookmarkEnd w:id="47"/>
      <w:bookmarkEnd w:id="48"/>
      <w:bookmarkEnd w:id="49"/>
    </w:p>
    <w:p w14:paraId="75FF97A7" w14:textId="46E03DED" w:rsidR="00B16EBB" w:rsidRDefault="00B16EBB" w:rsidP="00CB30D7">
      <w:pPr>
        <w:spacing w:after="160" w:line="360" w:lineRule="auto"/>
        <w:rPr>
          <w:rFonts w:eastAsiaTheme="minorEastAsia"/>
          <w:lang w:val="en-US"/>
        </w:rPr>
      </w:pPr>
    </w:p>
    <w:p w14:paraId="516B9EFB" w14:textId="2204266B"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0E19EF">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E19EF" w:rsidRPr="008A198C">
        <w:rPr>
          <w:lang w:val="en-US"/>
        </w:rPr>
        <w:t xml:space="preserve">Figure </w:t>
      </w:r>
      <w:r w:rsidR="000E19EF">
        <w:rPr>
          <w:noProof/>
          <w:lang w:val="en-US"/>
        </w:rPr>
        <w:t>1</w:t>
      </w:r>
      <w:r w:rsidR="000E19EF">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50" w:name="_Toc98952840"/>
      <w:r>
        <w:rPr>
          <w:lang w:val="en-US"/>
        </w:rPr>
        <w:t>Bragg-Gray cavity</w:t>
      </w:r>
      <w:bookmarkEnd w:id="50"/>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A338EF"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6AA29AB8" w:rsidR="008A198C" w:rsidRPr="002C3C7F" w:rsidRDefault="00D3644F" w:rsidP="008A198C">
                            <w:pPr>
                              <w:pStyle w:val="Caption"/>
                              <w:rPr>
                                <w:lang w:val="en-US"/>
                              </w:rPr>
                            </w:pPr>
                            <w:bookmarkStart w:id="51" w:name="_Ref98956460"/>
                            <w:r w:rsidRPr="008A198C">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1</w:t>
                            </w:r>
                            <w:r w:rsidR="003D6F96">
                              <w:rPr>
                                <w:lang w:val="en-US"/>
                              </w:rPr>
                              <w:fldChar w:fldCharType="end"/>
                            </w:r>
                            <w:bookmarkEnd w:id="51"/>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6AA29AB8" w:rsidR="008A198C" w:rsidRPr="002C3C7F" w:rsidRDefault="00D3644F" w:rsidP="008A198C">
                      <w:pPr>
                        <w:pStyle w:val="Caption"/>
                        <w:rPr>
                          <w:lang w:val="en-US"/>
                        </w:rPr>
                      </w:pPr>
                      <w:bookmarkStart w:id="52" w:name="_Ref98956460"/>
                      <w:r w:rsidRPr="008A198C">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1</w:t>
                      </w:r>
                      <w:r w:rsidR="003D6F96">
                        <w:rPr>
                          <w:lang w:val="en-US"/>
                        </w:rPr>
                        <w:fldChar w:fldCharType="end"/>
                      </w:r>
                      <w:bookmarkEnd w:id="52"/>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3" w:name="_Toc98952841"/>
      <w:r>
        <w:rPr>
          <w:lang w:val="en-US"/>
        </w:rPr>
        <w:t>Bragg-Gray-Laurence</w:t>
      </w:r>
      <w:bookmarkEnd w:id="53"/>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A338EF"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4" w:name="_Ref95480111"/>
      <w:bookmarkStart w:id="55" w:name="_Toc98952842"/>
      <w:commentRangeStart w:id="56"/>
      <w:proofErr w:type="spellStart"/>
      <w:r>
        <w:rPr>
          <w:rFonts w:eastAsiaTheme="minorEastAsia"/>
          <w:lang w:val="en-US"/>
        </w:rPr>
        <w:t>Burlin</w:t>
      </w:r>
      <w:bookmarkEnd w:id="54"/>
      <w:bookmarkEnd w:id="55"/>
      <w:commentRangeEnd w:id="56"/>
      <w:proofErr w:type="spellEnd"/>
      <w:r w:rsidR="00DB3FEC">
        <w:rPr>
          <w:rStyle w:val="CommentReference"/>
          <w:rFonts w:ascii="Times New Roman" w:eastAsiaTheme="minorHAnsi" w:hAnsi="Times New Roman" w:cstheme="minorBidi"/>
          <w:color w:val="auto"/>
        </w:rPr>
        <w:commentReference w:id="56"/>
      </w:r>
      <w:r>
        <w:rPr>
          <w:rFonts w:eastAsiaTheme="minorEastAsia"/>
          <w:lang w:val="en-US"/>
        </w:rPr>
        <w:t xml:space="preserve"> </w:t>
      </w:r>
    </w:p>
    <w:p w14:paraId="7C269A98" w14:textId="41696CFC"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w:t>
      </w:r>
      <w:proofErr w:type="spellStart"/>
      <w:r w:rsidR="0014492B">
        <w:rPr>
          <w:rFonts w:eastAsiaTheme="minorEastAsia"/>
          <w:lang w:val="en-US"/>
        </w:rPr>
        <w:t>Burlin</w:t>
      </w:r>
      <w:proofErr w:type="spellEnd"/>
      <w:r w:rsidR="0014492B">
        <w:rPr>
          <w:rFonts w:eastAsiaTheme="minorEastAsia"/>
          <w:lang w:val="en-US"/>
        </w:rPr>
        <w:t xml:space="preserve">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0E19EF" w:rsidRPr="00CE5239">
        <w:rPr>
          <w:lang w:val="en-US"/>
        </w:rPr>
        <w:t xml:space="preserve">Figure </w:t>
      </w:r>
      <w:r w:rsidR="000E19EF">
        <w:rPr>
          <w:noProof/>
          <w:lang w:val="en-US"/>
        </w:rPr>
        <w:t>1</w:t>
      </w:r>
      <w:r w:rsidR="000E19EF">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A338EF"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4E94A722" w:rsidR="009D5620" w:rsidRDefault="009D562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25876948" w:rsidR="006A5683" w:rsidRDefault="00CE5239" w:rsidP="00CB30D7">
      <w:pPr>
        <w:pStyle w:val="Caption"/>
        <w:spacing w:line="360" w:lineRule="auto"/>
        <w:rPr>
          <w:rFonts w:eastAsiaTheme="minorEastAsia"/>
          <w:lang w:val="en-US"/>
        </w:rPr>
      </w:pPr>
      <w:bookmarkStart w:id="57" w:name="_Ref94780477"/>
      <w:r w:rsidRPr="00CE5239">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2</w:t>
      </w:r>
      <w:r w:rsidR="003D6F96">
        <w:rPr>
          <w:lang w:val="en-US"/>
        </w:rPr>
        <w:fldChar w:fldCharType="end"/>
      </w:r>
      <w:bookmarkEnd w:id="57"/>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w:t>
      </w:r>
      <w:proofErr w:type="spellStart"/>
      <w:r>
        <w:rPr>
          <w:lang w:val="en-US"/>
        </w:rPr>
        <w:t>e</w:t>
      </w:r>
      <w:proofErr w:type="spellEnd"/>
      <w:r>
        <w:rPr>
          <w:lang w:val="en-US"/>
        </w:rPr>
        <w:t xml:space="preserv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w:t>
      </w:r>
      <w:proofErr w:type="gramStart"/>
      <w:r>
        <w:rPr>
          <w:rFonts w:eastAsiaTheme="minorEastAsia"/>
          <w:lang w:val="en-US"/>
        </w:rPr>
        <w:t>intermediate</w:t>
      </w:r>
      <w:proofErr w:type="gramEnd"/>
      <w:r>
        <w:rPr>
          <w:rFonts w:eastAsiaTheme="minorEastAsia"/>
          <w:lang w:val="en-US"/>
        </w:rPr>
        <w:t xml:space="preserv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8" w:name="_Ref98923974"/>
      <w:bookmarkStart w:id="59" w:name="_Toc98952843"/>
      <w:r>
        <w:rPr>
          <w:rFonts w:eastAsiaTheme="minorEastAsia"/>
          <w:lang w:val="en-US"/>
        </w:rPr>
        <w:t xml:space="preserve">Dosimetry </w:t>
      </w:r>
      <w:r w:rsidR="00521603">
        <w:rPr>
          <w:rFonts w:eastAsiaTheme="minorEastAsia"/>
          <w:lang w:val="en-US"/>
        </w:rPr>
        <w:t>methods</w:t>
      </w:r>
      <w:bookmarkEnd w:id="58"/>
      <w:bookmarkEnd w:id="59"/>
      <w:r w:rsidR="00812CA7">
        <w:rPr>
          <w:rFonts w:eastAsiaTheme="minorEastAsia"/>
          <w:lang w:val="en-US"/>
        </w:rPr>
        <w:br/>
      </w:r>
    </w:p>
    <w:p w14:paraId="0217D32F" w14:textId="40AFB27B"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0E19EF">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proofErr w:type="spellStart"/>
      <w:r w:rsidR="00106CE3">
        <w:rPr>
          <w:lang w:val="en-US"/>
        </w:rPr>
        <w:t>G</w:t>
      </w:r>
      <w:r w:rsidR="00290653">
        <w:rPr>
          <w:lang w:val="en-US"/>
        </w:rPr>
        <w:t>afchro</w:t>
      </w:r>
      <w:r w:rsidR="005C6710">
        <w:rPr>
          <w:lang w:val="en-US"/>
        </w:rPr>
        <w:t>m</w:t>
      </w:r>
      <w:r w:rsidR="00290653">
        <w:rPr>
          <w:lang w:val="en-US"/>
        </w:rPr>
        <w:t>ic</w:t>
      </w:r>
      <w:proofErr w:type="spellEnd"/>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0E19EF">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60" w:name="_Toc98952844"/>
      <w:r>
        <w:rPr>
          <w:lang w:val="en-US"/>
        </w:rPr>
        <w:t xml:space="preserve">Parallel- Plate </w:t>
      </w:r>
      <w:r w:rsidR="00812CA7">
        <w:rPr>
          <w:lang w:val="en-US"/>
        </w:rPr>
        <w:t>Ionization Chamber</w:t>
      </w:r>
      <w:bookmarkEnd w:id="60"/>
    </w:p>
    <w:p w14:paraId="75498C6C" w14:textId="00FD16D0"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0E19EF">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2DF9C260" w:rsidR="000E085E" w:rsidRPr="00731006" w:rsidRDefault="000E085E" w:rsidP="000E085E">
                            <w:pPr>
                              <w:pStyle w:val="Caption"/>
                              <w:rPr>
                                <w:noProof/>
                                <w:sz w:val="24"/>
                                <w:lang w:val="en-US"/>
                              </w:rPr>
                            </w:pPr>
                            <w:bookmarkStart w:id="61" w:name="_Ref97216960"/>
                            <w:r w:rsidRPr="000E085E">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3</w:t>
                            </w:r>
                            <w:r w:rsidR="003D6F96">
                              <w:rPr>
                                <w:lang w:val="en-US"/>
                              </w:rPr>
                              <w:fldChar w:fldCharType="end"/>
                            </w:r>
                            <w:bookmarkEnd w:id="61"/>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2DF9C260" w:rsidR="000E085E" w:rsidRPr="00731006" w:rsidRDefault="000E085E" w:rsidP="000E085E">
                      <w:pPr>
                        <w:pStyle w:val="Caption"/>
                        <w:rPr>
                          <w:noProof/>
                          <w:sz w:val="24"/>
                          <w:lang w:val="en-US"/>
                        </w:rPr>
                      </w:pPr>
                      <w:bookmarkStart w:id="62" w:name="_Ref97216960"/>
                      <w:r w:rsidRPr="000E085E">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3</w:t>
                      </w:r>
                      <w:r w:rsidR="003D6F96">
                        <w:rPr>
                          <w:lang w:val="en-US"/>
                        </w:rPr>
                        <w:fldChar w:fldCharType="end"/>
                      </w:r>
                      <w:bookmarkEnd w:id="62"/>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3" w:name="_Toc98952845"/>
      <w:bookmarkStart w:id="64" w:name="_Ref99012278"/>
      <w:bookmarkStart w:id="65" w:name="_Ref99376583"/>
      <w:r>
        <w:rPr>
          <w:lang w:val="en-US"/>
        </w:rPr>
        <w:t>Thimble</w:t>
      </w:r>
      <w:r w:rsidR="00C66EA0">
        <w:rPr>
          <w:lang w:val="en-US"/>
        </w:rPr>
        <w:t xml:space="preserve"> </w:t>
      </w:r>
      <w:r w:rsidR="00595D36">
        <w:rPr>
          <w:lang w:val="en-US"/>
        </w:rPr>
        <w:t>Ionization Chamber</w:t>
      </w:r>
      <w:bookmarkEnd w:id="63"/>
      <w:bookmarkEnd w:id="64"/>
      <w:bookmarkEnd w:id="65"/>
    </w:p>
    <w:p w14:paraId="386B3935" w14:textId="2ACABBD6"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0E19EF">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0E19EF">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0E19EF" w:rsidRPr="000E19EF">
        <w:rPr>
          <w:noProof/>
          <w:lang w:val="en-US"/>
        </w:rPr>
        <w:t>1</w:t>
      </w:r>
      <w:r w:rsidR="000E19EF" w:rsidRPr="000E19EF">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A338EF"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3682C8DF"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A338EF"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6CDE10F1"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0E19EF" w:rsidRPr="000E19EF">
        <w:rPr>
          <w:noProof/>
          <w:lang w:val="en-US"/>
        </w:rPr>
        <w:t>1</w:t>
      </w:r>
      <w:r w:rsidR="000E19EF" w:rsidRPr="000E19EF">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w:t>
      </w:r>
      <w:proofErr w:type="spellStart"/>
      <w:r w:rsidR="009B12D2">
        <w:rPr>
          <w:rFonts w:eastAsiaTheme="minorEastAsia"/>
          <w:lang w:val="en-US"/>
        </w:rPr>
        <w:t>Gy</w:t>
      </w:r>
      <w:proofErr w:type="spellEnd"/>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3D44A26" w:rsidR="00705E23" w:rsidRPr="005A225D" w:rsidRDefault="00CC63D5" w:rsidP="00CB30D7">
      <w:pPr>
        <w:pStyle w:val="Caption"/>
        <w:spacing w:line="360" w:lineRule="auto"/>
        <w:rPr>
          <w:lang w:val="en-US"/>
        </w:rPr>
      </w:pPr>
      <w:bookmarkStart w:id="66" w:name="_Ref95388336"/>
      <w:r w:rsidRPr="005A225D">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4</w:t>
      </w:r>
      <w:r w:rsidR="003D6F96">
        <w:rPr>
          <w:lang w:val="en-US"/>
        </w:rPr>
        <w:fldChar w:fldCharType="end"/>
      </w:r>
      <w:bookmarkEnd w:id="66"/>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67" w:name="_Toc98952846"/>
      <w:bookmarkStart w:id="68" w:name="_Ref99639623"/>
      <w:bookmarkStart w:id="69" w:name="_Ref99890014"/>
      <w:bookmarkStart w:id="70" w:name="_Ref100567515"/>
      <w:r w:rsidRPr="006D4B1F">
        <w:t>Radiochromic</w:t>
      </w:r>
      <w:r w:rsidR="00E51BBE" w:rsidRPr="006D4B1F">
        <w:t xml:space="preserve"> film</w:t>
      </w:r>
      <w:bookmarkEnd w:id="67"/>
      <w:bookmarkEnd w:id="68"/>
      <w:bookmarkEnd w:id="69"/>
      <w:bookmarkEnd w:id="70"/>
    </w:p>
    <w:p w14:paraId="3580459B" w14:textId="5AB0B8F0" w:rsidR="00897E3C" w:rsidRPr="00686198" w:rsidRDefault="00897E3C" w:rsidP="00897E3C">
      <w:pPr>
        <w:rPr>
          <w:lang w:val="en-US"/>
        </w:rPr>
      </w:pPr>
      <w:r w:rsidRPr="00686198">
        <w:rPr>
          <w:lang w:val="en-US"/>
        </w:rPr>
        <w:t>(</w:t>
      </w:r>
      <w:proofErr w:type="spellStart"/>
      <w:proofErr w:type="gramStart"/>
      <w:r w:rsidRPr="00686198">
        <w:rPr>
          <w:lang w:val="en-US"/>
        </w:rPr>
        <w:t>ikke</w:t>
      </w:r>
      <w:proofErr w:type="spellEnd"/>
      <w:proofErr w:type="gramEnd"/>
      <w:r w:rsidRPr="00686198">
        <w:rPr>
          <w:lang w:val="en-US"/>
        </w:rPr>
        <w:t xml:space="preserve"> </w:t>
      </w:r>
      <w:proofErr w:type="spellStart"/>
      <w:r w:rsidRPr="00686198">
        <w:rPr>
          <w:lang w:val="en-US"/>
        </w:rPr>
        <w:t>ferdig</w:t>
      </w:r>
      <w:proofErr w:type="spellEnd"/>
      <w:r w:rsidRPr="00686198">
        <w:rPr>
          <w:lang w:val="en-US"/>
        </w:rPr>
        <w:t>, why does film response vary with batch)</w:t>
      </w:r>
    </w:p>
    <w:p w14:paraId="4BB17A18" w14:textId="41E530CB" w:rsidR="006C6937" w:rsidRPr="006C6937" w:rsidRDefault="00D6482B" w:rsidP="00CB30D7">
      <w:pPr>
        <w:keepNext/>
        <w:spacing w:line="360" w:lineRule="auto"/>
        <w:rPr>
          <w:lang w:val="en-US"/>
        </w:rPr>
      </w:pPr>
      <w:proofErr w:type="spellStart"/>
      <w:r>
        <w:rPr>
          <w:lang w:val="en-US"/>
        </w:rPr>
        <w:t>Radiochromic</w:t>
      </w:r>
      <w:proofErr w:type="spellEnd"/>
      <w:r>
        <w:rPr>
          <w:lang w:val="en-US"/>
        </w:rPr>
        <w:t xml:space="preserve">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0E19EF">
        <w:rPr>
          <w:b/>
          <w:bCs/>
          <w:lang w:val="en-US"/>
        </w:rPr>
        <w:t>Error! Reference source not found.</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xml:space="preserve">, </w:t>
      </w:r>
      <w:r w:rsidR="00DB098B">
        <w:rPr>
          <w:lang w:val="en-US"/>
        </w:rPr>
        <w:lastRenderedPageBreak/>
        <w:t>chan</w:t>
      </w:r>
      <w:r w:rsidR="00E403B1">
        <w:rPr>
          <w:lang w:val="en-US"/>
        </w:rPr>
        <w:t xml:space="preserve">ging both the chemical and optical 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proofErr w:type="spellStart"/>
      <w:r w:rsidR="00327AF8">
        <w:rPr>
          <w:lang w:val="en-US"/>
        </w:rPr>
        <w:t>Radiochromic</w:t>
      </w:r>
      <w:proofErr w:type="spellEnd"/>
      <w:r w:rsidR="00327AF8">
        <w:rPr>
          <w:lang w:val="en-US"/>
        </w:rPr>
        <w:t xml:space="preserve">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proofErr w:type="gramStart"/>
      <w:r w:rsidR="003C2B05">
        <w:rPr>
          <w:lang w:val="en-US"/>
        </w:rPr>
        <w:t>temperature</w:t>
      </w:r>
      <w:proofErr w:type="gramEnd"/>
      <w:r w:rsidR="003C2B05">
        <w:rPr>
          <w:lang w:val="en-US"/>
        </w:rPr>
        <w:t xml:space="preserve"> </w:t>
      </w:r>
      <w:r w:rsidR="00136B6C">
        <w:rPr>
          <w:lang w:val="en-US"/>
        </w:rPr>
        <w:t xml:space="preserve">and light exposur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5EC81592" w:rsidR="00992CA4" w:rsidRPr="006C6937" w:rsidRDefault="006C6937" w:rsidP="00CB30D7">
      <w:pPr>
        <w:pStyle w:val="Caption"/>
        <w:spacing w:line="360" w:lineRule="auto"/>
        <w:rPr>
          <w:lang w:val="en-US"/>
        </w:rPr>
      </w:pPr>
      <w:bookmarkStart w:id="71" w:name="_Ref99640055"/>
      <w:r w:rsidRPr="006C6937">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5</w:t>
      </w:r>
      <w:r w:rsidR="003D6F96">
        <w:rPr>
          <w:lang w:val="en-US"/>
        </w:rPr>
        <w:fldChar w:fldCharType="end"/>
      </w:r>
      <w:bookmarkEnd w:id="71"/>
      <w:r w:rsidRPr="006C6937">
        <w:rPr>
          <w:lang w:val="en-US"/>
        </w:rPr>
        <w:t xml:space="preserve">. </w:t>
      </w:r>
      <w:r w:rsidRPr="00F226E6">
        <w:rPr>
          <w:lang w:val="en-US"/>
        </w:rPr>
        <w:t xml:space="preserve">Different </w:t>
      </w:r>
      <w:proofErr w:type="spellStart"/>
      <w:r w:rsidRPr="00F226E6">
        <w:rPr>
          <w:lang w:val="en-US"/>
        </w:rPr>
        <w:t>radiochromic</w:t>
      </w:r>
      <w:proofErr w:type="spellEnd"/>
      <w:r w:rsidRPr="00F226E6">
        <w:rPr>
          <w:lang w:val="en-US"/>
        </w:rPr>
        <w:t xml:space="preserve">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72" w:name="_Toc98952847"/>
      <w:r>
        <w:rPr>
          <w:lang w:val="en-US"/>
        </w:rPr>
        <w:t>S</w:t>
      </w:r>
      <w:r w:rsidR="00626D36">
        <w:rPr>
          <w:lang w:val="en-US"/>
        </w:rPr>
        <w:t>tatistics</w:t>
      </w:r>
      <w:bookmarkEnd w:id="72"/>
    </w:p>
    <w:p w14:paraId="35CA3C75" w14:textId="2A506226" w:rsidR="00626D36" w:rsidRDefault="00626D36" w:rsidP="00CB30D7">
      <w:pPr>
        <w:pStyle w:val="Heading3"/>
        <w:spacing w:line="360" w:lineRule="auto"/>
        <w:rPr>
          <w:lang w:val="en-US"/>
        </w:rPr>
      </w:pPr>
      <w:bookmarkStart w:id="73" w:name="_Ref98754619"/>
      <w:bookmarkStart w:id="74" w:name="_Toc98952848"/>
      <w:r>
        <w:rPr>
          <w:lang w:val="en-US"/>
        </w:rPr>
        <w:t>Non-linear curve fit</w:t>
      </w:r>
      <w:bookmarkEnd w:id="73"/>
      <w:bookmarkEnd w:id="74"/>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w:t>
      </w:r>
      <w:proofErr w:type="spellStart"/>
      <w:r w:rsidR="00084FF9">
        <w:rPr>
          <w:lang w:val="en-US"/>
        </w:rPr>
        <w:t>n</w:t>
      </w:r>
      <w:proofErr w:type="spellEnd"/>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A338EF"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64EDEFFC" w:rsidR="00136782" w:rsidRDefault="0013678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A338EF"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proofErr w:type="spellStart"/>
            <w:r w:rsidR="00C20FCC" w:rsidRPr="00C20FCC">
              <w:rPr>
                <w:rFonts w:eastAsiaTheme="minorEastAsia"/>
                <w:lang w:val="en-US"/>
              </w:rPr>
              <w:t>i</w:t>
            </w:r>
            <w:r w:rsidR="00C20FCC">
              <w:rPr>
                <w:rFonts w:eastAsiaTheme="minorEastAsia"/>
                <w:vertAlign w:val="superscript"/>
                <w:lang w:val="en-US"/>
              </w:rPr>
              <w:t>th</w:t>
            </w:r>
            <w:proofErr w:type="spellEnd"/>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5" w:name="_Ref98590154"/>
        <w:tc>
          <w:tcPr>
            <w:tcW w:w="535" w:type="dxa"/>
          </w:tcPr>
          <w:p w14:paraId="48B8DC56" w14:textId="0010D65F" w:rsidR="00554939" w:rsidRDefault="0055493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5</w:t>
            </w:r>
            <w:r>
              <w:fldChar w:fldCharType="end"/>
            </w:r>
            <w:bookmarkEnd w:id="75"/>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t>
      </w:r>
      <w:proofErr w:type="spellStart"/>
      <w:r w:rsidR="00765296">
        <w:rPr>
          <w:rFonts w:eastAsiaTheme="minorEastAsia"/>
          <w:lang w:val="en-US"/>
        </w:rPr>
        <w:t>w.r.t.</w:t>
      </w:r>
      <w:proofErr w:type="spellEnd"/>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proofErr w:type="spellStart"/>
      <w:r w:rsidR="00CA335A">
        <w:rPr>
          <w:lang w:val="en-US"/>
        </w:rPr>
        <w:t>Levenber</w:t>
      </w:r>
      <w:proofErr w:type="spellEnd"/>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A338EF"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39879F80" w:rsidR="008430C1" w:rsidRDefault="008430C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A338EF"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6" w:name="_Ref98673698"/>
        <w:tc>
          <w:tcPr>
            <w:tcW w:w="535" w:type="dxa"/>
          </w:tcPr>
          <w:p w14:paraId="43153E2C" w14:textId="4588EFFA" w:rsidR="00BA2A78" w:rsidRDefault="00BA2A7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7</w:t>
            </w:r>
            <w:r>
              <w:fldChar w:fldCharType="end"/>
            </w:r>
            <w:bookmarkEnd w:id="76"/>
          </w:p>
        </w:tc>
      </w:tr>
    </w:tbl>
    <w:p w14:paraId="26177CE6" w14:textId="4735CDFC" w:rsidR="00295E5B" w:rsidRDefault="00F24ADC" w:rsidP="00CB30D7">
      <w:pPr>
        <w:spacing w:line="360" w:lineRule="auto"/>
        <w:rPr>
          <w:lang w:val="en-US"/>
        </w:rPr>
      </w:pPr>
      <w:r>
        <w:rPr>
          <w:lang w:val="en-US"/>
        </w:rPr>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proofErr w:type="spellStart"/>
      <w:r w:rsidR="000F52C0">
        <w:rPr>
          <w:rFonts w:eastAsiaTheme="minorEastAsia"/>
          <w:lang w:val="en-US"/>
        </w:rPr>
        <w:t>jacobian</w:t>
      </w:r>
      <w:proofErr w:type="spellEnd"/>
      <w:r w:rsidR="000F52C0">
        <w:rPr>
          <w:rFonts w:eastAsiaTheme="minorEastAsia"/>
          <w:lang w:val="en-US"/>
        </w:rPr>
        <w:t xml:space="preserve">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A338EF"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A338EF"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38C87D1"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A338EF"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A338EF"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7" w:name="_Ref98675442"/>
        <w:tc>
          <w:tcPr>
            <w:tcW w:w="535" w:type="dxa"/>
          </w:tcPr>
          <w:p w14:paraId="271D3D6B" w14:textId="37FB3271" w:rsidR="00413531" w:rsidRDefault="0041353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8</w:t>
            </w:r>
            <w:r>
              <w:fldChar w:fldCharType="end"/>
            </w:r>
            <w:bookmarkEnd w:id="77"/>
          </w:p>
        </w:tc>
      </w:tr>
    </w:tbl>
    <w:p w14:paraId="05E926B8" w14:textId="10C23FEE"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0E19EF" w:rsidRPr="000E19EF">
        <w:rPr>
          <w:noProof/>
          <w:lang w:val="en-US"/>
        </w:rPr>
        <w:t>1</w:t>
      </w:r>
      <w:r w:rsidR="000E19EF" w:rsidRPr="000E19EF">
        <w:rPr>
          <w:noProof/>
          <w:lang w:val="en-US"/>
        </w:rPr>
        <w:noBreakHyphen/>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proofErr w:type="spellStart"/>
      <w:r w:rsidR="004555BE">
        <w:rPr>
          <w:rFonts w:eastAsiaTheme="minorEastAsia"/>
          <w:lang w:val="en-US"/>
        </w:rPr>
        <w:t>jacobian</w:t>
      </w:r>
      <w:proofErr w:type="spellEnd"/>
      <w:r w:rsidR="004555BE">
        <w:rPr>
          <w:rFonts w:eastAsiaTheme="minorEastAsia"/>
          <w:lang w:val="en-US"/>
        </w:rPr>
        <w:t xml:space="preserve">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A338EF"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312DD7"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7BF246E1" w:rsidR="00312DD7" w:rsidRDefault="00312DD7" w:rsidP="003477DB">
            <w:r>
              <w:fldChar w:fldCharType="begin"/>
            </w:r>
            <w:r>
              <w:instrText xml:space="preserve"> STYLEREF 1 \s </w:instrText>
            </w:r>
            <w:r>
              <w:fldChar w:fldCharType="separate"/>
            </w:r>
            <w:r>
              <w:rPr>
                <w:noProof/>
              </w:rPr>
              <w:t>1</w:t>
            </w:r>
            <w:r>
              <w:fldChar w:fldCharType="end"/>
            </w:r>
            <w:r>
              <w:noBreakHyphen/>
            </w:r>
            <w:r>
              <w:fldChar w:fldCharType="begin"/>
            </w:r>
            <w:r>
              <w:instrText xml:space="preserve"> SEQ Equation \* ARABIC \s 1 </w:instrText>
            </w:r>
            <w:r>
              <w:fldChar w:fldCharType="separate"/>
            </w:r>
            <w:r>
              <w:rPr>
                <w:noProof/>
              </w:rPr>
              <w:t>19</w:t>
            </w:r>
            <w:r>
              <w:fldChar w:fldCharType="end"/>
            </w:r>
          </w:p>
        </w:tc>
      </w:tr>
    </w:tbl>
    <w:p w14:paraId="503F4412" w14:textId="7198CE92" w:rsidR="00A1675D" w:rsidRPr="00A1675D" w:rsidRDefault="00A1675D" w:rsidP="00CB30D7">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8" w:name="_Ref98684309"/>
        <w:tc>
          <w:tcPr>
            <w:tcW w:w="535" w:type="dxa"/>
          </w:tcPr>
          <w:p w14:paraId="6A4B2198" w14:textId="356C5B0A" w:rsidR="0012416E" w:rsidRDefault="0012416E"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9</w:t>
            </w:r>
            <w:r>
              <w:fldChar w:fldCharType="end"/>
            </w:r>
            <w:bookmarkEnd w:id="78"/>
          </w:p>
        </w:tc>
      </w:tr>
    </w:tbl>
    <w:p w14:paraId="4BF5256B" w14:textId="28CB6A32"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0E19EF" w:rsidRPr="000E19EF">
        <w:rPr>
          <w:noProof/>
          <w:lang w:val="en-US"/>
        </w:rPr>
        <w:t>1</w:t>
      </w:r>
      <w:r w:rsidR="000E19EF" w:rsidRPr="000E19EF">
        <w:rPr>
          <w:noProof/>
          <w:lang w:val="en-US"/>
        </w:rPr>
        <w:noBreakHyphen/>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A338EF"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A338EF"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79" w:name="_Toc98952849"/>
      <w:commentRangeStart w:id="80"/>
      <w:r>
        <w:rPr>
          <w:lang w:val="en-US"/>
        </w:rPr>
        <w:t>Akaike’s Information Criteria</w:t>
      </w:r>
      <w:bookmarkEnd w:id="79"/>
      <w:commentRangeEnd w:id="80"/>
      <w:r w:rsidR="003627DB">
        <w:rPr>
          <w:rStyle w:val="CommentReference"/>
          <w:rFonts w:ascii="Times New Roman" w:eastAsiaTheme="minorHAnsi" w:hAnsi="Times New Roman" w:cstheme="minorBidi"/>
          <w:color w:val="auto"/>
        </w:rPr>
        <w:commentReference w:id="80"/>
      </w:r>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81" w:name="_Toc98952850"/>
      <w:bookmarkStart w:id="82" w:name="_Ref99552466"/>
      <w:r>
        <w:rPr>
          <w:lang w:val="en-US"/>
        </w:rPr>
        <w:t>Poisson Regression</w:t>
      </w:r>
      <w:bookmarkEnd w:id="81"/>
      <w:bookmarkEnd w:id="82"/>
    </w:p>
    <w:p w14:paraId="73ED7029" w14:textId="4150EBD9"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0E19EF">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A338EF"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D161D9" w14:paraId="44EDBCA8" w14:textId="77777777" w:rsidTr="00ED02DC">
        <w:tc>
          <w:tcPr>
            <w:tcW w:w="8815" w:type="dxa"/>
          </w:tcPr>
          <w:p w14:paraId="528A3C50" w14:textId="0EFD4E14" w:rsidR="0084413B" w:rsidRPr="009241D2" w:rsidRDefault="00A338EF"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0BC5E991"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000E19EF">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0E19EF">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0FC5012F"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0E19EF" w:rsidRPr="000E19EF">
        <w:rPr>
          <w:noProof/>
          <w:lang w:val="en-US"/>
        </w:rPr>
        <w:t>1</w:t>
      </w:r>
      <w:r w:rsidR="000E19EF" w:rsidRPr="000E19EF">
        <w:rPr>
          <w:noProof/>
          <w:lang w:val="en-US"/>
        </w:rPr>
        <w:noBreakHyphen/>
        <w:t>21</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A338EF"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t>
      </w:r>
      <w:proofErr w:type="spellStart"/>
      <w:r>
        <w:rPr>
          <w:rFonts w:eastAsiaTheme="minorEastAsia"/>
          <w:lang w:val="en-US"/>
        </w:rPr>
        <w:t>w.r.t.</w:t>
      </w:r>
      <w:proofErr w:type="spellEnd"/>
      <w:r>
        <w:rPr>
          <w:rFonts w:eastAsiaTheme="minorEastAsia"/>
          <w:lang w:val="en-US"/>
        </w:rPr>
        <w:t xml:space="preserve">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A338EF"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73C9EC6C"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0E19EF">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3" w:name="_Toc98952851"/>
      <w:bookmarkStart w:id="84" w:name="_Ref99107553"/>
      <w:r>
        <w:rPr>
          <w:rFonts w:eastAsiaTheme="minorEastAsia"/>
          <w:lang w:val="en-US"/>
        </w:rPr>
        <w:t>Radiobiology</w:t>
      </w:r>
      <w:bookmarkEnd w:id="83"/>
      <w:bookmarkEnd w:id="84"/>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85" w:name="_Ref97637677"/>
      <w:bookmarkStart w:id="86" w:name="_Toc98952852"/>
      <w:r>
        <w:rPr>
          <w:lang w:val="en-US"/>
        </w:rPr>
        <w:t>DNA basics</w:t>
      </w:r>
      <w:bookmarkEnd w:id="85"/>
      <w:bookmarkEnd w:id="86"/>
    </w:p>
    <w:p w14:paraId="0734B580" w14:textId="06F2A7BD"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0E19EF" w:rsidRPr="000E19EF">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0E19EF" w:rsidRPr="00A2756D">
        <w:rPr>
          <w:lang w:val="en-US"/>
        </w:rPr>
        <w:t>Abbreviations</w:t>
      </w:r>
      <w:r w:rsidR="000E19EF">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635392">
        <w:rPr>
          <w:lang w:val="en-US"/>
        </w:rPr>
        <w:fldChar w:fldCharType="end"/>
      </w:r>
      <w:r w:rsidR="00D976AE">
        <w:rPr>
          <w:lang w:val="en-US"/>
        </w:rPr>
        <w:t>)</w:t>
      </w:r>
      <w:r w:rsidR="00635392">
        <w:rPr>
          <w:lang w:val="en-US"/>
        </w:rPr>
        <w:t>.</w:t>
      </w:r>
    </w:p>
    <w:p w14:paraId="49E9A440" w14:textId="16894697"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0E19EF" w:rsidRPr="00886905">
        <w:rPr>
          <w:lang w:val="en-US"/>
        </w:rPr>
        <w:t xml:space="preserve">Figure </w:t>
      </w:r>
      <w:r w:rsidR="000E19EF">
        <w:rPr>
          <w:noProof/>
          <w:lang w:val="en-US"/>
        </w:rPr>
        <w:t>1</w:t>
      </w:r>
      <w:r w:rsidR="000E19EF">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1B3729D1" w:rsidR="00886905" w:rsidRPr="00886905" w:rsidRDefault="00886905" w:rsidP="00886905">
                            <w:pPr>
                              <w:pStyle w:val="Caption"/>
                              <w:rPr>
                                <w:noProof/>
                                <w:lang w:val="en-US"/>
                              </w:rPr>
                            </w:pPr>
                            <w:bookmarkStart w:id="87" w:name="_Ref99380903"/>
                            <w:r w:rsidRPr="00886905">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6</w:t>
                            </w:r>
                            <w:r w:rsidR="003D6F96">
                              <w:rPr>
                                <w:lang w:val="en-US"/>
                              </w:rPr>
                              <w:fldChar w:fldCharType="end"/>
                            </w:r>
                            <w:bookmarkEnd w:id="87"/>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1B3729D1" w:rsidR="00886905" w:rsidRPr="00886905" w:rsidRDefault="00886905" w:rsidP="00886905">
                      <w:pPr>
                        <w:pStyle w:val="Caption"/>
                        <w:rPr>
                          <w:noProof/>
                          <w:lang w:val="en-US"/>
                        </w:rPr>
                      </w:pPr>
                      <w:bookmarkStart w:id="88" w:name="_Ref99380903"/>
                      <w:r w:rsidRPr="00886905">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6</w:t>
                      </w:r>
                      <w:r w:rsidR="003D6F96">
                        <w:rPr>
                          <w:lang w:val="en-US"/>
                        </w:rPr>
                        <w:fldChar w:fldCharType="end"/>
                      </w:r>
                      <w:bookmarkEnd w:id="88"/>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46F18681" w:rsidR="00A07C3B" w:rsidRPr="00641F38" w:rsidRDefault="00A07C3B" w:rsidP="00A07C3B">
                            <w:pPr>
                              <w:pStyle w:val="Caption"/>
                              <w:rPr>
                                <w:lang w:val="en-US"/>
                              </w:rPr>
                            </w:pPr>
                            <w:bookmarkStart w:id="89" w:name="_Ref99380450"/>
                            <w:bookmarkStart w:id="90" w:name="_Ref99380156"/>
                            <w:r w:rsidRPr="00A07C3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7</w:t>
                            </w:r>
                            <w:r w:rsidR="003D6F96">
                              <w:rPr>
                                <w:lang w:val="en-US"/>
                              </w:rPr>
                              <w:fldChar w:fldCharType="end"/>
                            </w:r>
                            <w:bookmarkEnd w:id="89"/>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0"/>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46F18681" w:rsidR="00A07C3B" w:rsidRPr="00641F38" w:rsidRDefault="00A07C3B" w:rsidP="00A07C3B">
                      <w:pPr>
                        <w:pStyle w:val="Caption"/>
                        <w:rPr>
                          <w:lang w:val="en-US"/>
                        </w:rPr>
                      </w:pPr>
                      <w:bookmarkStart w:id="91" w:name="_Ref99380450"/>
                      <w:bookmarkStart w:id="92" w:name="_Ref99380156"/>
                      <w:r w:rsidRPr="00A07C3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7</w:t>
                      </w:r>
                      <w:r w:rsidR="003D6F96">
                        <w:rPr>
                          <w:lang w:val="en-US"/>
                        </w:rPr>
                        <w:fldChar w:fldCharType="end"/>
                      </w:r>
                      <w:bookmarkEnd w:id="91"/>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2"/>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5AC87AF6"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0E19EF">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0E19EF" w:rsidRPr="00A2756D">
        <w:rPr>
          <w:lang w:val="en-US"/>
        </w:rPr>
        <w:t>Abbreviations</w:t>
      </w:r>
      <w:r w:rsidR="000E19EF">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3"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2C3E219D" w:rsidR="00A07C3B" w:rsidRPr="00D76F18" w:rsidRDefault="00A07C3B" w:rsidP="007C2973">
                            <w:pPr>
                              <w:pStyle w:val="Caption"/>
                              <w:rPr>
                                <w:noProof/>
                                <w:sz w:val="24"/>
                                <w:lang w:val="en-US"/>
                              </w:rPr>
                            </w:pPr>
                            <w:r w:rsidRPr="00A07C3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8</w:t>
                            </w:r>
                            <w:r w:rsidR="003D6F96">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2C3E219D" w:rsidR="00A07C3B" w:rsidRPr="00D76F18" w:rsidRDefault="00A07C3B" w:rsidP="007C2973">
                      <w:pPr>
                        <w:pStyle w:val="Caption"/>
                        <w:rPr>
                          <w:noProof/>
                          <w:sz w:val="24"/>
                          <w:lang w:val="en-US"/>
                        </w:rPr>
                      </w:pPr>
                      <w:r w:rsidRPr="00A07C3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8</w:t>
                      </w:r>
                      <w:r w:rsidR="003D6F96">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3"/>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4" w:name="_Ref97564569"/>
      <w:bookmarkStart w:id="95" w:name="_Toc98952853"/>
      <w:r>
        <w:rPr>
          <w:lang w:val="en-US"/>
        </w:rPr>
        <w:t>Cell Cycle and Checkpoin</w:t>
      </w:r>
      <w:bookmarkEnd w:id="94"/>
      <w:bookmarkEnd w:id="95"/>
      <w:r>
        <w:rPr>
          <w:lang w:val="en-US"/>
        </w:rPr>
        <w:t>t</w:t>
      </w:r>
    </w:p>
    <w:p w14:paraId="20881D87" w14:textId="03DA57AF"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0E19EF">
        <w:rPr>
          <w:b/>
          <w:bCs/>
          <w:lang w:val="en-US"/>
        </w:rPr>
        <w:t>Error! Reference source not found.</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0E19EF">
        <w:rPr>
          <w:b/>
          <w:bCs/>
          <w:lang w:val="en-US"/>
        </w:rPr>
        <w:t>Error! Reference source not found.</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0E19EF" w:rsidRPr="00A2756D">
        <w:rPr>
          <w:lang w:val="en-US"/>
        </w:rPr>
        <w:t>Abbreviations</w:t>
      </w:r>
      <w:r w:rsidR="000E19EF">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0E19EF">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lastRenderedPageBreak/>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6D886FFD" w:rsidR="007C2973" w:rsidRPr="007C2973" w:rsidRDefault="007C2973" w:rsidP="007C2973">
                            <w:pPr>
                              <w:pStyle w:val="Caption"/>
                              <w:rPr>
                                <w:noProof/>
                                <w:sz w:val="24"/>
                                <w:lang w:val="en-US"/>
                              </w:rPr>
                            </w:pPr>
                            <w:bookmarkStart w:id="96" w:name="_Ref99530303"/>
                            <w:r w:rsidRPr="007C297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9</w:t>
                            </w:r>
                            <w:r w:rsidR="003D6F96">
                              <w:rPr>
                                <w:lang w:val="en-US"/>
                              </w:rPr>
                              <w:fldChar w:fldCharType="end"/>
                            </w:r>
                            <w:bookmarkEnd w:id="96"/>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6D886FFD" w:rsidR="007C2973" w:rsidRPr="007C2973" w:rsidRDefault="007C2973" w:rsidP="007C2973">
                      <w:pPr>
                        <w:pStyle w:val="Caption"/>
                        <w:rPr>
                          <w:noProof/>
                          <w:sz w:val="24"/>
                          <w:lang w:val="en-US"/>
                        </w:rPr>
                      </w:pPr>
                      <w:bookmarkStart w:id="97" w:name="_Ref99530303"/>
                      <w:r w:rsidRPr="007C297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9</w:t>
                      </w:r>
                      <w:r w:rsidR="003D6F96">
                        <w:rPr>
                          <w:lang w:val="en-US"/>
                        </w:rPr>
                        <w:fldChar w:fldCharType="end"/>
                      </w:r>
                      <w:bookmarkEnd w:id="97"/>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282AAB03" w:rsidR="007C2973" w:rsidRPr="00D76F18" w:rsidRDefault="007C2973" w:rsidP="007C2973">
                            <w:pPr>
                              <w:pStyle w:val="Caption"/>
                              <w:rPr>
                                <w:noProof/>
                                <w:sz w:val="24"/>
                                <w:lang w:val="en-US"/>
                              </w:rPr>
                            </w:pPr>
                            <w:r w:rsidRPr="007C297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0</w:t>
                            </w:r>
                            <w:r w:rsidR="003D6F96">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282AAB03" w:rsidR="007C2973" w:rsidRPr="00D76F18" w:rsidRDefault="007C2973" w:rsidP="007C2973">
                      <w:pPr>
                        <w:pStyle w:val="Caption"/>
                        <w:rPr>
                          <w:noProof/>
                          <w:sz w:val="24"/>
                          <w:lang w:val="en-US"/>
                        </w:rPr>
                      </w:pPr>
                      <w:r w:rsidRPr="007C297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0</w:t>
                      </w:r>
                      <w:r w:rsidR="003D6F96">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2CC58A18"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0E19EF" w:rsidRPr="00A2756D">
        <w:rPr>
          <w:lang w:val="en-US"/>
        </w:rPr>
        <w:t>Abbreviations</w:t>
      </w:r>
      <w:r w:rsidR="000E19EF">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proofErr w:type="spellStart"/>
      <w:r w:rsidR="006C2843">
        <w:rPr>
          <w:lang w:val="en-US"/>
        </w:rPr>
        <w:t>cdk</w:t>
      </w:r>
      <w:r w:rsidR="006C2660">
        <w:rPr>
          <w:lang w:val="en-US"/>
        </w:rPr>
        <w:t>’s</w:t>
      </w:r>
      <w:proofErr w:type="spellEnd"/>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proofErr w:type="spellStart"/>
      <w:r w:rsidR="006C2843">
        <w:rPr>
          <w:lang w:val="en-US"/>
        </w:rPr>
        <w:t>cdk</w:t>
      </w:r>
      <w:proofErr w:type="spellEnd"/>
      <w:r w:rsidR="006C2843">
        <w:rPr>
          <w:lang w:val="en-US"/>
        </w:rPr>
        <w:t xml:space="preserve"> bound to </w:t>
      </w:r>
      <w:r w:rsidR="00362C79">
        <w:rPr>
          <w:lang w:val="en-US"/>
        </w:rPr>
        <w:t xml:space="preserve">a cyclin is called a </w:t>
      </w:r>
      <w:proofErr w:type="spellStart"/>
      <w:r w:rsidR="00362C79">
        <w:rPr>
          <w:lang w:val="en-US"/>
        </w:rPr>
        <w:t>cdk</w:t>
      </w:r>
      <w:proofErr w:type="spellEnd"/>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 xml:space="preserve">when enough </w:t>
      </w:r>
      <w:proofErr w:type="spellStart"/>
      <w:r w:rsidR="005D5693">
        <w:rPr>
          <w:lang w:val="en-US"/>
        </w:rPr>
        <w:t>cdk’s</w:t>
      </w:r>
      <w:proofErr w:type="spellEnd"/>
      <w:r w:rsidR="005D5693">
        <w:rPr>
          <w:lang w:val="en-US"/>
        </w:rPr>
        <w:t xml:space="preserve">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0E19EF" w:rsidRPr="00A2756D">
        <w:rPr>
          <w:lang w:val="en-US"/>
        </w:rPr>
        <w:t>Abbreviations</w:t>
      </w:r>
      <w:r w:rsidR="000E19EF">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proofErr w:type="spellStart"/>
      <w:r w:rsidR="00C953F5">
        <w:rPr>
          <w:lang w:val="en-US"/>
        </w:rPr>
        <w:t>cdk</w:t>
      </w:r>
      <w:proofErr w:type="spellEnd"/>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proofErr w:type="spellStart"/>
      <w:r w:rsidR="0003633F">
        <w:rPr>
          <w:lang w:val="en-US"/>
        </w:rPr>
        <w:t>cdk’s</w:t>
      </w:r>
      <w:proofErr w:type="spellEnd"/>
      <w:r w:rsidR="0003633F">
        <w:rPr>
          <w:lang w:val="en-US"/>
        </w:rPr>
        <w:t xml:space="preserve">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proofErr w:type="spellStart"/>
      <w:r w:rsidR="00886D5D">
        <w:rPr>
          <w:lang w:val="en-US"/>
        </w:rPr>
        <w:t>cdk</w:t>
      </w:r>
      <w:proofErr w:type="spellEnd"/>
      <w:r w:rsidR="00886D5D">
        <w:rPr>
          <w:lang w:val="en-US"/>
        </w:rPr>
        <w:t xml:space="preserve"> is also responsible for the </w:t>
      </w:r>
      <w:r w:rsidR="00563A38">
        <w:rPr>
          <w:lang w:val="en-US"/>
        </w:rPr>
        <w:t xml:space="preserve">construction of a </w:t>
      </w:r>
      <w:proofErr w:type="spellStart"/>
      <w:r w:rsidR="00563A38">
        <w:rPr>
          <w:lang w:val="en-US"/>
        </w:rPr>
        <w:t>prereplicative</w:t>
      </w:r>
      <w:proofErr w:type="spellEnd"/>
      <w:r w:rsidR="00563A38">
        <w:rPr>
          <w:lang w:val="en-US"/>
        </w:rPr>
        <w:t xml:space="preserve"> complex (</w:t>
      </w:r>
      <w:proofErr w:type="spellStart"/>
      <w:r w:rsidR="00563A38">
        <w:rPr>
          <w:lang w:val="en-US"/>
        </w:rPr>
        <w:t>preRC</w:t>
      </w:r>
      <w:proofErr w:type="spellEnd"/>
      <w:r w:rsidR="00563A38">
        <w:rPr>
          <w:lang w:val="en-US"/>
        </w:rPr>
        <w:t>)</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proofErr w:type="spellStart"/>
      <w:r w:rsidR="00C36F84">
        <w:rPr>
          <w:lang w:val="en-US"/>
        </w:rPr>
        <w:t>cdk</w:t>
      </w:r>
      <w:proofErr w:type="spellEnd"/>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These M-</w:t>
      </w:r>
      <w:proofErr w:type="spellStart"/>
      <w:r w:rsidR="00435F7C">
        <w:rPr>
          <w:lang w:val="en-US"/>
        </w:rPr>
        <w:t>cdk</w:t>
      </w:r>
      <w:proofErr w:type="spellEnd"/>
      <w:r w:rsidR="00435F7C">
        <w:rPr>
          <w:lang w:val="en-US"/>
        </w:rPr>
        <w:t xml:space="preserve">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7324610"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proofErr w:type="spellStart"/>
      <w:r w:rsidR="00723036">
        <w:rPr>
          <w:lang w:val="en-US"/>
        </w:rPr>
        <w:t>cdk</w:t>
      </w:r>
      <w:proofErr w:type="spellEnd"/>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0E19EF" w:rsidRPr="00A2756D">
        <w:rPr>
          <w:lang w:val="en-US"/>
        </w:rPr>
        <w:t>Abbreviations</w:t>
      </w:r>
      <w:r w:rsidR="000E19EF">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98" w:name="_Ref97815460"/>
      <w:bookmarkStart w:id="99" w:name="_Toc98952854"/>
      <w:r>
        <w:rPr>
          <w:lang w:val="en-US"/>
        </w:rPr>
        <w:t xml:space="preserve">DNA </w:t>
      </w:r>
      <w:r w:rsidR="00ED7876">
        <w:rPr>
          <w:lang w:val="en-US"/>
        </w:rPr>
        <w:t>damage and repair</w:t>
      </w:r>
      <w:bookmarkEnd w:id="98"/>
      <w:bookmarkEnd w:id="99"/>
    </w:p>
    <w:p w14:paraId="0C02A621" w14:textId="26A25C4A"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0E19EF" w:rsidRPr="00A2756D">
        <w:rPr>
          <w:lang w:val="en-US"/>
        </w:rPr>
        <w:t>Abbreviations</w:t>
      </w:r>
      <w:r w:rsidR="000E19EF">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0E19EF">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0E19EF">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7EFF903"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0E19EF" w:rsidRPr="00F616B5">
        <w:rPr>
          <w:lang w:val="en-US"/>
        </w:rPr>
        <w:t xml:space="preserve">Figure </w:t>
      </w:r>
      <w:r w:rsidR="000E19EF">
        <w:rPr>
          <w:noProof/>
          <w:lang w:val="en-US"/>
        </w:rPr>
        <w:t>1</w:t>
      </w:r>
      <w:r w:rsidR="000E19EF">
        <w:rPr>
          <w:lang w:val="en-US"/>
        </w:rPr>
        <w:noBreakHyphen/>
      </w:r>
      <w:r w:rsidR="000E19EF">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7C6EEF51" w:rsidR="005626DC" w:rsidRDefault="00F616B5" w:rsidP="00CB30D7">
      <w:pPr>
        <w:pStyle w:val="Caption"/>
        <w:spacing w:line="360" w:lineRule="auto"/>
        <w:rPr>
          <w:lang w:val="en-US"/>
        </w:rPr>
      </w:pPr>
      <w:bookmarkStart w:id="100" w:name="_Ref97896486"/>
      <w:r w:rsidRPr="00F616B5">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1</w:t>
      </w:r>
      <w:r w:rsidR="003D6F96">
        <w:rPr>
          <w:lang w:val="en-US"/>
        </w:rPr>
        <w:fldChar w:fldCharType="end"/>
      </w:r>
      <w:bookmarkEnd w:id="100"/>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101" w:name="_Toc98952855"/>
      <w:bookmarkStart w:id="102" w:name="_Ref99625186"/>
      <w:bookmarkStart w:id="103" w:name="_Ref99627688"/>
      <w:r>
        <w:rPr>
          <w:lang w:val="en-US"/>
        </w:rPr>
        <w:t>Cell Survival Curves</w:t>
      </w:r>
      <w:bookmarkEnd w:id="101"/>
      <w:bookmarkEnd w:id="102"/>
      <w:bookmarkEnd w:id="103"/>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04" w:name="_Ref99466604"/>
        <w:tc>
          <w:tcPr>
            <w:tcW w:w="535" w:type="dxa"/>
          </w:tcPr>
          <w:p w14:paraId="490A0864" w14:textId="3F23AACC" w:rsidR="00C86DE3" w:rsidRDefault="00C86DE3"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1</w:t>
            </w:r>
            <w:r>
              <w:fldChar w:fldCharType="end"/>
            </w:r>
            <w:bookmarkEnd w:id="104"/>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69F8CB73" w:rsidR="008F0616" w:rsidRDefault="008F0616"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2</w:t>
            </w:r>
            <w:r>
              <w:fldChar w:fldCharType="end"/>
            </w:r>
          </w:p>
        </w:tc>
      </w:tr>
    </w:tbl>
    <w:p w14:paraId="68D5A862" w14:textId="51313810"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0E19EF">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14DBBE14" w:rsidR="001F7046" w:rsidRPr="001F7046" w:rsidRDefault="001F7046" w:rsidP="00CB30D7">
      <w:pPr>
        <w:pStyle w:val="Caption"/>
        <w:spacing w:line="360" w:lineRule="auto"/>
        <w:rPr>
          <w:lang w:val="en-US"/>
        </w:rPr>
      </w:pPr>
      <w:bookmarkStart w:id="105" w:name="_Ref98153779"/>
      <w:r w:rsidRPr="001F7046">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2</w:t>
      </w:r>
      <w:r w:rsidR="003D6F96">
        <w:rPr>
          <w:lang w:val="en-US"/>
        </w:rPr>
        <w:fldChar w:fldCharType="end"/>
      </w:r>
      <w:bookmarkEnd w:id="105"/>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0E19EF">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06" w:name="_Ref98154118"/>
      <w:bookmarkStart w:id="107" w:name="_Toc98952856"/>
      <w:r>
        <w:rPr>
          <w:lang w:val="en-US"/>
        </w:rPr>
        <w:t>LQ-model</w:t>
      </w:r>
      <w:bookmarkEnd w:id="106"/>
      <w:bookmarkEnd w:id="107"/>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02DD33DD"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0E19EF">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08" w:name="_Ref98247116"/>
        <w:tc>
          <w:tcPr>
            <w:tcW w:w="535" w:type="dxa"/>
          </w:tcPr>
          <w:p w14:paraId="3F410076" w14:textId="33D2A57B" w:rsidR="00715972" w:rsidRDefault="0071597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3</w:t>
            </w:r>
            <w:r>
              <w:fldChar w:fldCharType="end"/>
            </w:r>
            <w:bookmarkEnd w:id="108"/>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1B54593E"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0E19EF">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0E19EF" w:rsidRPr="000E19EF">
        <w:rPr>
          <w:noProof/>
          <w:lang w:val="en-US"/>
        </w:rPr>
        <w:t>1</w:t>
      </w:r>
      <w:r w:rsidR="000E19EF" w:rsidRPr="000E19EF">
        <w:rPr>
          <w:noProof/>
          <w:lang w:val="en-US"/>
        </w:rPr>
        <w:noBreakHyphen/>
        <w:t>23</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528952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0E19EF" w:rsidRPr="00344D94">
        <w:rPr>
          <w:lang w:val="en-US"/>
        </w:rPr>
        <w:t xml:space="preserve">Figure </w:t>
      </w:r>
      <w:r w:rsidR="000E19EF">
        <w:rPr>
          <w:noProof/>
          <w:lang w:val="en-US"/>
        </w:rPr>
        <w:t>1</w:t>
      </w:r>
      <w:r w:rsidR="000E19EF">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79099FF6" w:rsidR="00344D94" w:rsidRDefault="00344D94" w:rsidP="00344D94">
                            <w:pPr>
                              <w:pStyle w:val="Caption"/>
                              <w:rPr>
                                <w:rFonts w:eastAsiaTheme="minorEastAsia"/>
                                <w:lang w:val="en-US"/>
                              </w:rPr>
                            </w:pPr>
                            <w:bookmarkStart w:id="109" w:name="_Ref98254105"/>
                            <w:r w:rsidRPr="00344D94">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3</w:t>
                            </w:r>
                            <w:r w:rsidR="003D6F96">
                              <w:rPr>
                                <w:lang w:val="en-US"/>
                              </w:rPr>
                              <w:fldChar w:fldCharType="end"/>
                            </w:r>
                            <w:bookmarkEnd w:id="109"/>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79099FF6" w:rsidR="00344D94" w:rsidRDefault="00344D94" w:rsidP="00344D94">
                      <w:pPr>
                        <w:pStyle w:val="Caption"/>
                        <w:rPr>
                          <w:rFonts w:eastAsiaTheme="minorEastAsia"/>
                          <w:lang w:val="en-US"/>
                        </w:rPr>
                      </w:pPr>
                      <w:bookmarkStart w:id="110" w:name="_Ref98254105"/>
                      <w:r w:rsidRPr="00344D94">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3</w:t>
                      </w:r>
                      <w:r w:rsidR="003D6F96">
                        <w:rPr>
                          <w:lang w:val="en-US"/>
                        </w:rPr>
                        <w:fldChar w:fldCharType="end"/>
                      </w:r>
                      <w:bookmarkEnd w:id="110"/>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5D6BEEC4" w:rsidR="00344D94" w:rsidRDefault="00344D94" w:rsidP="00344D94">
                            <w:pPr>
                              <w:pStyle w:val="Caption"/>
                              <w:rPr>
                                <w:lang w:val="en-US"/>
                              </w:rPr>
                            </w:pPr>
                            <w:r w:rsidRPr="00E4167E">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4</w:t>
                            </w:r>
                            <w:r w:rsidR="003D6F96">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5D6BEEC4" w:rsidR="00344D94" w:rsidRDefault="00344D94" w:rsidP="00344D94">
                      <w:pPr>
                        <w:pStyle w:val="Caption"/>
                        <w:rPr>
                          <w:lang w:val="en-US"/>
                        </w:rPr>
                      </w:pPr>
                      <w:r w:rsidRPr="00E4167E">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4</w:t>
                      </w:r>
                      <w:r w:rsidR="003D6F96">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11" w:name="_Ref98523167"/>
      <w:bookmarkStart w:id="112" w:name="_Toc98952857"/>
      <w:commentRangeStart w:id="113"/>
      <w:r>
        <w:rPr>
          <w:lang w:val="en-US"/>
        </w:rPr>
        <w:t xml:space="preserve">Radiation Induced </w:t>
      </w:r>
      <w:r w:rsidR="00E36F2A">
        <w:rPr>
          <w:lang w:val="en-US"/>
        </w:rPr>
        <w:t>Bystander Effect</w:t>
      </w:r>
      <w:bookmarkEnd w:id="111"/>
      <w:bookmarkEnd w:id="112"/>
      <w:commentRangeEnd w:id="113"/>
      <w:r w:rsidR="00F56572">
        <w:rPr>
          <w:rStyle w:val="CommentReference"/>
          <w:rFonts w:ascii="Times New Roman" w:eastAsiaTheme="minorHAnsi" w:hAnsi="Times New Roman" w:cstheme="minorBidi"/>
          <w:color w:val="auto"/>
        </w:rPr>
        <w:commentReference w:id="113"/>
      </w:r>
    </w:p>
    <w:p w14:paraId="4D9770DC" w14:textId="71019F42"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0E19EF">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proofErr w:type="gramStart"/>
      <w:r w:rsidR="007B38EE">
        <w:rPr>
          <w:lang w:val="en-US"/>
        </w:rPr>
        <w:t>e.g.</w:t>
      </w:r>
      <w:proofErr w:type="gramEnd"/>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proofErr w:type="spellStart"/>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0E19EF" w:rsidRPr="00A2756D">
        <w:rPr>
          <w:lang w:val="en-US"/>
        </w:rPr>
        <w:t>Abbreviations</w:t>
      </w:r>
      <w:proofErr w:type="spellEnd"/>
      <w:r w:rsidR="000E19EF">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4C07F1E"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0E19EF" w:rsidRPr="000E19EF">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w:t>
      </w:r>
      <w:proofErr w:type="spellStart"/>
      <w:r w:rsidR="00C37072">
        <w:rPr>
          <w:rFonts w:eastAsiaTheme="minorEastAsia"/>
          <w:lang w:val="en-US"/>
        </w:rPr>
        <w:t>clonogenic</w:t>
      </w:r>
      <w:proofErr w:type="spellEnd"/>
      <w:r w:rsidR="00C37072">
        <w:rPr>
          <w:rFonts w:eastAsiaTheme="minorEastAsia"/>
          <w:lang w:val="en-US"/>
        </w:rPr>
        <w:t xml:space="preserve">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0E19EF">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 xml:space="preserve">d </w:t>
      </w:r>
      <w:proofErr w:type="spellStart"/>
      <w:r w:rsidR="004B79FE">
        <w:rPr>
          <w:rFonts w:eastAsiaTheme="minorEastAsia"/>
          <w:lang w:val="en-US"/>
        </w:rPr>
        <w:t>clonogenic</w:t>
      </w:r>
      <w:proofErr w:type="spellEnd"/>
      <w:r w:rsidR="004B79FE">
        <w:rPr>
          <w:rFonts w:eastAsiaTheme="minorEastAsia"/>
          <w:lang w:val="en-US"/>
        </w:rPr>
        <w:t xml:space="preserve">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proofErr w:type="spellStart"/>
      <w:proofErr w:type="gramStart"/>
      <w:r w:rsidR="002E356E">
        <w:rPr>
          <w:rFonts w:eastAsiaTheme="minorEastAsia"/>
          <w:lang w:val="en-US"/>
        </w:rPr>
        <w:t>MN,</w:t>
      </w:r>
      <w:r w:rsidR="007542C5">
        <w:rPr>
          <w:rFonts w:eastAsiaTheme="minorEastAsia"/>
          <w:lang w:val="en-US"/>
        </w:rPr>
        <w:t>see</w:t>
      </w:r>
      <w:proofErr w:type="spellEnd"/>
      <w:proofErr w:type="gramEnd"/>
      <w:r w:rsidR="007542C5">
        <w:rPr>
          <w:rFonts w:eastAsiaTheme="minorEastAsia"/>
          <w:lang w:val="en-US"/>
        </w:rPr>
        <w:t xml:space="preserv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0E19EF" w:rsidRPr="00A2756D">
        <w:rPr>
          <w:lang w:val="en-US"/>
        </w:rPr>
        <w:t>Abbreviations</w:t>
      </w:r>
      <w:r w:rsidR="000E19EF">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14"/>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14"/>
      <w:r w:rsidR="005456DF">
        <w:rPr>
          <w:rStyle w:val="CommentReference"/>
        </w:rPr>
        <w:commentReference w:id="114"/>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15"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15"/>
    </w:p>
    <w:p w14:paraId="3EACB8FD" w14:textId="101D66A9"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0E19EF" w:rsidRPr="00675E52">
        <w:rPr>
          <w:lang w:val="en-US"/>
        </w:rPr>
        <w:t xml:space="preserve">Figure </w:t>
      </w:r>
      <w:r w:rsidR="000E19EF">
        <w:rPr>
          <w:noProof/>
          <w:lang w:val="en-US"/>
        </w:rPr>
        <w:t>1</w:t>
      </w:r>
      <w:r w:rsidR="000E19EF">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0E19EF">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0E19EF" w:rsidRPr="00A2756D">
        <w:rPr>
          <w:lang w:val="en-US"/>
        </w:rPr>
        <w:t>Abbreviations</w:t>
      </w:r>
      <w:r w:rsidR="000E19EF">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0E19EF" w:rsidRPr="00A2756D">
        <w:rPr>
          <w:lang w:val="en-US"/>
        </w:rPr>
        <w:t>Abbreviations</w:t>
      </w:r>
      <w:r w:rsidR="000E19EF">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proofErr w:type="spellStart"/>
      <w:r w:rsidR="00730823">
        <w:rPr>
          <w:lang w:val="en-US"/>
        </w:rPr>
        <w:t>Tomo</w:t>
      </w:r>
      <w:r w:rsidR="00BF1574">
        <w:rPr>
          <w:lang w:val="en-US"/>
        </w:rPr>
        <w:t>therapy</w:t>
      </w:r>
      <w:proofErr w:type="spellEnd"/>
      <w:r w:rsidR="00BF1574">
        <w:rPr>
          <w:lang w:val="en-US"/>
        </w:rPr>
        <w:t xml:space="preserve">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0E19EF" w:rsidRPr="00A2756D">
        <w:rPr>
          <w:lang w:val="en-US"/>
        </w:rPr>
        <w:t>Abbreviations</w:t>
      </w:r>
      <w:r w:rsidR="000E19EF">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0956FD26" w:rsidR="00455610" w:rsidRPr="00AC7881" w:rsidRDefault="00675E52" w:rsidP="00CB30D7">
      <w:pPr>
        <w:pStyle w:val="Caption"/>
        <w:spacing w:line="360" w:lineRule="auto"/>
        <w:rPr>
          <w:lang w:val="en-US"/>
        </w:rPr>
      </w:pPr>
      <w:bookmarkStart w:id="116" w:name="_Ref98516446"/>
      <w:r w:rsidRPr="00675E52">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1</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5</w:t>
      </w:r>
      <w:r w:rsidR="003D6F96">
        <w:rPr>
          <w:lang w:val="en-US"/>
        </w:rPr>
        <w:fldChar w:fldCharType="end"/>
      </w:r>
      <w:bookmarkEnd w:id="116"/>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7C906B55"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0E19EF">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17" w:name="_Toc98952859"/>
      <w:r>
        <w:rPr>
          <w:rFonts w:eastAsiaTheme="minorEastAsia"/>
        </w:rPr>
        <w:t>Materials and Methods</w:t>
      </w:r>
      <w:bookmarkEnd w:id="117"/>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18" w:name="_Toc98952860"/>
      <w:r>
        <w:t>Dosimetry</w:t>
      </w:r>
      <w:bookmarkEnd w:id="118"/>
    </w:p>
    <w:p w14:paraId="3177EE99" w14:textId="214ACF61"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proofErr w:type="spellStart"/>
      <w:r w:rsidR="007518CF">
        <w:rPr>
          <w:lang w:val="en-US"/>
        </w:rPr>
        <w:t>Gafchromic</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407EAF">
        <w:rPr>
          <w:lang w:val="en-US"/>
        </w:rPr>
        <w:fldChar w:fldCharType="begin"/>
      </w:r>
      <w:r w:rsidR="00407EAF">
        <w:rPr>
          <w:lang w:val="en-US"/>
        </w:rPr>
        <w:instrText xml:space="preserve"> REF _Ref99636195 \r \h </w:instrText>
      </w:r>
      <w:r w:rsidR="00407EAF">
        <w:rPr>
          <w:lang w:val="en-US"/>
        </w:rPr>
      </w:r>
      <w:r w:rsidR="00407EAF">
        <w:rPr>
          <w:lang w:val="en-US"/>
        </w:rPr>
        <w:fldChar w:fldCharType="separate"/>
      </w:r>
      <w:r w:rsidR="000E19EF">
        <w:rPr>
          <w:b/>
          <w:bCs/>
          <w:lang w:val="en-US"/>
        </w:rPr>
        <w:t>Error! Reference source not found.</w:t>
      </w:r>
      <w:r w:rsidR="00407EAF">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w:t>
      </w:r>
      <w:r w:rsidR="009F45AD">
        <w:rPr>
          <w:lang w:val="en-US"/>
        </w:rPr>
        <w:lastRenderedPageBreak/>
        <w:t xml:space="preserve">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0E19EF">
        <w:rPr>
          <w:lang w:val="en-US"/>
        </w:rPr>
        <w:t>1.5</w:t>
      </w:r>
      <w:r w:rsidR="009F45AD">
        <w:rPr>
          <w:lang w:val="en-US"/>
        </w:rPr>
        <w:fldChar w:fldCharType="end"/>
      </w:r>
      <w:r w:rsidR="009F45AD">
        <w:rPr>
          <w:lang w:val="en-US"/>
        </w:rPr>
        <w:t>) we need</w:t>
      </w:r>
      <w:r w:rsidR="006D47A7">
        <w:rPr>
          <w:lang w:val="en-US"/>
        </w:rPr>
        <w:t xml:space="preserve">ed to 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19" w:name="_Toc98952861"/>
      <w:bookmarkStart w:id="120" w:name="_Ref99890610"/>
      <w:commentRangeStart w:id="121"/>
      <w:r>
        <w:rPr>
          <w:lang w:val="en-US"/>
        </w:rPr>
        <w:t>X-ray dosimetry</w:t>
      </w:r>
      <w:bookmarkEnd w:id="119"/>
      <w:bookmarkEnd w:id="120"/>
      <w:commentRangeEnd w:id="121"/>
      <w:r w:rsidR="00545BAB">
        <w:rPr>
          <w:rStyle w:val="CommentReference"/>
          <w:rFonts w:ascii="Times New Roman" w:eastAsiaTheme="minorHAnsi" w:hAnsi="Times New Roman" w:cstheme="minorBidi"/>
          <w:color w:val="auto"/>
        </w:rPr>
        <w:commentReference w:id="121"/>
      </w:r>
    </w:p>
    <w:p w14:paraId="0B7B580F" w14:textId="7F01F8E2"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pex, where cells can be placed a distance away from the X-ray source. A source to detector distance (SDD) of 60 cm</w:t>
      </w:r>
      <w:r w:rsidR="00262C1D">
        <w:rPr>
          <w:lang w:val="en-US"/>
        </w:rPr>
        <w:t xml:space="preserve"> (</w:t>
      </w:r>
      <w:proofErr w:type="spellStart"/>
      <w:r w:rsidR="00262C1D">
        <w:rPr>
          <w:lang w:val="en-US"/>
        </w:rPr>
        <w:t>ikke</w:t>
      </w:r>
      <w:proofErr w:type="spellEnd"/>
      <w:r w:rsidR="00262C1D">
        <w:rPr>
          <w:lang w:val="en-US"/>
        </w:rPr>
        <w:t xml:space="preserve"> </w:t>
      </w:r>
      <w:proofErr w:type="spellStart"/>
      <w:r w:rsidR="00262C1D">
        <w:rPr>
          <w:lang w:val="en-US"/>
        </w:rPr>
        <w:t>ferdig</w:t>
      </w:r>
      <w:proofErr w:type="spellEnd"/>
      <w:r w:rsidR="00262C1D">
        <w:rPr>
          <w:lang w:val="en-US"/>
        </w:rPr>
        <w:t xml:space="preserve">, </w:t>
      </w:r>
      <w:proofErr w:type="spellStart"/>
      <w:r w:rsidR="00262C1D">
        <w:rPr>
          <w:lang w:val="en-US"/>
        </w:rPr>
        <w:t>hva</w:t>
      </w:r>
      <w:proofErr w:type="spellEnd"/>
      <w:r w:rsidR="00262C1D">
        <w:rPr>
          <w:lang w:val="en-US"/>
        </w:rPr>
        <w:t xml:space="preserve"> er </w:t>
      </w:r>
      <w:proofErr w:type="spellStart"/>
      <w:r w:rsidR="00262C1D">
        <w:rPr>
          <w:lang w:val="en-US"/>
        </w:rPr>
        <w:t>usikkerheten</w:t>
      </w:r>
      <w:proofErr w:type="spellEnd"/>
      <w:r w:rsidR="00262C1D">
        <w:rPr>
          <w:lang w:val="en-US"/>
        </w:rPr>
        <w:t xml:space="preserve"> her?)</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0E19EF" w:rsidRPr="00946D47">
        <w:rPr>
          <w:lang w:val="en-US"/>
        </w:rPr>
        <w:t xml:space="preserve">Figure </w:t>
      </w:r>
      <w:r w:rsidR="000E19EF">
        <w:rPr>
          <w:noProof/>
          <w:lang w:val="en-US"/>
        </w:rPr>
        <w:t>2</w:t>
      </w:r>
      <w:r w:rsidR="000E19EF">
        <w:rPr>
          <w:lang w:val="en-US"/>
        </w:rPr>
        <w:noBreakHyphen/>
      </w:r>
      <w:r w:rsidR="000E19EF">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0E19EF" w:rsidRPr="002B51B7">
        <w:rPr>
          <w:lang w:val="en-US"/>
        </w:rPr>
        <w:t xml:space="preserve">Figure </w:t>
      </w:r>
      <w:r w:rsidR="000E19EF">
        <w:rPr>
          <w:noProof/>
          <w:lang w:val="en-US"/>
        </w:rPr>
        <w:t>2</w:t>
      </w:r>
      <w:r w:rsidR="000E19EF">
        <w:rPr>
          <w:noProof/>
          <w:lang w:val="en-US"/>
        </w:rPr>
        <w:noBreakHyphen/>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617976E9" w:rsidR="00B53A60" w:rsidRPr="008906B9" w:rsidRDefault="002B51B7" w:rsidP="00CB30D7">
      <w:pPr>
        <w:pStyle w:val="Caption"/>
        <w:spacing w:line="360" w:lineRule="auto"/>
        <w:rPr>
          <w:lang w:val="en-US"/>
        </w:rPr>
      </w:pPr>
      <w:bookmarkStart w:id="122" w:name="_Ref99019717"/>
      <w:r w:rsidRPr="002B51B7">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w:t>
      </w:r>
      <w:r w:rsidR="003D6F96">
        <w:rPr>
          <w:lang w:val="en-US"/>
        </w:rPr>
        <w:fldChar w:fldCharType="end"/>
      </w:r>
      <w:bookmarkEnd w:id="122"/>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5E719C8C"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0E19EF">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A338EF"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369330CD" w:rsidR="00264308" w:rsidRPr="004973C1" w:rsidRDefault="00A16FFE" w:rsidP="00CB30D7">
      <w:pPr>
        <w:spacing w:line="360" w:lineRule="auto"/>
      </w:pPr>
      <w:r>
        <w:rPr>
          <w:lang w:val="en-US"/>
        </w:rPr>
        <w:t xml:space="preserve">Using a </w:t>
      </w:r>
      <w:r w:rsidR="0027512C">
        <w:rPr>
          <w:lang w:val="en-US"/>
        </w:rPr>
        <w:t>caliper</w:t>
      </w:r>
      <w:r w:rsidR="00E60D11">
        <w:rPr>
          <w:lang w:val="en-US"/>
        </w:rPr>
        <w:t xml:space="preserve"> (</w:t>
      </w:r>
      <w:r w:rsidR="005F70B6">
        <w:rPr>
          <w:lang w:val="en-US"/>
        </w:rPr>
        <w:t>FWP, Poland</w:t>
      </w:r>
      <w:r w:rsidR="00E60D11">
        <w:rPr>
          <w:lang w:val="en-US"/>
        </w:rPr>
        <w:t>)</w:t>
      </w:r>
      <w:r w:rsidR="00313B23">
        <w:rPr>
          <w:lang w:val="en-US"/>
        </w:rPr>
        <w:t>.</w:t>
      </w:r>
      <w:r w:rsidR="00B95DC8">
        <w:rPr>
          <w:lang w:val="en-US"/>
        </w:rPr>
        <w:t xml:space="preserve"> We could </w:t>
      </w:r>
      <w:r w:rsidR="00AA1B5B">
        <w:rPr>
          <w:lang w:val="en-US"/>
        </w:rPr>
        <w:t>obtain a data sheet but based on the smallest measurement possible of 0.01 cm, we assumed an uncertainty of 0.001 cm.</w:t>
      </w:r>
      <w:r>
        <w:rPr>
          <w:lang w:val="en-US"/>
        </w:rPr>
        <w:t xml:space="preserve"> </w:t>
      </w:r>
      <w:r w:rsidR="00AA1B5B">
        <w:rPr>
          <w:lang w:val="en-US"/>
        </w:rPr>
        <w:t>T</w:t>
      </w:r>
      <w:r>
        <w:rPr>
          <w:lang w:val="en-US"/>
        </w:rPr>
        <w:t xml:space="preserve">he thickness of the cell flask holder and </w:t>
      </w:r>
      <w:r w:rsidR="00FB43C9">
        <w:rPr>
          <w:lang w:val="en-US"/>
        </w:rPr>
        <w:t xml:space="preserve">the cell flask bottom was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00±0.001</m:t>
        </m:r>
      </m:oMath>
      <w:r w:rsidR="00C211C8">
        <w:rPr>
          <w:rFonts w:eastAsiaTheme="minorEastAsia"/>
          <w:lang w:val="en-US"/>
        </w:rPr>
        <w:t xml:space="preserve"> cm</w:t>
      </w:r>
      <w:r w:rsidR="007C2955">
        <w:rPr>
          <w:rFonts w:eastAsiaTheme="minorEastAsia"/>
          <w:lang w:val="en-US"/>
        </w:rPr>
        <w:t xml:space="preserve">. </w:t>
      </w:r>
      <w:r w:rsidR="00FC0C55" w:rsidRPr="004973C1">
        <w:rPr>
          <w:rFonts w:eastAsiaTheme="minorEastAsia"/>
        </w:rPr>
        <w:t xml:space="preserve">Giving a radius of </w:t>
      </w:r>
      <m:oMath>
        <m:r>
          <w:rPr>
            <w:rFonts w:ascii="Cambria Math" w:eastAsiaTheme="minorEastAsia" w:hAnsi="Cambria Math"/>
          </w:rPr>
          <m:t>0.750±0.001</m:t>
        </m:r>
      </m:oMath>
      <w:r w:rsidR="00FC0C55" w:rsidRPr="004973C1">
        <w:rPr>
          <w:rFonts w:eastAsiaTheme="minorEastAsia"/>
        </w:rPr>
        <w:t xml:space="preserve"> cm.</w:t>
      </w:r>
      <w:r w:rsidR="00F269BD" w:rsidRPr="004973C1">
        <w:rPr>
          <w:rFonts w:eastAsiaTheme="minorEastAsia"/>
        </w:rPr>
        <w:t xml:space="preserve"> </w:t>
      </w:r>
      <w:r w:rsidR="00FC0C55" w:rsidRPr="004973C1">
        <w:rPr>
          <w:rFonts w:eastAsiaTheme="minorEastAsia"/>
        </w:rPr>
        <w:t xml:space="preserve"> </w:t>
      </w:r>
      <w:r w:rsidR="0015183F" w:rsidRPr="004973C1">
        <w:t xml:space="preserve">The </w:t>
      </w:r>
      <w:r w:rsidR="00D50559" w:rsidRPr="004973C1">
        <w:t xml:space="preserve">ratio becomes </w:t>
      </w:r>
      <w:r w:rsidR="004973C1" w:rsidRPr="004973C1">
        <w:t>(ikke ferdig, hvis usikkerhet i SDD 0.5 cm vi ha</w:t>
      </w:r>
      <w:r w:rsidR="004973C1">
        <w:t>r usikkerhet i ratio på 0.</w:t>
      </w:r>
      <w:r w:rsidR="00B82777">
        <w:t>707</w:t>
      </w:r>
      <w:r w:rsidR="004973C1" w:rsidRPr="004973C1">
        <w:t>)</w:t>
      </w:r>
    </w:p>
    <w:p w14:paraId="4E078774" w14:textId="48FCC4EB" w:rsidR="00D50559" w:rsidRPr="00FE2910" w:rsidRDefault="00A338EF"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43C30E8B" w:rsidR="00471939" w:rsidRPr="00471939" w:rsidRDefault="00471939" w:rsidP="00471939">
                            <w:pPr>
                              <w:pStyle w:val="Caption"/>
                              <w:rPr>
                                <w:noProof/>
                                <w:sz w:val="24"/>
                                <w:lang w:val="en-US"/>
                              </w:rPr>
                            </w:pPr>
                            <w:bookmarkStart w:id="123" w:name="_Ref98932181"/>
                            <w:r w:rsidRPr="00E54631">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w:t>
                            </w:r>
                            <w:r w:rsidR="003D6F96">
                              <w:rPr>
                                <w:lang w:val="en-US"/>
                              </w:rPr>
                              <w:fldChar w:fldCharType="end"/>
                            </w:r>
                            <w:bookmarkEnd w:id="123"/>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43C30E8B" w:rsidR="00471939" w:rsidRPr="00471939" w:rsidRDefault="00471939" w:rsidP="00471939">
                      <w:pPr>
                        <w:pStyle w:val="Caption"/>
                        <w:rPr>
                          <w:noProof/>
                          <w:sz w:val="24"/>
                          <w:lang w:val="en-US"/>
                        </w:rPr>
                      </w:pPr>
                      <w:bookmarkStart w:id="124" w:name="_Ref98932181"/>
                      <w:r w:rsidRPr="00E54631">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2</w:t>
                      </w:r>
                      <w:r w:rsidR="003D6F96">
                        <w:rPr>
                          <w:lang w:val="en-US"/>
                        </w:rPr>
                        <w:fldChar w:fldCharType="end"/>
                      </w:r>
                      <w:bookmarkEnd w:id="12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2DD9314C" w:rsidR="00946D47" w:rsidRPr="00946D47" w:rsidRDefault="00946D47" w:rsidP="00946D47">
                            <w:pPr>
                              <w:pStyle w:val="Caption"/>
                              <w:rPr>
                                <w:noProof/>
                                <w:sz w:val="24"/>
                                <w:lang w:val="en-US"/>
                              </w:rPr>
                            </w:pPr>
                            <w:bookmarkStart w:id="125" w:name="_Ref98932199"/>
                            <w:r w:rsidRPr="00946D47">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3</w:t>
                            </w:r>
                            <w:r w:rsidR="003D6F96">
                              <w:rPr>
                                <w:lang w:val="en-US"/>
                              </w:rPr>
                              <w:fldChar w:fldCharType="end"/>
                            </w:r>
                            <w:bookmarkEnd w:id="125"/>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2DD9314C" w:rsidR="00946D47" w:rsidRPr="00946D47" w:rsidRDefault="00946D47" w:rsidP="00946D47">
                      <w:pPr>
                        <w:pStyle w:val="Caption"/>
                        <w:rPr>
                          <w:noProof/>
                          <w:sz w:val="24"/>
                          <w:lang w:val="en-US"/>
                        </w:rPr>
                      </w:pPr>
                      <w:bookmarkStart w:id="126" w:name="_Ref98932199"/>
                      <w:r w:rsidRPr="00946D47">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3</w:t>
                      </w:r>
                      <w:r w:rsidR="003D6F96">
                        <w:rPr>
                          <w:lang w:val="en-US"/>
                        </w:rPr>
                        <w:fldChar w:fldCharType="end"/>
                      </w:r>
                      <w:bookmarkEnd w:id="12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69BBC88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0E19EF">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A338EF"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7" w:name="_Ref99029824"/>
        <w:tc>
          <w:tcPr>
            <w:tcW w:w="535" w:type="dxa"/>
          </w:tcPr>
          <w:p w14:paraId="7B9B754B" w14:textId="71463A53" w:rsidR="003E3C34" w:rsidRDefault="003E3C34" w:rsidP="00CB30D7">
            <w:pPr>
              <w:spacing w:line="360" w:lineRule="auto"/>
            </w:pPr>
            <w:r>
              <w:fldChar w:fldCharType="begin"/>
            </w:r>
            <w:r>
              <w:instrText xml:space="preserve"> STYLEREF 1 \s </w:instrText>
            </w:r>
            <w:r>
              <w:fldChar w:fldCharType="separate"/>
            </w:r>
            <w:r w:rsidR="000E19EF">
              <w:rPr>
                <w:noProof/>
              </w:rPr>
              <w:t>2</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27"/>
          </w:p>
        </w:tc>
      </w:tr>
    </w:tbl>
    <w:p w14:paraId="3B9CDE33" w14:textId="74DE8404" w:rsidR="00D87BBE" w:rsidRDefault="00A338EF"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proofErr w:type="spellStart"/>
      <w:r w:rsidR="00CD310A">
        <w:rPr>
          <w:lang w:val="en-US"/>
        </w:rPr>
        <w:t>Statens</w:t>
      </w:r>
      <w:proofErr w:type="spellEnd"/>
      <w:r w:rsidR="00CD310A">
        <w:rPr>
          <w:lang w:val="en-US"/>
        </w:rPr>
        <w:t xml:space="preserve"> </w:t>
      </w:r>
      <w:proofErr w:type="spellStart"/>
      <w:r w:rsidR="00CD310A">
        <w:rPr>
          <w:lang w:val="en-US"/>
        </w:rPr>
        <w:t>strålevern</w:t>
      </w:r>
      <w:proofErr w:type="spellEnd"/>
      <w:r w:rsidR="00CD310A">
        <w:rPr>
          <w:lang w:val="en-US"/>
        </w:rPr>
        <w:t>,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proofErr w:type="gramEnd"/>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0E19EF">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A338EF"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5A58978"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E19EF" w:rsidRPr="00A96DF1">
        <w:rPr>
          <w:lang w:val="en-US"/>
        </w:rPr>
        <w:t xml:space="preserve">Table </w:t>
      </w:r>
      <w:r w:rsidR="000E19EF">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158307D8" w:rsidR="00421E6F" w:rsidRPr="00A96DF1" w:rsidRDefault="00421E6F" w:rsidP="00CB30D7">
      <w:pPr>
        <w:pStyle w:val="Caption"/>
        <w:keepNext/>
        <w:spacing w:line="360" w:lineRule="auto"/>
        <w:rPr>
          <w:lang w:val="en-US"/>
        </w:rPr>
      </w:pPr>
      <w:bookmarkStart w:id="128" w:name="_Ref99015052"/>
      <w:r w:rsidRPr="00A96DF1">
        <w:rPr>
          <w:lang w:val="en-US"/>
        </w:rPr>
        <w:t xml:space="preserve">Table </w:t>
      </w:r>
      <w:r>
        <w:fldChar w:fldCharType="begin"/>
      </w:r>
      <w:r w:rsidRPr="00A96DF1">
        <w:rPr>
          <w:lang w:val="en-US"/>
        </w:rPr>
        <w:instrText xml:space="preserve"> SEQ Table \* ARABIC </w:instrText>
      </w:r>
      <w:r>
        <w:fldChar w:fldCharType="separate"/>
      </w:r>
      <w:r w:rsidR="000E19EF">
        <w:rPr>
          <w:noProof/>
          <w:lang w:val="en-US"/>
        </w:rPr>
        <w:t>1</w:t>
      </w:r>
      <w:r>
        <w:fldChar w:fldCharType="end"/>
      </w:r>
      <w:bookmarkEnd w:id="128"/>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A338EF"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A338EF"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A338EF"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A338EF"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A338EF"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A338EF"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3F81CE91"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w:t>
      </w:r>
      <w:proofErr w:type="spellStart"/>
      <w:r w:rsidR="00355BDA">
        <w:rPr>
          <w:lang w:val="en-US"/>
        </w:rPr>
        <w:t>Gy</w:t>
      </w:r>
      <w:proofErr w:type="spellEnd"/>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w:t>
      </w:r>
      <w:proofErr w:type="spellStart"/>
      <w:r w:rsidR="00E872D2">
        <w:rPr>
          <w:lang w:val="en-US"/>
        </w:rPr>
        <w:t>Gy</w:t>
      </w:r>
      <w:proofErr w:type="spellEnd"/>
      <w:r w:rsidR="00E872D2">
        <w:rPr>
          <w:lang w:val="en-US"/>
        </w:rPr>
        <w:t>)</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E19EF">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A338EF"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w:t>
      </w:r>
      <w:proofErr w:type="spellStart"/>
      <w:r w:rsidR="006A4F2D">
        <w:rPr>
          <w:rFonts w:eastAsiaTheme="minorEastAsia"/>
          <w:lang w:val="en-US"/>
        </w:rPr>
        <w:t>Gy</w:t>
      </w:r>
      <w:proofErr w:type="spellEnd"/>
      <w:r w:rsidR="006A4F2D">
        <w:rPr>
          <w:rFonts w:eastAsiaTheme="minorEastAsia"/>
          <w:lang w:val="en-US"/>
        </w:rPr>
        <w:t xml:space="preserve">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w:t>
      </w:r>
      <w:proofErr w:type="spellStart"/>
      <w:r w:rsidR="006B70B6">
        <w:rPr>
          <w:rFonts w:eastAsiaTheme="minorEastAsia"/>
          <w:lang w:val="en-US"/>
        </w:rPr>
        <w:t>doserate</w:t>
      </w:r>
      <w:proofErr w:type="spellEnd"/>
      <w:r w:rsidR="006B70B6">
        <w:rPr>
          <w:rFonts w:eastAsiaTheme="minorEastAsia"/>
          <w:lang w:val="en-US"/>
        </w:rPr>
        <w:t xml:space="preserve"> and extrapolated to 2, 5 and 10 </w:t>
      </w:r>
      <w:proofErr w:type="spellStart"/>
      <w:r w:rsidR="006B70B6">
        <w:rPr>
          <w:rFonts w:eastAsiaTheme="minorEastAsia"/>
          <w:lang w:val="en-US"/>
        </w:rPr>
        <w:t>Gy</w:t>
      </w:r>
      <w:proofErr w:type="spellEnd"/>
      <w:r w:rsidR="006B70B6">
        <w:rPr>
          <w:rFonts w:eastAsiaTheme="minorEastAsia"/>
          <w:lang w:val="en-US"/>
        </w:rPr>
        <w:t xml:space="preserve">.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95083" w14:paraId="2232757E" w14:textId="77777777" w:rsidTr="00295083">
        <w:tc>
          <w:tcPr>
            <w:tcW w:w="8815" w:type="dxa"/>
          </w:tcPr>
          <w:p w14:paraId="055212B7" w14:textId="22CD592E" w:rsidR="00295083" w:rsidRDefault="00295083" w:rsidP="003477DB">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29" w:name="_Ref100759194"/>
        <w:tc>
          <w:tcPr>
            <w:tcW w:w="535" w:type="dxa"/>
          </w:tcPr>
          <w:p w14:paraId="38A4B7F8" w14:textId="087F0D57" w:rsidR="00295083" w:rsidRDefault="00295083"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bookmarkEnd w:id="129"/>
          </w:p>
        </w:tc>
      </w:tr>
    </w:tbl>
    <w:p w14:paraId="59165DA4" w14:textId="33B40995"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0E19EF" w:rsidRPr="000E19EF">
        <w:rPr>
          <w:noProof/>
          <w:lang w:val="en-US"/>
        </w:rPr>
        <w:t>2</w:t>
      </w:r>
      <w:r w:rsidR="000E19EF" w:rsidRPr="000E19EF">
        <w:rPr>
          <w:noProof/>
          <w:lang w:val="en-US"/>
        </w:rPr>
        <w:noBreakHyphen/>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4999730E" w:rsidR="006F0489" w:rsidRPr="002638D1" w:rsidRDefault="002638D1" w:rsidP="002638D1">
      <w:pPr>
        <w:pStyle w:val="Heading3"/>
      </w:pPr>
      <w:r w:rsidRPr="002638D1">
        <w:t>Gafchromic film</w:t>
      </w:r>
      <w:r w:rsidR="00061F73">
        <w:t xml:space="preserve"> </w:t>
      </w:r>
      <w:r w:rsidR="006F0489" w:rsidRPr="002638D1">
        <w:br/>
      </w:r>
    </w:p>
    <w:p w14:paraId="7B8C4DFA" w14:textId="360B097A" w:rsidR="000E19EF" w:rsidRPr="00C752C1" w:rsidRDefault="00C752C1" w:rsidP="00C752C1">
      <w:pPr>
        <w:rPr>
          <w:lang w:val="en-US"/>
        </w:rPr>
      </w:pPr>
      <w:bookmarkStart w:id="130" w:name="_Ref99732872"/>
      <w:r>
        <w:rPr>
          <w:noProof/>
        </w:rPr>
        <mc:AlternateContent>
          <mc:Choice Requires="wps">
            <w:drawing>
              <wp:anchor distT="0" distB="0" distL="114300" distR="114300" simplePos="0" relativeHeight="251754496" behindDoc="1" locked="0" layoutInCell="1" allowOverlap="1" wp14:anchorId="2AD45D39" wp14:editId="21FF36FA">
                <wp:simplePos x="0" y="0"/>
                <wp:positionH relativeFrom="column">
                  <wp:posOffset>3454986</wp:posOffset>
                </wp:positionH>
                <wp:positionV relativeFrom="paragraph">
                  <wp:posOffset>4605703</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1EBF9CC1" w:rsidR="00E02FF3" w:rsidRPr="002638D1" w:rsidRDefault="00E02FF3" w:rsidP="00E02FF3">
                            <w:pPr>
                              <w:pStyle w:val="Caption"/>
                              <w:rPr>
                                <w:lang w:val="en-US"/>
                              </w:rPr>
                            </w:pPr>
                            <w:bookmarkStart w:id="131" w:name="_Ref100567854"/>
                            <w:r w:rsidRPr="00E02FF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4</w:t>
                            </w:r>
                            <w:r w:rsidR="003D6F96">
                              <w:rPr>
                                <w:lang w:val="en-US"/>
                              </w:rPr>
                              <w:fldChar w:fldCharType="end"/>
                            </w:r>
                            <w:bookmarkEnd w:id="131"/>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72.05pt;margin-top:362.6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" stroked="f">
                <v:textbox inset="0,0,0,0">
                  <w:txbxContent>
                    <w:p w14:paraId="0B86E698" w14:textId="1EBF9CC1" w:rsidR="00E02FF3" w:rsidRPr="002638D1" w:rsidRDefault="00E02FF3" w:rsidP="00E02FF3">
                      <w:pPr>
                        <w:pStyle w:val="Caption"/>
                        <w:rPr>
                          <w:lang w:val="en-US"/>
                        </w:rPr>
                      </w:pPr>
                      <w:bookmarkStart w:id="132" w:name="_Ref100567854"/>
                      <w:r w:rsidRPr="00E02FF3">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4</w:t>
                      </w:r>
                      <w:r w:rsidR="003D6F96">
                        <w:rPr>
                          <w:lang w:val="en-US"/>
                        </w:rPr>
                        <w:fldChar w:fldCharType="end"/>
                      </w:r>
                      <w:bookmarkEnd w:id="132"/>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bookmarkEnd w:id="130"/>
      <w:r>
        <w:rPr>
          <w:noProof/>
          <w:lang w:val="en-US"/>
        </w:rPr>
        <w:drawing>
          <wp:anchor distT="0" distB="0" distL="114300" distR="114300" simplePos="0" relativeHeight="251750400" behindDoc="1" locked="0" layoutInCell="1" allowOverlap="1" wp14:anchorId="05DA27D8" wp14:editId="751EF669">
            <wp:simplePos x="0" y="0"/>
            <wp:positionH relativeFrom="margin">
              <wp:posOffset>-114447</wp:posOffset>
            </wp:positionH>
            <wp:positionV relativeFrom="paragraph">
              <wp:posOffset>3855085</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Pr>
          <w:lang w:val="en-US"/>
        </w:rPr>
        <w:t xml:space="preserve">The protocol for </w:t>
      </w:r>
      <w:proofErr w:type="spellStart"/>
      <w:r w:rsidR="00262E8B">
        <w:rPr>
          <w:lang w:val="en-US"/>
        </w:rPr>
        <w:t>G</w:t>
      </w:r>
      <w:r w:rsidR="00095E53">
        <w:rPr>
          <w:lang w:val="en-US"/>
        </w:rPr>
        <w:t>afchromic</w:t>
      </w:r>
      <w:proofErr w:type="spellEnd"/>
      <w:r w:rsidR="00095E53">
        <w:rPr>
          <w:lang w:val="en-US"/>
        </w:rPr>
        <w:t xml:space="preserve">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 xml:space="preserve">Reference </w:t>
      </w:r>
      <w:proofErr w:type="spellStart"/>
      <w:r w:rsidR="007A1718">
        <w:rPr>
          <w:i/>
          <w:iCs/>
          <w:lang w:val="en-US"/>
        </w:rPr>
        <w:t>radiochromic</w:t>
      </w:r>
      <w:proofErr w:type="spellEnd"/>
      <w:r w:rsidR="007A1718">
        <w:rPr>
          <w:i/>
          <w:iCs/>
          <w:lang w:val="en-US"/>
        </w:rPr>
        <w:t xml:space="preserve">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w:t>
      </w:r>
      <w:proofErr w:type="spellStart"/>
      <w:r w:rsidR="00041C17">
        <w:rPr>
          <w:lang w:val="en-US"/>
        </w:rPr>
        <w:t>Gafchromic</w:t>
      </w:r>
      <w:proofErr w:type="spellEnd"/>
      <w:r w:rsidR="00041C17">
        <w:rPr>
          <w:lang w:val="en-US"/>
        </w:rPr>
        <w:t xml:space="preserve"> </w:t>
      </w:r>
      <w:r w:rsidR="00CD3CE7">
        <w:rPr>
          <w:lang w:val="en-US"/>
        </w:rPr>
        <w:t>EBT3 films</w:t>
      </w:r>
      <w:r w:rsidR="00505698">
        <w:rPr>
          <w:lang w:val="en-US"/>
        </w:rPr>
        <w:t xml:space="preserve"> (</w:t>
      </w:r>
      <w:proofErr w:type="spellStart"/>
      <w:r w:rsidR="00F41C3B">
        <w:rPr>
          <w:lang w:val="en-US"/>
        </w:rPr>
        <w:t>ikke</w:t>
      </w:r>
      <w:proofErr w:type="spellEnd"/>
      <w:r w:rsidR="00F41C3B">
        <w:rPr>
          <w:lang w:val="en-US"/>
        </w:rPr>
        <w:t xml:space="preserve"> </w:t>
      </w:r>
      <w:proofErr w:type="spellStart"/>
      <w:r w:rsidR="00F41C3B">
        <w:rPr>
          <w:lang w:val="en-US"/>
        </w:rPr>
        <w:t>ferdig</w:t>
      </w:r>
      <w:proofErr w:type="spellEnd"/>
      <w:r w:rsidR="00F41C3B">
        <w:rPr>
          <w:lang w:val="en-US"/>
        </w:rPr>
        <w:t xml:space="preserve">, </w:t>
      </w:r>
      <w:proofErr w:type="spellStart"/>
      <w:r w:rsidR="00F41C3B">
        <w:rPr>
          <w:lang w:val="en-US"/>
        </w:rPr>
        <w:t>navn</w:t>
      </w:r>
      <w:proofErr w:type="spellEnd"/>
      <w:r w:rsidR="00F41C3B">
        <w:rPr>
          <w:lang w:val="en-US"/>
        </w:rPr>
        <w:t xml:space="preserve"> </w:t>
      </w:r>
      <w:proofErr w:type="spellStart"/>
      <w:r w:rsidR="00F41C3B">
        <w:rPr>
          <w:lang w:val="en-US"/>
        </w:rPr>
        <w:t>på</w:t>
      </w:r>
      <w:proofErr w:type="spellEnd"/>
      <w:r w:rsidR="00F41C3B">
        <w:rPr>
          <w:lang w:val="en-US"/>
        </w:rPr>
        <w:t xml:space="preserve">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0E19EF">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0E19EF" w:rsidRPr="006C6937">
        <w:rPr>
          <w:lang w:val="en-US"/>
        </w:rPr>
        <w:t xml:space="preserve">Figure </w:t>
      </w:r>
      <w:r w:rsidR="000E19EF">
        <w:rPr>
          <w:noProof/>
          <w:lang w:val="en-US"/>
        </w:rPr>
        <w:t>1</w:t>
      </w:r>
      <w:r w:rsidR="000E19EF">
        <w:rPr>
          <w:lang w:val="en-US"/>
        </w:rPr>
        <w:noBreakHyphen/>
      </w:r>
      <w:r w:rsidR="000E19EF">
        <w:rPr>
          <w:noProof/>
          <w:lang w:val="en-US"/>
        </w:rPr>
        <w:t>15</w:t>
      </w:r>
      <w:r w:rsidR="00DD6163">
        <w:rPr>
          <w:lang w:val="en-US"/>
        </w:rPr>
        <w:fldChar w:fldCharType="end"/>
      </w:r>
      <w:r w:rsidR="00873351">
        <w:rPr>
          <w:lang w:val="en-US"/>
        </w:rPr>
        <w:t>)</w:t>
      </w:r>
      <w:r w:rsidR="00F47674">
        <w:rPr>
          <w:lang w:val="en-US"/>
        </w:rPr>
        <w:t>,</w:t>
      </w:r>
      <w:r w:rsidR="00AD458A">
        <w:rPr>
          <w:lang w:val="en-US"/>
        </w:rPr>
        <w:t xml:space="preserve"> with a 125 </w:t>
      </w:r>
      <w:proofErr w:type="spellStart"/>
      <w:r w:rsidR="00A73891" w:rsidRPr="00A73891">
        <w:rPr>
          <w:rFonts w:eastAsiaTheme="minorEastAsia"/>
          <w:lang w:val="en-US"/>
        </w:rPr>
        <w:t>μm</w:t>
      </w:r>
      <w:proofErr w:type="spellEnd"/>
      <w:r w:rsidR="00AD458A">
        <w:rPr>
          <w:rFonts w:eastAsiaTheme="minorEastAsia"/>
          <w:lang w:val="en-US"/>
        </w:rPr>
        <w:t xml:space="preserve"> </w:t>
      </w:r>
      <w:r w:rsidR="00E70148">
        <w:rPr>
          <w:rFonts w:eastAsiaTheme="minorEastAsia"/>
          <w:lang w:val="en-US"/>
        </w:rPr>
        <w:t xml:space="preserve">protective matt polymer layer on both sides </w:t>
      </w:r>
      <w:r w:rsidR="00203CC6">
        <w:rPr>
          <w:rFonts w:eastAsiaTheme="minorEastAsia"/>
          <w:lang w:val="en-US"/>
        </w:rPr>
        <w:t>of</w:t>
      </w:r>
      <w:r w:rsidR="00E70148">
        <w:rPr>
          <w:rFonts w:eastAsiaTheme="minorEastAsia"/>
          <w:lang w:val="en-US"/>
        </w:rPr>
        <w:t xml:space="preserve"> a </w:t>
      </w:r>
      <w:r w:rsidR="00203CC6">
        <w:rPr>
          <w:rFonts w:eastAsiaTheme="minorEastAsia"/>
          <w:lang w:val="en-US"/>
        </w:rPr>
        <w:t xml:space="preserve">26 </w:t>
      </w:r>
      <w:proofErr w:type="spellStart"/>
      <w:r w:rsidR="0020777F" w:rsidRPr="0020777F">
        <w:rPr>
          <w:rFonts w:eastAsiaTheme="minorEastAsia"/>
          <w:lang w:val="en-US"/>
        </w:rPr>
        <w:t>μm</w:t>
      </w:r>
      <w:proofErr w:type="spellEnd"/>
      <w:r w:rsidR="00203CC6">
        <w:rPr>
          <w:rFonts w:eastAsiaTheme="minorEastAsia"/>
          <w:lang w:val="en-US"/>
        </w:rPr>
        <w:t xml:space="preserve"> active </w:t>
      </w:r>
      <w:r w:rsidR="001F7C15">
        <w:rPr>
          <w:rFonts w:eastAsiaTheme="minorEastAsia"/>
          <w:lang w:val="en-US"/>
        </w:rPr>
        <w:t>layer.</w:t>
      </w:r>
      <w:r w:rsidR="00983AD1">
        <w:rPr>
          <w:lang w:val="en-US"/>
        </w:rPr>
        <w:t xml:space="preserve"> </w:t>
      </w:r>
      <w:r w:rsidR="001F7C15">
        <w:rPr>
          <w:lang w:val="en-US"/>
        </w:rPr>
        <w:t>T</w:t>
      </w:r>
      <w:r w:rsidR="00983AD1">
        <w:rPr>
          <w:lang w:val="en-US"/>
        </w:rPr>
        <w:t>he</w:t>
      </w:r>
      <w:r w:rsidR="004C4A62">
        <w:rPr>
          <w:lang w:val="en-US"/>
        </w:rPr>
        <w:t xml:space="preserve"> </w:t>
      </w:r>
      <w:r w:rsidR="000977B8">
        <w:rPr>
          <w:lang w:val="en-US"/>
        </w:rPr>
        <w:t>implementation</w:t>
      </w:r>
      <w:r w:rsidR="001F7C15">
        <w:rPr>
          <w:lang w:val="en-US"/>
        </w:rPr>
        <w:t xml:space="preserve"> of</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w:t>
      </w:r>
      <w:r w:rsidR="00FC41C9">
        <w:rPr>
          <w:lang w:val="en-US"/>
        </w:rPr>
        <w:t xml:space="preserve"> layer</w:t>
      </w:r>
      <w:r w:rsidR="001F7C15">
        <w:rPr>
          <w:lang w:val="en-US"/>
        </w:rPr>
        <w:t xml:space="preserve"> instead of the smooth</w:t>
      </w:r>
      <w:r w:rsidR="005F7C04">
        <w:rPr>
          <w:lang w:val="en-US"/>
        </w:rPr>
        <w:t xml:space="preserve"> layer</w:t>
      </w:r>
      <w:r w:rsidR="001F7C15">
        <w:rPr>
          <w:lang w:val="en-US"/>
        </w:rPr>
        <w:t xml:space="preserve"> found in</w:t>
      </w:r>
      <w:r w:rsidR="00FC41C9">
        <w:rPr>
          <w:lang w:val="en-US"/>
        </w:rPr>
        <w:t xml:space="preserve"> EBT2</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FC41C9">
        <w:rPr>
          <w:lang w:val="en-US"/>
        </w:rPr>
        <w:t xml:space="preserve">The films have a dose range of 0.1 – 10 </w:t>
      </w:r>
      <w:proofErr w:type="spellStart"/>
      <w:r w:rsidR="00FC41C9">
        <w:rPr>
          <w:lang w:val="en-US"/>
        </w:rPr>
        <w:t>Gy</w:t>
      </w:r>
      <w:proofErr w:type="spellEnd"/>
      <w:r w:rsidR="00B14033">
        <w:rPr>
          <w:lang w:val="en-US"/>
        </w:rPr>
        <w:t xml:space="preserve">. </w:t>
      </w:r>
      <w:r w:rsidR="00B73A8E">
        <w:rPr>
          <w:lang w:val="en-US"/>
        </w:rPr>
        <w:t>The</w:t>
      </w:r>
      <w:r w:rsidR="00B01311">
        <w:rPr>
          <w:lang w:val="en-US"/>
        </w:rPr>
        <w:t>ir</w:t>
      </w:r>
      <w:r w:rsidR="00B73A8E">
        <w:rPr>
          <w:lang w:val="en-US"/>
        </w:rPr>
        <w:t xml:space="preserve">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E850F3">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r w:rsidR="00DB2866">
        <w:rPr>
          <w:lang w:val="en-US"/>
        </w:rPr>
        <w:fldChar w:fldCharType="begin"/>
      </w:r>
      <w:r w:rsidR="00DB2866" w:rsidRPr="00C752C1">
        <w:rPr>
          <w:lang w:val="en-US"/>
        </w:rPr>
        <w:instrText xml:space="preserve"> REF _Ref99732906 \h </w:instrText>
      </w:r>
      <w:r w:rsidR="00DB2866">
        <w:rPr>
          <w:lang w:val="en-US"/>
        </w:rPr>
      </w:r>
      <w:r w:rsidR="00DB2866">
        <w:rPr>
          <w:lang w:val="en-US"/>
        </w:rPr>
        <w:fldChar w:fldCharType="separate"/>
      </w:r>
    </w:p>
    <w:p w14:paraId="6807731C" w14:textId="7974BD4B" w:rsidR="003D6F96" w:rsidRDefault="00DB2866" w:rsidP="00C752C1">
      <w:pPr>
        <w:pStyle w:val="Heading4"/>
        <w:rPr>
          <w:lang w:val="en-US"/>
        </w:rPr>
      </w:pPr>
      <w:r>
        <w:rPr>
          <w:lang w:val="en-US"/>
        </w:rPr>
        <w:lastRenderedPageBreak/>
        <w:fldChar w:fldCharType="end"/>
      </w:r>
      <w:r w:rsidR="00C752C1">
        <w:rPr>
          <w:lang w:val="en-US"/>
        </w:rPr>
        <w:t>Film irradiation</w:t>
      </w:r>
    </w:p>
    <w:p w14:paraId="16A59B51" w14:textId="03996350" w:rsidR="00C752C1" w:rsidRPr="00C752C1" w:rsidRDefault="00C752C1" w:rsidP="00C752C1">
      <w:pPr>
        <w:rPr>
          <w:lang w:val="en-US"/>
        </w:rPr>
      </w:pPr>
      <w:r>
        <w:rPr>
          <w:lang w:val="en-US"/>
        </w:rPr>
        <w:t xml:space="preserve">As mentioned in </w:t>
      </w:r>
      <w:r>
        <w:rPr>
          <w:lang w:val="en-US"/>
        </w:rPr>
        <w:fldChar w:fldCharType="begin"/>
      </w:r>
      <w:r>
        <w:rPr>
          <w:lang w:val="en-US"/>
        </w:rPr>
        <w:instrText xml:space="preserve"> REF _Ref100567515 \r \h </w:instrText>
      </w:r>
      <w:r>
        <w:rPr>
          <w:lang w:val="en-US"/>
        </w:rPr>
      </w:r>
      <w:r>
        <w:rPr>
          <w:lang w:val="en-US"/>
        </w:rPr>
        <w:fldChar w:fldCharType="separate"/>
      </w:r>
      <w:r>
        <w:rPr>
          <w:lang w:val="en-US"/>
        </w:rPr>
        <w:t>1.5.3</w:t>
      </w:r>
      <w:r>
        <w:rPr>
          <w:lang w:val="en-US"/>
        </w:rPr>
        <w:fldChar w:fldCharType="end"/>
      </w:r>
      <w:r>
        <w:rPr>
          <w:lang w:val="en-US"/>
        </w:rPr>
        <w:t xml:space="preserve">, we </w:t>
      </w:r>
      <w:r w:rsidR="0046120F">
        <w:rPr>
          <w:lang w:val="en-US"/>
        </w:rPr>
        <w:t>needed to establish a calibration curve.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 respec</w:t>
      </w:r>
      <w:r w:rsidR="00F70BEF">
        <w:rPr>
          <w:lang w:val="en-US"/>
        </w:rPr>
        <w:t xml:space="preserve">tively. The method was mostly the same for both, except for dotted GRID where no </w:t>
      </w:r>
      <w:r w:rsidR="006D4974">
        <w:rPr>
          <w:lang w:val="en-US"/>
        </w:rPr>
        <w:t>open</w:t>
      </w:r>
      <w:r w:rsidR="00F70BEF">
        <w:rPr>
          <w:lang w:val="en-US"/>
        </w:rPr>
        <w:t xml:space="preserve"> field irradiations </w:t>
      </w:r>
      <w:r w:rsidR="00276FFA">
        <w:rPr>
          <w:lang w:val="en-US"/>
        </w:rPr>
        <w:t>were performed, and the size of the calibration films were different. The films were cut using a regular A4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is 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 xml:space="preserve">not handled properly and the film was flipped,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2F049B">
        <w:rPr>
          <w:rFonts w:eastAsiaTheme="minorEastAsia"/>
          <w:lang w:val="en-US"/>
        </w:rPr>
      </w:r>
      <w:r w:rsidR="002F049B">
        <w:rPr>
          <w:rFonts w:eastAsiaTheme="minorEastAsia"/>
          <w:lang w:val="en-US"/>
        </w:rPr>
        <w:fldChar w:fldCharType="separate"/>
      </w:r>
      <w:r w:rsidR="002F049B" w:rsidRPr="00E02FF3">
        <w:rPr>
          <w:lang w:val="en-US"/>
        </w:rPr>
        <w:t xml:space="preserve">Figure </w:t>
      </w:r>
      <w:r w:rsidR="002F049B">
        <w:rPr>
          <w:noProof/>
          <w:lang w:val="en-US"/>
        </w:rPr>
        <w:t>2</w:t>
      </w:r>
      <w:r w:rsidR="002F049B">
        <w:rPr>
          <w:lang w:val="en-US"/>
        </w:rPr>
        <w:noBreakHyphen/>
      </w:r>
      <w:r w:rsidR="002F049B">
        <w:rPr>
          <w:noProof/>
          <w:lang w:val="en-US"/>
        </w:rPr>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33"/>
      <w:r>
        <w:rPr>
          <w:lang w:val="en-US"/>
        </w:rPr>
        <w:t>all positions simultaneously</w:t>
      </w:r>
      <w:commentRangeEnd w:id="133"/>
      <w:r>
        <w:rPr>
          <w:rStyle w:val="CommentReference"/>
        </w:rPr>
        <w:commentReference w:id="133"/>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 film-</w:t>
      </w:r>
      <w:r w:rsidR="009A23DF">
        <w:rPr>
          <w:lang w:val="en-US"/>
        </w:rPr>
        <w:t xml:space="preserve"> (see </w:t>
      </w:r>
      <w:r w:rsidR="009A23DF">
        <w:rPr>
          <w:lang w:val="en-US"/>
        </w:rPr>
        <w:fldChar w:fldCharType="begin"/>
      </w:r>
      <w:r w:rsidR="009A23DF">
        <w:rPr>
          <w:lang w:val="en-US"/>
        </w:rPr>
        <w:instrText xml:space="preserve"> REF _Ref100568100 \h </w:instrText>
      </w:r>
      <w:r w:rsidR="009A23DF">
        <w:rPr>
          <w:lang w:val="en-US"/>
        </w:rPr>
      </w:r>
      <w:r w:rsidR="009A23DF">
        <w:rPr>
          <w:lang w:val="en-US"/>
        </w:rPr>
        <w:fldChar w:fldCharType="separate"/>
      </w:r>
      <w:r w:rsidR="009A23DF" w:rsidRPr="003D6F96">
        <w:rPr>
          <w:lang w:val="en-US"/>
        </w:rPr>
        <w:t xml:space="preserve">Figure </w:t>
      </w:r>
      <w:r w:rsidR="009A23DF" w:rsidRPr="003D6F96">
        <w:rPr>
          <w:noProof/>
          <w:lang w:val="en-US"/>
        </w:rPr>
        <w:t>2</w:t>
      </w:r>
      <w:r w:rsidR="009A23DF" w:rsidRPr="003D6F96">
        <w:rPr>
          <w:lang w:val="en-US"/>
        </w:rPr>
        <w:noBreakHyphen/>
      </w:r>
      <w:r w:rsidR="009A23DF" w:rsidRPr="003D6F96">
        <w:rPr>
          <w:noProof/>
          <w:lang w:val="en-US"/>
        </w:rPr>
        <w:t>5</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312D13">
        <w:rPr>
          <w:lang w:val="en-US"/>
        </w:rPr>
      </w:r>
      <w:r w:rsidR="00312D13">
        <w:rPr>
          <w:lang w:val="en-US"/>
        </w:rPr>
        <w:fldChar w:fldCharType="separate"/>
      </w:r>
      <w:r w:rsidR="00312D13" w:rsidRPr="00E54631">
        <w:rPr>
          <w:lang w:val="en-US"/>
        </w:rPr>
        <w:t xml:space="preserve">Figure </w:t>
      </w:r>
      <w:r w:rsidR="00312D13">
        <w:rPr>
          <w:noProof/>
          <w:lang w:val="en-US"/>
        </w:rPr>
        <w:t>2</w:t>
      </w:r>
      <w:r w:rsidR="00312D13">
        <w:rPr>
          <w:lang w:val="en-US"/>
        </w:rPr>
        <w:noBreakHyphen/>
      </w:r>
      <w:r w:rsidR="00312D13">
        <w:rPr>
          <w:noProof/>
          <w:lang w:val="en-US"/>
        </w:rPr>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312D13">
        <w:rPr>
          <w:lang w:val="en-US"/>
        </w:rPr>
      </w:r>
      <w:r w:rsidR="00312D13">
        <w:rPr>
          <w:lang w:val="en-US"/>
        </w:rPr>
        <w:fldChar w:fldCharType="separate"/>
      </w:r>
      <w:r w:rsidR="00312D13" w:rsidRPr="00946D47">
        <w:rPr>
          <w:lang w:val="en-US"/>
        </w:rPr>
        <w:t xml:space="preserve">Figure </w:t>
      </w:r>
      <w:r w:rsidR="00312D13">
        <w:rPr>
          <w:noProof/>
          <w:lang w:val="en-US"/>
        </w:rPr>
        <w:t>2</w:t>
      </w:r>
      <w:r w:rsidR="00312D13">
        <w:rPr>
          <w:lang w:val="en-US"/>
        </w:rPr>
        <w:noBreakHyphen/>
      </w:r>
      <w:r w:rsidR="00312D13">
        <w:rPr>
          <w:noProof/>
          <w:lang w:val="en-US"/>
        </w:rPr>
        <w:t>3</w:t>
      </w:r>
      <w:r w:rsidR="00312D13">
        <w:rPr>
          <w:lang w:val="en-US"/>
        </w:rPr>
        <w:fldChar w:fldCharType="end"/>
      </w:r>
      <w:r w:rsidR="009A23DF">
        <w:rPr>
          <w:lang w:val="en-US"/>
        </w:rPr>
        <w:t>)</w:t>
      </w:r>
      <w:r w:rsidR="0025133F">
        <w:rPr>
          <w:lang w:val="en-US"/>
        </w:rPr>
        <w:t xml:space="preserve"> experimental setups. </w:t>
      </w:r>
      <w:r w:rsidR="007A727E">
        <w:rPr>
          <w:lang w:val="en-US"/>
        </w:rPr>
        <w:t xml:space="preserve">For calibration no GRID was used. The films were irradiated with the exposure times found in </w:t>
      </w:r>
      <w:r w:rsidR="007A727E">
        <w:rPr>
          <w:lang w:val="en-US"/>
        </w:rPr>
        <w:fldChar w:fldCharType="begin"/>
      </w:r>
      <w:r w:rsidR="007A727E">
        <w:rPr>
          <w:lang w:val="en-US"/>
        </w:rPr>
        <w:instrText xml:space="preserve"> REF _Ref99890610 \r \h </w:instrText>
      </w:r>
      <w:r w:rsidR="007A727E">
        <w:rPr>
          <w:lang w:val="en-US"/>
        </w:rPr>
      </w:r>
      <w:r w:rsidR="007A727E">
        <w:rPr>
          <w:lang w:val="en-US"/>
        </w:rPr>
        <w:fldChar w:fldCharType="separate"/>
      </w:r>
      <w:r w:rsidR="007A727E">
        <w:rPr>
          <w:lang w:val="en-US"/>
        </w:rPr>
        <w:t>2.1.1</w:t>
      </w:r>
      <w:r w:rsidR="007A727E">
        <w:rPr>
          <w:lang w:val="en-US"/>
        </w:rPr>
        <w:fldChar w:fldCharType="end"/>
      </w:r>
      <w:r w:rsidR="007A727E">
        <w:rPr>
          <w:lang w:val="en-US"/>
        </w:rPr>
        <w:t>. The ODs from these films were used to generate a calibration curve. We will come back to this in (ref here).</w:t>
      </w:r>
    </w:p>
    <w:p w14:paraId="75A9AA86" w14:textId="59F95866" w:rsidR="003D6F96" w:rsidRDefault="00BF2667" w:rsidP="00490F77">
      <w:pPr>
        <w:rPr>
          <w:lang w:val="en-US"/>
        </w:rPr>
      </w:pPr>
      <w:r>
        <w:rPr>
          <w:noProof/>
          <w:lang w:val="en-US"/>
        </w:rPr>
        <w:drawing>
          <wp:anchor distT="0" distB="0" distL="114300" distR="114300" simplePos="0" relativeHeight="251749376" behindDoc="1" locked="0" layoutInCell="1" allowOverlap="1" wp14:anchorId="3A071BE0" wp14:editId="71B64318">
            <wp:simplePos x="0" y="0"/>
            <wp:positionH relativeFrom="margin">
              <wp:posOffset>-328173</wp:posOffset>
            </wp:positionH>
            <wp:positionV relativeFrom="paragraph">
              <wp:posOffset>195688</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6E0CD886" w:rsidR="003D6F96" w:rsidRDefault="003D6F96" w:rsidP="00490F77">
      <w:pPr>
        <w:rPr>
          <w:lang w:val="en-US"/>
        </w:rPr>
      </w:pPr>
    </w:p>
    <w:p w14:paraId="582F60E6" w14:textId="77777777" w:rsidR="003D6F96" w:rsidRDefault="003D6F96" w:rsidP="00490F77">
      <w:pPr>
        <w:rPr>
          <w:lang w:val="en-US"/>
        </w:rPr>
      </w:pPr>
    </w:p>
    <w:p w14:paraId="59C37196" w14:textId="0AFEB324" w:rsidR="003D6F96" w:rsidRDefault="003D6F96" w:rsidP="00490F77">
      <w:pPr>
        <w:rPr>
          <w:lang w:val="en-US"/>
        </w:rPr>
      </w:pPr>
    </w:p>
    <w:p w14:paraId="489B534F" w14:textId="46CB3D06" w:rsidR="003D6F96" w:rsidRDefault="003D6F96" w:rsidP="00490F77">
      <w:pPr>
        <w:rPr>
          <w:lang w:val="en-US"/>
        </w:rPr>
      </w:pPr>
    </w:p>
    <w:p w14:paraId="3AF2BE18" w14:textId="7DF0DB74" w:rsidR="003D6F96" w:rsidRDefault="00E63106" w:rsidP="00490F77">
      <w:pPr>
        <w:rPr>
          <w:lang w:val="en-US"/>
        </w:rPr>
      </w:pPr>
      <w:r>
        <w:rPr>
          <w:noProof/>
        </w:rPr>
        <mc:AlternateContent>
          <mc:Choice Requires="wps">
            <w:drawing>
              <wp:anchor distT="0" distB="0" distL="114300" distR="114300" simplePos="0" relativeHeight="251756544" behindDoc="1" locked="0" layoutInCell="1" allowOverlap="1" wp14:anchorId="49DDCBF7" wp14:editId="6A45400E">
                <wp:simplePos x="0" y="0"/>
                <wp:positionH relativeFrom="margin">
                  <wp:posOffset>3299653</wp:posOffset>
                </wp:positionH>
                <wp:positionV relativeFrom="paragraph">
                  <wp:posOffset>10574</wp:posOffset>
                </wp:positionV>
                <wp:extent cx="1391285" cy="904240"/>
                <wp:effectExtent l="0" t="0" r="0" b="0"/>
                <wp:wrapTight wrapText="bothSides">
                  <wp:wrapPolygon edited="0">
                    <wp:start x="0" y="0"/>
                    <wp:lineTo x="0" y="20933"/>
                    <wp:lineTo x="21294" y="20933"/>
                    <wp:lineTo x="21294"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391285" cy="904240"/>
                        </a:xfrm>
                        <a:prstGeom prst="rect">
                          <a:avLst/>
                        </a:prstGeom>
                        <a:solidFill>
                          <a:prstClr val="white"/>
                        </a:solidFill>
                        <a:ln>
                          <a:noFill/>
                        </a:ln>
                      </wps:spPr>
                      <wps:txbx>
                        <w:txbxContent>
                          <w:p w14:paraId="612BFFB2" w14:textId="77777777" w:rsidR="003D6F96" w:rsidRPr="00953EDA" w:rsidRDefault="003D6F96" w:rsidP="003D6F96">
                            <w:pPr>
                              <w:pStyle w:val="Caption"/>
                              <w:rPr>
                                <w:lang w:val="en-US"/>
                              </w:rPr>
                            </w:pPr>
                            <w:bookmarkStart w:id="134" w:name="_Ref100568100"/>
                            <w:r w:rsidRPr="003D6F96">
                              <w:rPr>
                                <w:lang w:val="en-US"/>
                              </w:rPr>
                              <w:t xml:space="preserve">Figure </w:t>
                            </w:r>
                            <w:r>
                              <w:fldChar w:fldCharType="begin"/>
                            </w:r>
                            <w:r w:rsidRPr="003D6F96">
                              <w:rPr>
                                <w:lang w:val="en-US"/>
                              </w:rPr>
                              <w:instrText xml:space="preserve"> STYLEREF 1 \s </w:instrText>
                            </w:r>
                            <w:r>
                              <w:fldChar w:fldCharType="separate"/>
                            </w:r>
                            <w:r w:rsidRPr="003D6F96">
                              <w:rPr>
                                <w:noProof/>
                                <w:lang w:val="en-US"/>
                              </w:rPr>
                              <w:t>2</w:t>
                            </w:r>
                            <w:r>
                              <w:fldChar w:fldCharType="end"/>
                            </w:r>
                            <w:r w:rsidRPr="003D6F96">
                              <w:rPr>
                                <w:lang w:val="en-US"/>
                              </w:rPr>
                              <w:noBreakHyphen/>
                            </w:r>
                            <w:r>
                              <w:fldChar w:fldCharType="begin"/>
                            </w:r>
                            <w:r w:rsidRPr="003D6F96">
                              <w:rPr>
                                <w:lang w:val="en-US"/>
                              </w:rPr>
                              <w:instrText xml:space="preserve"> SEQ Figure \* ARABIC \s 1 </w:instrText>
                            </w:r>
                            <w:r>
                              <w:fldChar w:fldCharType="separate"/>
                            </w:r>
                            <w:r w:rsidRPr="003D6F96">
                              <w:rPr>
                                <w:noProof/>
                                <w:lang w:val="en-US"/>
                              </w:rPr>
                              <w:t>5</w:t>
                            </w:r>
                            <w:r>
                              <w:fldChar w:fldCharType="end"/>
                            </w:r>
                            <w:bookmarkEnd w:id="134"/>
                            <w:r w:rsidRPr="003D6F96">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656C04F8" w14:textId="6FFD2CB9" w:rsidR="003D6F96" w:rsidRPr="000D637F" w:rsidRDefault="003D6F96" w:rsidP="003D6F96">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DCBF7" id="Text Box 52" o:spid="_x0000_s1044" type="#_x0000_t202" style="position:absolute;margin-left:259.8pt;margin-top:.85pt;width:109.55pt;height:71.2pt;z-index:-251559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" stroked="f">
                <v:textbox inset="0,0,0,0">
                  <w:txbxContent>
                    <w:p w14:paraId="612BFFB2" w14:textId="77777777" w:rsidR="003D6F96" w:rsidRPr="00953EDA" w:rsidRDefault="003D6F96" w:rsidP="003D6F96">
                      <w:pPr>
                        <w:pStyle w:val="Caption"/>
                        <w:rPr>
                          <w:lang w:val="en-US"/>
                        </w:rPr>
                      </w:pPr>
                      <w:bookmarkStart w:id="135" w:name="_Ref100568100"/>
                      <w:r w:rsidRPr="003D6F96">
                        <w:rPr>
                          <w:lang w:val="en-US"/>
                        </w:rPr>
                        <w:t xml:space="preserve">Figure </w:t>
                      </w:r>
                      <w:r>
                        <w:fldChar w:fldCharType="begin"/>
                      </w:r>
                      <w:r w:rsidRPr="003D6F96">
                        <w:rPr>
                          <w:lang w:val="en-US"/>
                        </w:rPr>
                        <w:instrText xml:space="preserve"> STYLEREF 1 \s </w:instrText>
                      </w:r>
                      <w:r>
                        <w:fldChar w:fldCharType="separate"/>
                      </w:r>
                      <w:r w:rsidRPr="003D6F96">
                        <w:rPr>
                          <w:noProof/>
                          <w:lang w:val="en-US"/>
                        </w:rPr>
                        <w:t>2</w:t>
                      </w:r>
                      <w:r>
                        <w:fldChar w:fldCharType="end"/>
                      </w:r>
                      <w:r w:rsidRPr="003D6F96">
                        <w:rPr>
                          <w:lang w:val="en-US"/>
                        </w:rPr>
                        <w:noBreakHyphen/>
                      </w:r>
                      <w:r>
                        <w:fldChar w:fldCharType="begin"/>
                      </w:r>
                      <w:r w:rsidRPr="003D6F96">
                        <w:rPr>
                          <w:lang w:val="en-US"/>
                        </w:rPr>
                        <w:instrText xml:space="preserve"> SEQ Figure \* ARABIC \s 1 </w:instrText>
                      </w:r>
                      <w:r>
                        <w:fldChar w:fldCharType="separate"/>
                      </w:r>
                      <w:r w:rsidRPr="003D6F96">
                        <w:rPr>
                          <w:noProof/>
                          <w:lang w:val="en-US"/>
                        </w:rPr>
                        <w:t>5</w:t>
                      </w:r>
                      <w:r>
                        <w:fldChar w:fldCharType="end"/>
                      </w:r>
                      <w:bookmarkEnd w:id="135"/>
                      <w:r w:rsidRPr="003D6F96">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656C04F8" w14:textId="6FFD2CB9" w:rsidR="003D6F96" w:rsidRPr="000D637F" w:rsidRDefault="003D6F96" w:rsidP="003D6F96">
                      <w:pPr>
                        <w:pStyle w:val="Caption"/>
                        <w:rPr>
                          <w:noProof/>
                          <w:sz w:val="24"/>
                        </w:rPr>
                      </w:pPr>
                    </w:p>
                  </w:txbxContent>
                </v:textbox>
                <w10:wrap type="tight" anchorx="margin"/>
              </v:shape>
            </w:pict>
          </mc:Fallback>
        </mc:AlternateContent>
      </w:r>
    </w:p>
    <w:p w14:paraId="22B3CE50" w14:textId="64D9A12E" w:rsidR="003D6F96" w:rsidRDefault="003D6F96" w:rsidP="00490F77">
      <w:pPr>
        <w:rPr>
          <w:lang w:val="en-US"/>
        </w:rPr>
      </w:pPr>
    </w:p>
    <w:p w14:paraId="4EF1DCFE" w14:textId="7A3CA99F" w:rsidR="003D6F96" w:rsidRDefault="003D6F96" w:rsidP="00490F77">
      <w:pPr>
        <w:rPr>
          <w:lang w:val="en-US"/>
        </w:rPr>
      </w:pPr>
    </w:p>
    <w:p w14:paraId="3AC066A8" w14:textId="613E0274" w:rsidR="003D6F96" w:rsidRDefault="003D6F96" w:rsidP="00490F77">
      <w:pPr>
        <w:rPr>
          <w:lang w:val="en-US"/>
        </w:rPr>
      </w:pPr>
    </w:p>
    <w:p w14:paraId="6185D499" w14:textId="741E8F44" w:rsidR="003D6F96" w:rsidRDefault="003D6F96" w:rsidP="00490F77">
      <w:pPr>
        <w:rPr>
          <w:lang w:val="en-US"/>
        </w:rPr>
      </w:pPr>
    </w:p>
    <w:p w14:paraId="554BB3BB" w14:textId="2478272F" w:rsidR="003D6F96" w:rsidRDefault="003D6F96" w:rsidP="00490F77">
      <w:pPr>
        <w:rPr>
          <w:lang w:val="en-US"/>
        </w:rPr>
      </w:pPr>
    </w:p>
    <w:p w14:paraId="1B40C0E7" w14:textId="38AA9574" w:rsidR="00BF2667" w:rsidRDefault="00BF2667" w:rsidP="00BE7487">
      <w:pPr>
        <w:rPr>
          <w:lang w:val="en-US"/>
        </w:rPr>
      </w:pPr>
    </w:p>
    <w:p w14:paraId="48104DF6" w14:textId="77777777" w:rsidR="007F76FE" w:rsidRDefault="007F76FE" w:rsidP="00BE7487">
      <w:pPr>
        <w:rPr>
          <w:lang w:val="en-US"/>
        </w:rPr>
      </w:pPr>
    </w:p>
    <w:p w14:paraId="465BEC19" w14:textId="12650227"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w:t>
      </w:r>
      <w:proofErr w:type="spellStart"/>
      <w:r w:rsidR="008C4ECC">
        <w:rPr>
          <w:lang w:val="en-US"/>
        </w:rPr>
        <w:t>Gy</w:t>
      </w:r>
      <w:proofErr w:type="spellEnd"/>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06252">
        <w:rPr>
          <w:b/>
          <w:bCs/>
          <w:lang w:val="en-US"/>
        </w:rPr>
        <w:fldChar w:fldCharType="begin"/>
      </w:r>
      <w:r w:rsidR="00106252">
        <w:rPr>
          <w:lang w:val="en-US"/>
        </w:rPr>
        <w:instrText xml:space="preserve"> REF _Ref100568100 \h </w:instrText>
      </w:r>
      <w:r w:rsidR="00106252">
        <w:rPr>
          <w:b/>
          <w:bCs/>
          <w:lang w:val="en-US"/>
        </w:rPr>
      </w:r>
      <w:r w:rsidR="00106252">
        <w:rPr>
          <w:b/>
          <w:bCs/>
          <w:lang w:val="en-US"/>
        </w:rPr>
        <w:fldChar w:fldCharType="separate"/>
      </w:r>
      <w:r w:rsidR="00106252" w:rsidRPr="003D6F96">
        <w:rPr>
          <w:lang w:val="en-US"/>
        </w:rPr>
        <w:t xml:space="preserve">Figure </w:t>
      </w:r>
      <w:r w:rsidR="00106252" w:rsidRPr="003D6F96">
        <w:rPr>
          <w:noProof/>
          <w:lang w:val="en-US"/>
        </w:rPr>
        <w:t>2</w:t>
      </w:r>
      <w:r w:rsidR="00106252" w:rsidRPr="003D6F96">
        <w:rPr>
          <w:lang w:val="en-US"/>
        </w:rPr>
        <w:noBreakHyphen/>
      </w:r>
      <w:r w:rsidR="00106252" w:rsidRPr="003D6F96">
        <w:rPr>
          <w:noProof/>
          <w:lang w:val="en-US"/>
        </w:rPr>
        <w:t>5</w:t>
      </w:r>
      <w:r w:rsidR="00106252">
        <w:rPr>
          <w:b/>
          <w:bCs/>
          <w:lang w:val="en-US"/>
        </w:rPr>
        <w:fldChar w:fldCharType="end"/>
      </w:r>
      <w:r w:rsidR="000E19EF">
        <w:rPr>
          <w:b/>
          <w:bCs/>
          <w:lang w:val="en-US"/>
        </w:rPr>
        <w:t>.</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54713F77" w:rsidR="00BF2667"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0E19EF" w:rsidRPr="00337E02">
        <w:rPr>
          <w:lang w:val="en-US"/>
        </w:rPr>
        <w:t xml:space="preserve">Figure </w:t>
      </w:r>
      <w:r w:rsidR="000E19EF">
        <w:rPr>
          <w:noProof/>
          <w:lang w:val="en-US"/>
        </w:rPr>
        <w:t>2</w:t>
      </w:r>
      <w:r w:rsidR="000E19EF">
        <w:rPr>
          <w:lang w:val="en-US"/>
        </w:rPr>
        <w:noBreakHyphen/>
      </w:r>
      <w:r w:rsidR="000E19EF">
        <w:rPr>
          <w:noProof/>
          <w:lang w:val="en-US"/>
        </w:rPr>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0E19EF">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2F62D804" w:rsidR="00F30304" w:rsidRDefault="00F30304" w:rsidP="00F30304">
      <w:pPr>
        <w:pStyle w:val="Caption"/>
        <w:rPr>
          <w:lang w:val="en-US"/>
        </w:rPr>
      </w:pPr>
      <w:bookmarkStart w:id="136" w:name="_Ref99729543"/>
      <w:r w:rsidRPr="00337E02">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6</w:t>
      </w:r>
      <w:r w:rsidR="003D6F96">
        <w:rPr>
          <w:lang w:val="en-US"/>
        </w:rPr>
        <w:fldChar w:fldCharType="end"/>
      </w:r>
      <w:bookmarkEnd w:id="136"/>
      <w:r w:rsidRPr="00337E02">
        <w:rPr>
          <w:lang w:val="en-US"/>
        </w:rPr>
        <w:t>. Illustration of how the</w:t>
      </w:r>
      <w:r>
        <w:rPr>
          <w:lang w:val="en-US"/>
        </w:rPr>
        <w:t xml:space="preserve"> </w:t>
      </w:r>
      <w:proofErr w:type="spellStart"/>
      <w:r>
        <w:rPr>
          <w:lang w:val="en-US"/>
        </w:rPr>
        <w:t>Gafchromic</w:t>
      </w:r>
      <w:proofErr w:type="spellEnd"/>
      <w:r>
        <w:rPr>
          <w:lang w:val="en-US"/>
        </w:rPr>
        <w:t xml:space="preserve">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5A435F5A" w14:textId="77777777" w:rsidR="00BF2667" w:rsidRPr="00D85EEA" w:rsidRDefault="00BF2667" w:rsidP="00D85EEA">
      <w:pPr>
        <w:rPr>
          <w:lang w:val="en-US"/>
        </w:rPr>
      </w:pPr>
    </w:p>
    <w:p w14:paraId="40AA1843" w14:textId="0E3539C2" w:rsidR="00A405C2" w:rsidRDefault="00977C36" w:rsidP="00977C36">
      <w:pPr>
        <w:pStyle w:val="Heading4"/>
        <w:rPr>
          <w:lang w:val="en-US"/>
        </w:rPr>
      </w:pPr>
      <w:bookmarkStart w:id="137" w:name="_Ref100051198"/>
      <w:r w:rsidRPr="00977C36">
        <w:rPr>
          <w:lang w:val="en-US"/>
        </w:rPr>
        <w:lastRenderedPageBreak/>
        <w:t>Scanning</w:t>
      </w:r>
      <w:bookmarkEnd w:id="137"/>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030CFEA0"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C14E10">
        <w:rPr>
          <w:lang w:val="en-US"/>
        </w:rPr>
        <w:t>. For a complete opaque film, light transmission should be zero. However, there will always be background noise</w:t>
      </w:r>
      <w:r w:rsidR="00722824">
        <w:rPr>
          <w:lang w:val="en-US"/>
        </w:rPr>
        <w:t xml:space="preserve">. We </w:t>
      </w:r>
      <w:r w:rsidR="004B2AEA">
        <w:rPr>
          <w:lang w:val="en-US"/>
        </w:rPr>
        <w:t xml:space="preserve">tried to mediate the background by scanning a black </w:t>
      </w:r>
      <w:r w:rsidR="001B24BD">
        <w:rPr>
          <w:lang w:val="en-US"/>
        </w:rPr>
        <w:t>film and</w:t>
      </w:r>
      <w:r w:rsidR="004B2AEA">
        <w:rPr>
          <w:lang w:val="en-US"/>
        </w:rPr>
        <w:t xml:space="preserve"> subtracted its </w:t>
      </w:r>
      <w:r w:rsidR="004B6A4B">
        <w:rPr>
          <w:lang w:val="en-US"/>
        </w:rPr>
        <w:t xml:space="preserve">OD from the irradiated films. </w:t>
      </w:r>
      <w:r w:rsidR="00E06AE3">
        <w:rPr>
          <w:lang w:val="en-US"/>
        </w:rPr>
        <w:t xml:space="preserve">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r>
        <w:rPr>
          <w:lang w:val="en-US"/>
        </w:rPr>
        <w:t>Film calibration</w:t>
      </w:r>
    </w:p>
    <w:p w14:paraId="1A52FD60" w14:textId="577DF5CE"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python</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A338EF"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1274DC11" w:rsidR="00D85EEA" w:rsidRPr="00200D09" w:rsidRDefault="00BB4015" w:rsidP="000C7056">
      <w:pPr>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972D2D">
        <w:rPr>
          <w:rFonts w:eastAsiaTheme="minorEastAsia"/>
          <w:lang w:val="en-US"/>
        </w:rPr>
        <w:t xml:space="preserve"> </w:t>
      </w:r>
      <w:r w:rsidR="00E76FEE">
        <w:rPr>
          <w:rFonts w:eastAsiaTheme="minorEastAsia"/>
          <w:lang w:val="en-US"/>
        </w:rPr>
        <w:t xml:space="preserve">Because of the different </w:t>
      </w:r>
      <w:r w:rsidR="002131DA">
        <w:rPr>
          <w:rFonts w:eastAsiaTheme="minorEastAsia"/>
          <w:lang w:val="en-US"/>
        </w:rPr>
        <w:t xml:space="preserve">response patterns mentioned in </w:t>
      </w:r>
      <w:r w:rsidR="002131DA">
        <w:rPr>
          <w:rFonts w:eastAsiaTheme="minorEastAsia"/>
          <w:lang w:val="en-US"/>
        </w:rPr>
        <w:fldChar w:fldCharType="begin"/>
      </w:r>
      <w:r w:rsidR="002131DA">
        <w:rPr>
          <w:rFonts w:eastAsiaTheme="minorEastAsia"/>
          <w:lang w:val="en-US"/>
        </w:rPr>
        <w:instrText xml:space="preserve"> REF _Ref100230652 \r \h </w:instrText>
      </w:r>
      <w:r w:rsidR="000C7056">
        <w:rPr>
          <w:rFonts w:eastAsiaTheme="minorEastAsia"/>
          <w:lang w:val="en-US"/>
        </w:rPr>
        <w:instrText xml:space="preserve"> \* MERGEFORMAT </w:instrText>
      </w:r>
      <w:r w:rsidR="002131DA">
        <w:rPr>
          <w:rFonts w:eastAsiaTheme="minorEastAsia"/>
          <w:lang w:val="en-US"/>
        </w:rPr>
      </w:r>
      <w:r w:rsidR="002131DA">
        <w:rPr>
          <w:rFonts w:eastAsiaTheme="minorEastAsia"/>
          <w:lang w:val="en-US"/>
        </w:rPr>
        <w:fldChar w:fldCharType="separate"/>
      </w:r>
      <w:r w:rsidR="000E19EF">
        <w:rPr>
          <w:rFonts w:eastAsiaTheme="minorEastAsia"/>
          <w:lang w:val="en-US"/>
        </w:rPr>
        <w:t>2.1.2.1</w:t>
      </w:r>
      <w:r w:rsidR="002131DA">
        <w:rPr>
          <w:rFonts w:eastAsiaTheme="minorEastAsia"/>
          <w:lang w:val="en-US"/>
        </w:rPr>
        <w:fldChar w:fldCharType="end"/>
      </w:r>
      <w:r w:rsidR="00644760">
        <w:rPr>
          <w:rFonts w:eastAsiaTheme="minorEastAsia"/>
          <w:lang w:val="en-US"/>
        </w:rPr>
        <w:t xml:space="preserve"> </w:t>
      </w:r>
      <w:r w:rsidR="000C7056">
        <w:rPr>
          <w:rFonts w:eastAsiaTheme="minorEastAsia"/>
          <w:lang w:val="en-US"/>
        </w:rPr>
        <w:t>film registration was necessary to achieve geometrical alignment of the films.</w:t>
      </w:r>
      <w:r w:rsidR="003664F2">
        <w:rPr>
          <w:rFonts w:eastAsiaTheme="minorEastAsia"/>
          <w:lang w:val="en-US"/>
        </w:rPr>
        <w:t xml:space="preserve"> The only </w:t>
      </w:r>
      <w:r w:rsidR="00481C6A">
        <w:rPr>
          <w:rFonts w:eastAsiaTheme="minorEastAsia"/>
          <w:lang w:val="en-US"/>
        </w:rPr>
        <w:t xml:space="preserve">possible displacements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 was done</w:t>
      </w:r>
      <w:r w:rsidR="007C679C">
        <w:rPr>
          <w:rFonts w:eastAsiaTheme="minorEastAsia"/>
          <w:lang w:val="en-US"/>
        </w:rPr>
        <w:t xml:space="preserve">. </w:t>
      </w:r>
      <w:r w:rsidR="00E0203A">
        <w:rPr>
          <w:rFonts w:eastAsiaTheme="minorEastAsia"/>
          <w:lang w:val="en-US"/>
        </w:rPr>
        <w:t xml:space="preserve">A python package called </w:t>
      </w:r>
      <w:proofErr w:type="spellStart"/>
      <w:r w:rsidR="00F4239E">
        <w:rPr>
          <w:rFonts w:eastAsiaTheme="minorEastAsia"/>
          <w:i/>
          <w:iCs/>
          <w:lang w:val="en-US"/>
        </w:rPr>
        <w:t>pystackreg</w:t>
      </w:r>
      <w:proofErr w:type="spellEnd"/>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 xml:space="preserve">is a port of the </w:t>
      </w:r>
      <w:proofErr w:type="spellStart"/>
      <w:r w:rsidR="00534E25">
        <w:rPr>
          <w:rFonts w:eastAsiaTheme="minorEastAsia"/>
          <w:lang w:val="en-US"/>
        </w:rPr>
        <w:t>imageJ</w:t>
      </w:r>
      <w:proofErr w:type="spellEnd"/>
      <w:r w:rsidR="002F60AB">
        <w:rPr>
          <w:rFonts w:eastAsiaTheme="minorEastAsia"/>
          <w:lang w:val="en-US"/>
        </w:rPr>
        <w:t xml:space="preserve"> extension </w:t>
      </w:r>
      <w:proofErr w:type="spellStart"/>
      <w:r w:rsidR="002F60AB">
        <w:rPr>
          <w:rFonts w:eastAsiaTheme="minorEastAsia"/>
          <w:lang w:val="en-US"/>
        </w:rPr>
        <w:t>TurboReg</w:t>
      </w:r>
      <w:proofErr w:type="spellEnd"/>
      <w:r w:rsidR="002F60AB">
        <w:rPr>
          <w:rFonts w:eastAsiaTheme="minorEastAsia"/>
          <w:lang w:val="en-US"/>
        </w:rPr>
        <w:t>/</w:t>
      </w:r>
      <w:proofErr w:type="spellStart"/>
      <w:r w:rsidR="002F60AB">
        <w:rPr>
          <w:rFonts w:eastAsiaTheme="minorEastAsia"/>
          <w:lang w:val="en-US"/>
        </w:rPr>
        <w:t>StackReg</w:t>
      </w:r>
      <w:proofErr w:type="spellEnd"/>
      <w:r w:rsidR="002F60AB">
        <w:rPr>
          <w:rFonts w:eastAsiaTheme="minorEastAsia"/>
          <w:lang w:val="en-US"/>
        </w:rPr>
        <w:t xml:space="preserve"> </w:t>
      </w:r>
      <w:r w:rsidR="007E3CE3">
        <w:rPr>
          <w:rFonts w:eastAsiaTheme="minorEastAsia"/>
          <w:lang w:val="en-US"/>
        </w:rPr>
        <w:t xml:space="preserve">written by </w:t>
      </w:r>
      <w:r w:rsidR="00F442F6">
        <w:rPr>
          <w:rFonts w:eastAsiaTheme="minorEastAsia"/>
          <w:lang w:val="en-US"/>
        </w:rPr>
        <w:fldChar w:fldCharType="begin"/>
      </w:r>
      <w:r w:rsidR="004F417F">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D80254">
        <w:rPr>
          <w:rFonts w:eastAsiaTheme="minorEastAsia"/>
          <w:lang w:val="en-US"/>
        </w:rPr>
        <w:t xml:space="preserve"> and is based on his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92594A">
        <w:rPr>
          <w:rFonts w:eastAsiaTheme="minorEastAsia"/>
          <w:i/>
          <w:iCs/>
          <w:lang w:val="en-US"/>
        </w:rPr>
        <w:t>.</w:t>
      </w:r>
    </w:p>
    <w:p w14:paraId="6DCE6174" w14:textId="02D00DEF" w:rsidR="00234685" w:rsidRDefault="00560982" w:rsidP="00BE7487">
      <w:pPr>
        <w:rPr>
          <w:rFonts w:eastAsiaTheme="minorEastAsia"/>
          <w:lang w:val="en-US"/>
        </w:rPr>
      </w:pPr>
      <w:proofErr w:type="spellStart"/>
      <w:r>
        <w:rPr>
          <w:lang w:val="en-US"/>
        </w:rPr>
        <w:t>Turboreg</w:t>
      </w:r>
      <w:proofErr w:type="spellEnd"/>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proofErr w:type="spellStart"/>
      <w:r w:rsidR="005868EE">
        <w:rPr>
          <w:rFonts w:eastAsiaTheme="minorEastAsia"/>
          <w:lang w:val="en-US"/>
        </w:rPr>
        <w:t>Turboreg</w:t>
      </w:r>
      <w:proofErr w:type="spellEnd"/>
      <w:r w:rsidR="005868EE">
        <w:rPr>
          <w:rFonts w:eastAsiaTheme="minorEastAsia"/>
          <w:lang w:val="en-US"/>
        </w:rPr>
        <w:t xml:space="preserve">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A338EF"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lastRenderedPageBreak/>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A338EF"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620965FC" w14:textId="1C6406F8" w:rsidR="00D161D9" w:rsidRPr="009C0650" w:rsidRDefault="00E338F1" w:rsidP="00BE7487">
      <w:pPr>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0E19EF">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proofErr w:type="spellStart"/>
      <w:r w:rsidR="009C0650">
        <w:rPr>
          <w:i/>
          <w:iCs/>
          <w:lang w:val="en-US"/>
        </w:rPr>
        <w:t>Pystackreg</w:t>
      </w:r>
      <w:proofErr w:type="spellEnd"/>
      <w:r w:rsidR="009C0650">
        <w:rPr>
          <w:i/>
          <w:iCs/>
          <w:lang w:val="en-US"/>
        </w:rPr>
        <w:t xml:space="preserve">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 into the image was done.</w:t>
      </w:r>
      <w:r w:rsidR="00F81836">
        <w:rPr>
          <w:lang w:val="en-US"/>
        </w:rPr>
        <w:t xml:space="preserve"> When registering the measurement films, it was necessary to dull the intensity of the background as well as cropping the image.</w:t>
      </w:r>
      <w:r w:rsidR="0082700B">
        <w:rPr>
          <w:lang w:val="en-US"/>
        </w:rPr>
        <w:t xml:space="preserve"> For</w:t>
      </w:r>
      <w:r w:rsidR="00AE3DAA">
        <w:rPr>
          <w:lang w:val="en-US"/>
        </w:rPr>
        <w:t xml:space="preserve"> survival analysis, which we will get into</w:t>
      </w:r>
      <w:r w:rsidR="002A535A">
        <w:rPr>
          <w:lang w:val="en-US"/>
        </w:rPr>
        <w:t xml:space="preserve"> in</w:t>
      </w:r>
      <w:r w:rsidR="00AE3DAA">
        <w:rPr>
          <w:lang w:val="en-US"/>
        </w:rPr>
        <w:t xml:space="preserve"> (ref here), </w:t>
      </w:r>
      <w:r w:rsidR="002A535A">
        <w:rPr>
          <w:lang w:val="en-US"/>
        </w:rPr>
        <w:t xml:space="preserve">dosimetry films were registered to the scanned images of the cell flasks. </w:t>
      </w:r>
      <w:r w:rsidR="00C81D3E">
        <w:rPr>
          <w:lang w:val="en-US"/>
        </w:rPr>
        <w:t xml:space="preserve">Because of the increased difference, it was necessary to </w:t>
      </w:r>
      <w:r w:rsidR="00BE551B">
        <w:rPr>
          <w:lang w:val="en-US"/>
        </w:rPr>
        <w:t xml:space="preserve">create binary maps to enhance the </w:t>
      </w:r>
      <w:r w:rsidR="004D63D1">
        <w:rPr>
          <w:lang w:val="en-US"/>
        </w:rPr>
        <w:t xml:space="preserve">similar shapes of the images. E.g., for striped GRID we </w:t>
      </w:r>
      <w:r w:rsidR="009E3DD6">
        <w:rPr>
          <w:lang w:val="en-US"/>
        </w:rPr>
        <w:t>see a dark striped patch</w:t>
      </w:r>
      <w:r w:rsidR="005A6FB4">
        <w:rPr>
          <w:lang w:val="en-US"/>
        </w:rPr>
        <w:t>es</w:t>
      </w:r>
      <w:r w:rsidR="009E3DD6">
        <w:rPr>
          <w:lang w:val="en-US"/>
        </w:rPr>
        <w:t xml:space="preserve"> in the </w:t>
      </w:r>
      <w:r w:rsidR="008007C0">
        <w:rPr>
          <w:lang w:val="en-US"/>
        </w:rPr>
        <w:t>peak area</w:t>
      </w:r>
      <w:r w:rsidR="00F91FE9">
        <w:rPr>
          <w:lang w:val="en-US"/>
        </w:rPr>
        <w:t>. In the cell flasks you s</w:t>
      </w:r>
      <w:r w:rsidR="005A6FB4">
        <w:rPr>
          <w:lang w:val="en-US"/>
        </w:rPr>
        <w:t xml:space="preserve">ee a decrease in survival in the same </w:t>
      </w:r>
      <w:r w:rsidR="008007C0">
        <w:rPr>
          <w:lang w:val="en-US"/>
        </w:rPr>
        <w:t>area.</w:t>
      </w:r>
    </w:p>
    <w:p w14:paraId="053E8096" w14:textId="3D9396B5" w:rsidR="00772F2A" w:rsidRPr="0018391D" w:rsidRDefault="00666B6C" w:rsidP="00BE7487">
      <w:pPr>
        <w:rPr>
          <w:lang w:val="en-US"/>
        </w:rPr>
      </w:pPr>
      <w:r>
        <w:rPr>
          <w:lang w:val="en-US"/>
        </w:rPr>
        <w:t xml:space="preserve">We chose to use </w:t>
      </w:r>
      <w:r w:rsidR="00E031D8">
        <w:rPr>
          <w:lang w:val="en-US"/>
        </w:rPr>
        <w:t>a</w:t>
      </w:r>
      <w:r w:rsidR="00C95D62">
        <w:rPr>
          <w:lang w:val="en-US"/>
        </w:rPr>
        <w:t xml:space="preserve"> package called </w:t>
      </w:r>
      <w:proofErr w:type="spellStart"/>
      <w:proofErr w:type="gramStart"/>
      <w:r w:rsidR="00C95D62">
        <w:rPr>
          <w:i/>
          <w:iCs/>
          <w:lang w:val="en-US"/>
        </w:rPr>
        <w:t>skimage.transform</w:t>
      </w:r>
      <w:proofErr w:type="spellEnd"/>
      <w:proofErr w:type="gramEnd"/>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769A0BA0" w:rsidR="006D2822" w:rsidRDefault="00A338EF" w:rsidP="006D2822">
      <w:pPr>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E8883B1" w14:textId="06A524F1" w:rsidR="00C56592" w:rsidRDefault="00B36C38" w:rsidP="00BE7487">
      <w:pPr>
        <w:rPr>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was used called bi-cubic interpolatio</w:t>
      </w:r>
      <w:r w:rsidR="00C627AD">
        <w:rPr>
          <w:rFonts w:eastAsiaTheme="minorEastAsia"/>
          <w:lang w:val="en-US"/>
        </w:rPr>
        <w:t xml:space="preserve">n.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7C47EB">
        <w:rPr>
          <w:rFonts w:eastAsiaTheme="minorEastAsia"/>
          <w:lang w:val="en-US"/>
        </w:rPr>
        <w:t xml:space="preserve"> </w:t>
      </w:r>
      <w:r w:rsidR="00C627AD">
        <w:rPr>
          <w:rFonts w:eastAsiaTheme="minorEastAsia"/>
          <w:lang w:val="en-US"/>
        </w:rPr>
        <w:t xml:space="preserve"> </w:t>
      </w:r>
      <w:r>
        <w:rPr>
          <w:rFonts w:eastAsiaTheme="minorEastAsia"/>
          <w:lang w:val="en-US"/>
        </w:rPr>
        <w:t xml:space="preserve"> </w:t>
      </w:r>
    </w:p>
    <w:p w14:paraId="1C399987" w14:textId="77777777" w:rsidR="004070E8" w:rsidRDefault="004070E8" w:rsidP="00BE7487">
      <w:pPr>
        <w:rPr>
          <w:b/>
          <w:bCs/>
          <w:lang w:val="en-US"/>
        </w:rPr>
      </w:pPr>
    </w:p>
    <w:p w14:paraId="6A85479C" w14:textId="77777777" w:rsidR="00CB7035" w:rsidRDefault="00CB7035" w:rsidP="00BE7487">
      <w:pPr>
        <w:rPr>
          <w:b/>
          <w:bCs/>
          <w:lang w:val="en-US"/>
        </w:rPr>
      </w:pPr>
    </w:p>
    <w:p w14:paraId="01F89590" w14:textId="174A660C" w:rsidR="00C56592" w:rsidRDefault="004B34CA" w:rsidP="00BE7487">
      <w:pPr>
        <w:rPr>
          <w:b/>
          <w:bCs/>
          <w:lang w:val="en-US"/>
        </w:rPr>
      </w:pPr>
      <w:r w:rsidRPr="00F3017A">
        <w:rPr>
          <w:b/>
          <w:bCs/>
          <w:lang w:val="en-US"/>
        </w:rPr>
        <w:t xml:space="preserve">Write about the </w:t>
      </w:r>
      <w:proofErr w:type="spellStart"/>
      <w:r w:rsidR="004E2AAA" w:rsidRPr="00F3017A">
        <w:rPr>
          <w:b/>
          <w:bCs/>
          <w:lang w:val="en-US"/>
        </w:rPr>
        <w:t>netOD</w:t>
      </w:r>
      <w:proofErr w:type="spellEnd"/>
      <w:r w:rsidR="004E2AAA" w:rsidRPr="00F3017A">
        <w:rPr>
          <w:b/>
          <w:bCs/>
          <w:lang w:val="en-US"/>
        </w:rPr>
        <w:t xml:space="preserve"> calculation, including uncertainty. </w:t>
      </w:r>
    </w:p>
    <w:p w14:paraId="0F19521D" w14:textId="14048DD7" w:rsidR="00546540" w:rsidRDefault="000327A8" w:rsidP="00BE7487">
      <w:pPr>
        <w:rPr>
          <w:rFonts w:eastAsiaTheme="minorEastAsia"/>
          <w:lang w:val="en-US"/>
        </w:rPr>
      </w:pPr>
      <w:r>
        <w:rPr>
          <w:lang w:val="en-US"/>
        </w:rPr>
        <w:t xml:space="preserve">We will use the standard deviation of pixel values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Vctrl</m:t>
            </m:r>
          </m:sub>
        </m:sSub>
      </m:oMath>
      <w:r>
        <w:rPr>
          <w:rFonts w:eastAsiaTheme="minorEastAsia"/>
          <w:lang w:val="en-US"/>
        </w:rPr>
        <w:t xml:space="preserve"> as </w:t>
      </w:r>
      <m:oMath>
        <m:r>
          <m:rPr>
            <m:sty m:val="p"/>
          </m:rPr>
          <w:rPr>
            <w:rFonts w:ascii="Cambria Math" w:eastAsiaTheme="minorEastAsia" w:hAnsi="Cambria Math"/>
            <w:lang w:val="en-US"/>
          </w:rPr>
          <m:t>Δ</m:t>
        </m:r>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oMath>
      <w:r w:rsidR="0066078E">
        <w:rPr>
          <w:rFonts w:eastAsiaTheme="minorEastAsia"/>
          <w:lang w:val="en-US"/>
        </w:rPr>
        <w:t xml:space="preserve"> because we assume that random </w:t>
      </w:r>
      <w:r w:rsidR="000515E3">
        <w:rPr>
          <w:rFonts w:eastAsiaTheme="minorEastAsia"/>
          <w:lang w:val="en-US"/>
        </w:rPr>
        <w:t xml:space="preserve">error </w:t>
      </w:r>
      <w:r>
        <w:rPr>
          <w:rFonts w:eastAsiaTheme="minorEastAsia"/>
          <w:lang w:val="en-US"/>
        </w:rPr>
        <w:t xml:space="preserve"> </w:t>
      </w:r>
    </w:p>
    <w:p w14:paraId="23F084EF" w14:textId="77777777" w:rsidR="0081505D" w:rsidRDefault="0081505D" w:rsidP="00BE7487">
      <w:pPr>
        <w:rPr>
          <w:rFonts w:eastAsiaTheme="minorEastAsia"/>
          <w:lang w:val="en-US"/>
        </w:rPr>
      </w:pPr>
    </w:p>
    <w:p w14:paraId="770E9773" w14:textId="77777777" w:rsidR="0081505D" w:rsidRDefault="0081505D" w:rsidP="00BE7487">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C3455" w14:paraId="712595DF" w14:textId="77777777" w:rsidTr="005C3455">
        <w:tc>
          <w:tcPr>
            <w:tcW w:w="8815" w:type="dxa"/>
          </w:tcPr>
          <w:p w14:paraId="0F7C2362" w14:textId="6BA9ED22" w:rsidR="005C3455" w:rsidRDefault="005C3455" w:rsidP="003477DB">
            <m:oMathPara>
              <m:oMath>
                <m:r>
                  <w:rPr>
                    <w:rFonts w:ascii="Cambria Math" w:hAnsi="Cambria Math"/>
                  </w:rPr>
                  <w:lastRenderedPageBreak/>
                  <m:t>netOD</m:t>
                </m:r>
                <m:r>
                  <w:rPr>
                    <w:rFonts w:ascii="Cambria Math" w:hAnsi="Cambria Math"/>
                  </w:rPr>
                  <m:t>=</m:t>
                </m:r>
                <m:r>
                  <m:rPr>
                    <m:sty m:val="p"/>
                  </m:rPr>
                  <w:rPr>
                    <w:rFonts w:ascii="Cambria Math" w:hAnsi="Cambria Math"/>
                  </w:rPr>
                  <m:t>Δ</m:t>
                </m:r>
                <m:r>
                  <w:rPr>
                    <w:rFonts w:ascii="Cambria Math" w:hAnsi="Cambria Math"/>
                  </w:rPr>
                  <m:t>OD</m:t>
                </m:r>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ctrl</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bckg</m:t>
                                </m:r>
                              </m:sub>
                            </m:sSub>
                          </m:den>
                        </m:f>
                      </m:e>
                    </m:d>
                    <m:r>
                      <w:rPr>
                        <w:rFonts w:ascii="Cambria Math" w:hAnsi="Cambria Math"/>
                      </w:rPr>
                      <m:t xml:space="preserve"> ,</m:t>
                    </m:r>
                  </m:e>
                </m:func>
              </m:oMath>
            </m:oMathPara>
          </w:p>
        </w:tc>
        <w:tc>
          <w:tcPr>
            <w:tcW w:w="535" w:type="dxa"/>
          </w:tcPr>
          <w:p w14:paraId="286621A6" w14:textId="48510DB3" w:rsidR="005C3455" w:rsidRDefault="005C3455"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3</w:t>
            </w:r>
            <w:r>
              <w:fldChar w:fldCharType="end"/>
            </w:r>
          </w:p>
        </w:tc>
      </w:tr>
    </w:tbl>
    <w:p w14:paraId="54FE15F0" w14:textId="1ACEBCF2" w:rsidR="005C3455" w:rsidRDefault="00B97DC9" w:rsidP="00BE7487">
      <w:pPr>
        <w:rPr>
          <w:rFonts w:eastAsiaTheme="minorEastAsia"/>
          <w:lang w:val="en-US"/>
        </w:rPr>
      </w:pPr>
      <w:r>
        <w:rPr>
          <w:lang w:val="en-US"/>
        </w:rPr>
        <w:t xml:space="preserve">wher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oMath>
      <w:r>
        <w:rPr>
          <w:rFonts w:eastAsiaTheme="minorEastAsia"/>
          <w:lang w:val="en-US"/>
        </w:rPr>
        <w:t xml:space="preserve"> is </w:t>
      </w:r>
      <w:r w:rsidR="008F077C">
        <w:rPr>
          <w:rFonts w:eastAsiaTheme="minorEastAsia"/>
          <w:lang w:val="en-US"/>
        </w:rPr>
        <w:t xml:space="preserve">weighted average pixel value within the ROI of the control images,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oMath>
      <w:r w:rsidR="008F077C">
        <w:rPr>
          <w:rFonts w:eastAsiaTheme="minorEastAsia"/>
          <w:lang w:val="en-US"/>
        </w:rPr>
        <w:t xml:space="preserve"> is the weighted </w:t>
      </w:r>
      <w:r w:rsidR="004C61C9">
        <w:rPr>
          <w:rFonts w:eastAsiaTheme="minorEastAsia"/>
          <w:lang w:val="en-US"/>
        </w:rPr>
        <w:t>average pixel value within the ROI of the background images (black film</w:t>
      </w:r>
      <w:r w:rsidR="004376E2">
        <w:rPr>
          <w:rFonts w:eastAsiaTheme="minorEastAsia"/>
          <w:lang w:val="en-US"/>
        </w:rPr>
        <w:t>s</w:t>
      </w:r>
      <w:r w:rsidR="004C61C9">
        <w:rPr>
          <w:rFonts w:eastAsiaTheme="minorEastAsia"/>
          <w:lang w:val="en-US"/>
        </w:rPr>
        <w:t>)</w:t>
      </w:r>
      <w:r w:rsidR="00275C8D">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275C8D">
        <w:rPr>
          <w:rFonts w:eastAsiaTheme="minorEastAsia"/>
          <w:lang w:val="en-US"/>
        </w:rPr>
        <w:t xml:space="preserve"> is the pixel values of the irradiated films. </w:t>
      </w:r>
      <w:r w:rsidR="00284F6A">
        <w:rPr>
          <w:lang w:val="en-US"/>
        </w:rPr>
        <w:t xml:space="preserve">Using equation </w:t>
      </w:r>
      <w:r w:rsidR="00284F6A">
        <w:rPr>
          <w:lang w:val="en-US"/>
        </w:rPr>
        <w:fldChar w:fldCharType="begin"/>
      </w:r>
      <w:r w:rsidR="00284F6A">
        <w:rPr>
          <w:lang w:val="en-US"/>
        </w:rPr>
        <w:instrText xml:space="preserve"> REF _Ref100759194 \h </w:instrText>
      </w:r>
      <w:r w:rsidR="00284F6A">
        <w:rPr>
          <w:lang w:val="en-US"/>
        </w:rPr>
      </w:r>
      <w:r w:rsidR="00284F6A">
        <w:rPr>
          <w:lang w:val="en-US"/>
        </w:rPr>
        <w:fldChar w:fldCharType="separate"/>
      </w:r>
      <w:r w:rsidR="00284F6A">
        <w:rPr>
          <w:noProof/>
        </w:rPr>
        <w:t>2</w:t>
      </w:r>
      <w:r w:rsidR="00284F6A">
        <w:noBreakHyphen/>
      </w:r>
      <w:r w:rsidR="00284F6A">
        <w:rPr>
          <w:noProof/>
        </w:rPr>
        <w:t>2</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14:paraId="4D6305AC" w14:textId="77777777" w:rsidTr="001248B3">
        <w:tc>
          <w:tcPr>
            <w:tcW w:w="9891" w:type="dxa"/>
          </w:tcPr>
          <w:p w14:paraId="0B30FADF" w14:textId="7DD0551B" w:rsidR="00E315F0" w:rsidRDefault="00E315F0" w:rsidP="003477DB">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netOD</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ln10</m:t>
                    </m:r>
                  </m:den>
                </m:f>
                <m:rad>
                  <m:radPr>
                    <m:degHide m:val="1"/>
                    <m:ctrlPr>
                      <w:rPr>
                        <w:rFonts w:ascii="Cambria Math" w:hAnsi="Cambria Math"/>
                        <w:i/>
                        <w:lang w:val="en-US"/>
                      </w:rPr>
                    </m:ctrlPr>
                  </m:radPr>
                  <m:deg/>
                  <m:e>
                    <m:sSup>
                      <m:sSupPr>
                        <m:ctrlPr>
                          <w:rPr>
                            <w:rFonts w:ascii="Cambria Math" w:eastAsiaTheme="minorEastAsia" w:hAnsi="Cambria Math"/>
                            <w:i/>
                            <w:lang w:val="en-US"/>
                          </w:rPr>
                        </m:ctrlPr>
                      </m:sSupPr>
                      <m:e>
                        <m:f>
                          <m:fPr>
                            <m:ctrlPr>
                              <w:rPr>
                                <w:rFonts w:ascii="Cambria Math" w:eastAsiaTheme="minorEastAsia" w:hAnsi="Cambria Math"/>
                                <w:i/>
                                <w:lang w:val="en-US"/>
                              </w:rPr>
                            </m:ctrlPr>
                          </m:fPr>
                          <m:num>
                            <m:r>
                              <w:rPr>
                                <w:rFonts w:ascii="Cambria Math"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OD</m:t>
                            </m:r>
                          </m:num>
                          <m:den>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den>
                        </m:f>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sub>
                        <m:r>
                          <w:rPr>
                            <w:rFonts w:ascii="Cambria Math" w:eastAsiaTheme="minorEastAsia" w:hAnsi="Cambria Math"/>
                            <w:lang w:val="en-US"/>
                          </w:rPr>
                          <m:t xml:space="preserve">ctrl </m:t>
                        </m:r>
                      </m:sub>
                    </m:sSub>
                    <m:r>
                      <w:rPr>
                        <w:rFonts w:ascii="Cambria Math" w:eastAsiaTheme="minorEastAsia" w:hAnsi="Cambria Math"/>
                        <w:lang w:val="en-US"/>
                      </w:rPr>
                      <m:t xml:space="preserve">+ </m:t>
                    </m:r>
                    <m:sSup>
                      <m:sSupPr>
                        <m:ctrlPr>
                          <w:rPr>
                            <w:rFonts w:ascii="Cambria Math" w:eastAsiaTheme="minorEastAsia" w:hAnsi="Cambria Math"/>
                            <w:i/>
                            <w:lang w:val="en-US"/>
                          </w:rPr>
                        </m:ctrlPr>
                      </m:sSupPr>
                      <m:e>
                        <m:f>
                          <m:fPr>
                            <m:ctrlPr>
                              <w:rPr>
                                <w:rFonts w:ascii="Cambria Math" w:eastAsiaTheme="minorEastAsia" w:hAnsi="Cambria Math"/>
                                <w:i/>
                                <w:lang w:val="en-US"/>
                              </w:rPr>
                            </m:ctrlPr>
                          </m:fPr>
                          <m:num>
                            <m:r>
                              <w:rPr>
                                <w:rFonts w:ascii="Cambria Math"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OD</m:t>
                            </m:r>
                          </m:num>
                          <m:den>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den>
                        </m:f>
                      </m:e>
                      <m:sup>
                        <m:r>
                          <w:rPr>
                            <w:rFonts w:ascii="Cambria Math" w:eastAsiaTheme="minorEastAsia" w:hAnsi="Cambria Math"/>
                            <w:lang w:val="en-US"/>
                          </w:rPr>
                          <m:t>2</m:t>
                        </m:r>
                      </m:sup>
                    </m:sSup>
                    <m:sSub>
                      <m:sSubPr>
                        <m:ctrlPr>
                          <w:rPr>
                            <w:rFonts w:ascii="Cambria Math" w:eastAsiaTheme="minorEastAsia" w:hAnsi="Cambria Math"/>
                            <w:i/>
                            <w:lang w:val="en-US"/>
                          </w:rPr>
                        </m:ctrlPr>
                      </m:sSubPr>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sub>
                        <m:r>
                          <w:rPr>
                            <w:rFonts w:ascii="Cambria Math" w:eastAsiaTheme="minorEastAsia" w:hAnsi="Cambria Math"/>
                            <w:lang w:val="en-US"/>
                          </w:rPr>
                          <m:t>bckg</m:t>
                        </m:r>
                      </m:sub>
                    </m:sSub>
                    <m:r>
                      <w:rPr>
                        <w:rFonts w:ascii="Cambria Math" w:eastAsiaTheme="minorEastAsia" w:hAnsi="Cambria Math"/>
                        <w:lang w:val="en-US"/>
                      </w:rPr>
                      <m:t>+</m:t>
                    </m:r>
                    <m:sSup>
                      <m:sSupPr>
                        <m:ctrlPr>
                          <w:rPr>
                            <w:rFonts w:ascii="Cambria Math" w:eastAsiaTheme="minorEastAsia" w:hAnsi="Cambria Math"/>
                            <w:i/>
                            <w:lang w:val="en-US"/>
                          </w:rPr>
                        </m:ctrlPr>
                      </m:sSupPr>
                      <m:e>
                        <m:f>
                          <m:fPr>
                            <m:ctrlPr>
                              <w:rPr>
                                <w:rFonts w:ascii="Cambria Math" w:eastAsiaTheme="minorEastAsia" w:hAnsi="Cambria Math"/>
                                <w:i/>
                                <w:lang w:val="en-US"/>
                              </w:rPr>
                            </m:ctrlPr>
                          </m:fPr>
                          <m:num>
                            <m:r>
                              <w:rPr>
                                <w:rFonts w:ascii="Cambria Math"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OD</m:t>
                            </m:r>
                          </m:num>
                          <m:den>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den>
                        </m:f>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sub>
                        <m:r>
                          <w:rPr>
                            <w:rFonts w:ascii="Cambria Math" w:eastAsiaTheme="minorEastAsia" w:hAnsi="Cambria Math"/>
                            <w:lang w:val="en-US"/>
                          </w:rPr>
                          <m:t xml:space="preserve">ctrl </m:t>
                        </m:r>
                      </m:sub>
                    </m:sSub>
                  </m:e>
                </m:rad>
                <m:r>
                  <w:rPr>
                    <w:rFonts w:ascii="Cambria Math" w:hAnsi="Cambria Math"/>
                    <w:lang w:val="en-US"/>
                  </w:rPr>
                  <w:br/>
                </m:r>
              </m:oMath>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ln10</m:t>
                    </m:r>
                  </m:den>
                </m:f>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sub>
                                </m:sSub>
                              </m:num>
                              <m:den>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den>
                            </m:f>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sub>
                                </m:sSub>
                              </m:num>
                              <m:den>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den>
                            </m:f>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bckg</m:t>
                                    </m:r>
                                  </m:sub>
                                </m:sSub>
                              </m:num>
                              <m:den>
                                <m:d>
                                  <m:dPr>
                                    <m:ctrlPr>
                                      <w:rPr>
                                        <w:rFonts w:ascii="Cambria Math" w:eastAsiaTheme="minorEastAsia" w:hAnsi="Cambria Math"/>
                                        <w:i/>
                                        <w:lang w:val="en-US"/>
                                      </w:rPr>
                                    </m:ctrlPr>
                                  </m:dPr>
                                  <m:e>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e>
                                </m:d>
                                <m:d>
                                  <m:dPr>
                                    <m:ctrlPr>
                                      <w:rPr>
                                        <w:rFonts w:ascii="Cambria Math" w:eastAsiaTheme="minorEastAsia" w:hAnsi="Cambria Math"/>
                                        <w:i/>
                                        <w:lang w:val="en-US"/>
                                      </w:rPr>
                                    </m:ctrlPr>
                                  </m:dPr>
                                  <m:e>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ctrl</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e>
                                </m:d>
                              </m:den>
                            </m:f>
                          </m:e>
                        </m:d>
                      </m:e>
                      <m:sup>
                        <m:r>
                          <w:rPr>
                            <w:rFonts w:ascii="Cambria Math" w:eastAsiaTheme="minorEastAsia" w:hAnsi="Cambria Math"/>
                            <w:lang w:val="en-US"/>
                          </w:rPr>
                          <m:t>2</m:t>
                        </m:r>
                      </m:sup>
                    </m:sSup>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bckg</m:t>
                        </m:r>
                      </m:sub>
                      <m:sup>
                        <m:r>
                          <w:rPr>
                            <w:rFonts w:ascii="Cambria Math" w:eastAsiaTheme="minorEastAsia" w:hAnsi="Cambria Math"/>
                            <w:lang w:val="en-US"/>
                          </w:rPr>
                          <m:t>2</m:t>
                        </m:r>
                      </m:sup>
                    </m:sSubSup>
                    <m:r>
                      <w:rPr>
                        <w:rFonts w:ascii="Cambria Math" w:eastAsiaTheme="minorEastAsia" w:hAnsi="Cambria Math"/>
                        <w:lang w:val="en-US"/>
                      </w:rPr>
                      <m:t xml:space="preserve"> </m:t>
                    </m:r>
                  </m:e>
                </m:rad>
                <m:r>
                  <w:rPr>
                    <w:rFonts w:ascii="Cambria Math" w:eastAsiaTheme="minorEastAsia" w:hAnsi="Cambria Math"/>
                    <w:lang w:val="en-US"/>
                  </w:rPr>
                  <m:t xml:space="preserve"> </m:t>
                </m:r>
              </m:oMath>
            </m:oMathPara>
          </w:p>
        </w:tc>
        <w:tc>
          <w:tcPr>
            <w:tcW w:w="711" w:type="dxa"/>
          </w:tcPr>
          <w:p w14:paraId="7114FE0C" w14:textId="2A888B9D" w:rsidR="00E315F0" w:rsidRDefault="00E315F0"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4</w:t>
            </w:r>
            <w:r>
              <w:fldChar w:fldCharType="end"/>
            </w:r>
          </w:p>
        </w:tc>
      </w:tr>
    </w:tbl>
    <w:p w14:paraId="7CD62E50" w14:textId="26280BBA" w:rsidR="00595F62" w:rsidRPr="00595F62" w:rsidRDefault="00595F62" w:rsidP="00BE7487">
      <w:pPr>
        <w:rPr>
          <w:rFonts w:eastAsiaTheme="minorEastAsia"/>
          <w:lang w:val="en-US"/>
        </w:rPr>
      </w:pPr>
    </w:p>
    <w:p w14:paraId="39AF271C" w14:textId="435D328E" w:rsidR="005C3455" w:rsidRDefault="005C3455" w:rsidP="00BE7487">
      <w:pPr>
        <w:rPr>
          <w:lang w:val="en-US"/>
        </w:rPr>
      </w:pPr>
    </w:p>
    <w:p w14:paraId="39C8BDF3" w14:textId="0D9B9C57" w:rsidR="00DC14D0" w:rsidRDefault="00DC14D0" w:rsidP="00C40A33">
      <w:pPr>
        <w:jc w:val="both"/>
        <w:rPr>
          <w:b/>
          <w:bCs/>
          <w:lang w:val="en-US"/>
        </w:rPr>
      </w:pPr>
      <w:r>
        <w:rPr>
          <w:b/>
          <w:bCs/>
          <w:lang w:val="en-US"/>
        </w:rPr>
        <w:t>Write about fitting using the LM method</w:t>
      </w:r>
    </w:p>
    <w:p w14:paraId="73A5E1EE" w14:textId="2878B51C" w:rsidR="004B34CA" w:rsidRDefault="0049558D" w:rsidP="00BE7487">
      <w:pPr>
        <w:rPr>
          <w:b/>
          <w:bCs/>
          <w:lang w:val="en-US"/>
        </w:rPr>
      </w:pPr>
      <w:r>
        <w:rPr>
          <w:b/>
          <w:bCs/>
          <w:lang w:val="en-US"/>
        </w:rPr>
        <w:t xml:space="preserve">Write about how the uncertainty in the estimated parameters were found. </w:t>
      </w:r>
    </w:p>
    <w:p w14:paraId="7898C217" w14:textId="304A9919" w:rsidR="00EC2F54" w:rsidRPr="00EC2F54" w:rsidRDefault="00D44E35" w:rsidP="00BE7487">
      <w:pPr>
        <w:rPr>
          <w:rFonts w:eastAsiaTheme="minorEastAsia"/>
          <w:b/>
          <w:bCs/>
          <w:lang w:val="en-US"/>
        </w:rPr>
      </w:pPr>
      <w:r>
        <w:rPr>
          <w:b/>
          <w:bCs/>
          <w:lang w:val="en-US"/>
        </w:rPr>
        <w:t xml:space="preserve">Write about how the model was evaluated without </w:t>
      </w:r>
      <m:oMath>
        <m:sSup>
          <m:sSupPr>
            <m:ctrlPr>
              <w:rPr>
                <w:rFonts w:ascii="Cambria Math" w:hAnsi="Cambria Math"/>
                <w:b/>
                <w:bCs/>
                <w:i/>
                <w:lang w:val="en-US"/>
              </w:rPr>
            </m:ctrlPr>
          </m:sSupPr>
          <m:e>
            <m:r>
              <m:rPr>
                <m:sty m:val="bi"/>
              </m:rPr>
              <w:rPr>
                <w:rFonts w:ascii="Cambria Math" w:hAnsi="Cambria Math"/>
                <w:lang w:val="en-US"/>
              </w:rPr>
              <m:t>R</m:t>
            </m:r>
          </m:e>
          <m:sup>
            <m:r>
              <m:rPr>
                <m:sty m:val="bi"/>
              </m:rPr>
              <w:rPr>
                <w:rFonts w:ascii="Cambria Math" w:hAnsi="Cambria Math"/>
                <w:lang w:val="en-US"/>
              </w:rPr>
              <m:t>2</m:t>
            </m:r>
          </m:sup>
        </m:sSup>
      </m:oMath>
      <w:r>
        <w:rPr>
          <w:rFonts w:eastAsiaTheme="minorEastAsia"/>
          <w:b/>
          <w:bCs/>
          <w:lang w:val="en-US"/>
        </w:rPr>
        <w:t xml:space="preserve">, but by initializing </w:t>
      </w:r>
      <w:r w:rsidR="00EC2F54">
        <w:rPr>
          <w:rFonts w:eastAsiaTheme="minorEastAsia"/>
          <w:b/>
          <w:bCs/>
          <w:lang w:val="en-US"/>
        </w:rPr>
        <w:t xml:space="preserve">the algorithm for different starting points and how it converges toward the same result. </w:t>
      </w:r>
    </w:p>
    <w:p w14:paraId="7AD79045" w14:textId="7B86BA10" w:rsidR="00A13906" w:rsidRDefault="00A13906" w:rsidP="00A13906">
      <w:pPr>
        <w:jc w:val="both"/>
        <w:rPr>
          <w:b/>
          <w:bCs/>
          <w:lang w:val="en-US"/>
        </w:rPr>
      </w:pPr>
      <w:r>
        <w:rPr>
          <w:b/>
          <w:bCs/>
          <w:lang w:val="en-US"/>
        </w:rPr>
        <w:t>Write about choosing ROI</w:t>
      </w:r>
      <w:r w:rsidR="00EC2F54">
        <w:rPr>
          <w:b/>
          <w:bCs/>
          <w:lang w:val="en-US"/>
        </w:rPr>
        <w:t xml:space="preserve"> and how they were evaluated using </w:t>
      </w:r>
      <w:r w:rsidR="00BB6038">
        <w:rPr>
          <w:b/>
          <w:bCs/>
          <w:lang w:val="en-US"/>
        </w:rPr>
        <w:t>relative error for open field irradiation.</w:t>
      </w:r>
    </w:p>
    <w:p w14:paraId="62EDC4E4" w14:textId="45FAA731" w:rsidR="00DE5F66" w:rsidRDefault="00DE5F66" w:rsidP="00A13906">
      <w:pPr>
        <w:jc w:val="both"/>
        <w:rPr>
          <w:b/>
          <w:bCs/>
          <w:lang w:val="en-US"/>
        </w:rPr>
      </w:pPr>
      <w:r>
        <w:rPr>
          <w:b/>
          <w:bCs/>
          <w:lang w:val="en-US"/>
        </w:rPr>
        <w:t xml:space="preserve">Write about </w:t>
      </w:r>
      <w:r w:rsidR="00C82B64">
        <w:rPr>
          <w:b/>
          <w:bCs/>
          <w:lang w:val="en-US"/>
        </w:rPr>
        <w:t>split response</w:t>
      </w:r>
    </w:p>
    <w:p w14:paraId="0AC1FB45" w14:textId="5D2BF829" w:rsidR="00C82B64" w:rsidRDefault="00C82B64" w:rsidP="00A13906">
      <w:pPr>
        <w:jc w:val="both"/>
        <w:rPr>
          <w:b/>
          <w:bCs/>
          <w:lang w:val="en-US"/>
        </w:rPr>
      </w:pPr>
      <w:r>
        <w:rPr>
          <w:b/>
          <w:bCs/>
          <w:lang w:val="en-US"/>
        </w:rPr>
        <w:t>Write about KDE for separating high and low response</w:t>
      </w:r>
    </w:p>
    <w:p w14:paraId="4C1717C1" w14:textId="77777777" w:rsidR="00F426C6" w:rsidRDefault="00F76CEA" w:rsidP="00A13906">
      <w:pPr>
        <w:jc w:val="both"/>
        <w:rPr>
          <w:b/>
          <w:bCs/>
          <w:lang w:val="en-US"/>
        </w:rPr>
      </w:pPr>
      <w:r>
        <w:rPr>
          <w:b/>
          <w:bCs/>
          <w:lang w:val="en-US"/>
        </w:rPr>
        <w:t xml:space="preserve">Write about converting the measurement films from </w:t>
      </w:r>
      <w:proofErr w:type="spellStart"/>
      <w:r>
        <w:rPr>
          <w:b/>
          <w:bCs/>
          <w:lang w:val="en-US"/>
        </w:rPr>
        <w:t>netOD</w:t>
      </w:r>
      <w:proofErr w:type="spellEnd"/>
      <w:r>
        <w:rPr>
          <w:b/>
          <w:bCs/>
          <w:lang w:val="en-US"/>
        </w:rPr>
        <w:t xml:space="preserve"> to dose, and how dose profiles were found</w:t>
      </w:r>
      <w:r w:rsidR="00D44E35">
        <w:rPr>
          <w:b/>
          <w:bCs/>
          <w:lang w:val="en-US"/>
        </w:rPr>
        <w:t>.</w:t>
      </w:r>
    </w:p>
    <w:p w14:paraId="6927530B" w14:textId="37C64378" w:rsidR="00C82B64" w:rsidRDefault="00D44E35" w:rsidP="00A13906">
      <w:pPr>
        <w:jc w:val="both"/>
        <w:rPr>
          <w:b/>
          <w:bCs/>
          <w:lang w:val="en-US"/>
        </w:rPr>
      </w:pPr>
      <w:r>
        <w:rPr>
          <w:b/>
          <w:bCs/>
          <w:lang w:val="en-US"/>
        </w:rPr>
        <w:t xml:space="preserve"> </w:t>
      </w:r>
    </w:p>
    <w:p w14:paraId="75D80227" w14:textId="77777777" w:rsidR="00A13906" w:rsidRDefault="00A13906" w:rsidP="00BE7487">
      <w:pPr>
        <w:rPr>
          <w:lang w:val="en-US"/>
        </w:rPr>
      </w:pPr>
    </w:p>
    <w:p w14:paraId="3F090EF2" w14:textId="7C1A58E7" w:rsidR="001D299C" w:rsidRDefault="002B0794" w:rsidP="00BE7487">
      <w:pPr>
        <w:rPr>
          <w:lang w:val="en-US"/>
        </w:rPr>
      </w:pPr>
      <w:r>
        <w:rPr>
          <w:lang w:val="en-US"/>
        </w:rPr>
        <w:t xml:space="preserve">Image </w:t>
      </w:r>
      <w:r w:rsidR="004D573F">
        <w:rPr>
          <w:lang w:val="en-US"/>
        </w:rPr>
        <w:t>acquisition</w:t>
      </w:r>
      <w:r w:rsidR="003F38F4">
        <w:rPr>
          <w:lang w:val="en-US"/>
        </w:rPr>
        <w:t xml:space="preserve">: </w:t>
      </w:r>
      <w:r w:rsidR="003F38F4">
        <w:rPr>
          <w:lang w:val="en-US"/>
        </w:rPr>
        <w:br/>
        <w:t>Extracting the</w:t>
      </w:r>
      <w:r w:rsidR="001D299C">
        <w:rPr>
          <w:lang w:val="en-US"/>
        </w:rPr>
        <w:t xml:space="preserve"> control, </w:t>
      </w:r>
      <w:r w:rsidR="00FD6F30">
        <w:rPr>
          <w:lang w:val="en-US"/>
        </w:rPr>
        <w:t>background,</w:t>
      </w:r>
      <w:r w:rsidR="001D299C">
        <w:rPr>
          <w:lang w:val="en-US"/>
        </w:rPr>
        <w:t xml:space="preserve"> and measurement images from the correct folders. </w:t>
      </w:r>
    </w:p>
    <w:p w14:paraId="567B7D7D" w14:textId="77777777" w:rsidR="005333FD" w:rsidRDefault="001D299C" w:rsidP="00BE7487">
      <w:pPr>
        <w:rPr>
          <w:lang w:val="en-US"/>
        </w:rPr>
      </w:pPr>
      <w:r>
        <w:rPr>
          <w:lang w:val="en-US"/>
        </w:rPr>
        <w:t xml:space="preserve">Color channel extraction: </w:t>
      </w:r>
      <w:r>
        <w:rPr>
          <w:lang w:val="en-US"/>
        </w:rPr>
        <w:br/>
      </w:r>
      <w:r w:rsidR="00802DF3">
        <w:rPr>
          <w:lang w:val="en-US"/>
        </w:rPr>
        <w:t xml:space="preserve">We will perform dosimetry on all color channels, then choose which gives the most information. </w:t>
      </w:r>
    </w:p>
    <w:p w14:paraId="12B48A5A" w14:textId="0E197089" w:rsidR="000A4193" w:rsidRDefault="000A4193" w:rsidP="00BE7487">
      <w:pPr>
        <w:rPr>
          <w:lang w:val="en-US"/>
        </w:rPr>
      </w:pPr>
      <w:r>
        <w:rPr>
          <w:lang w:val="en-US"/>
        </w:rPr>
        <w:lastRenderedPageBreak/>
        <w:t>Image registration:</w:t>
      </w:r>
      <w:r>
        <w:rPr>
          <w:lang w:val="en-US"/>
        </w:rPr>
        <w:br/>
        <w:t xml:space="preserve">Want </w:t>
      </w:r>
      <w:r w:rsidR="000C7B97">
        <w:rPr>
          <w:lang w:val="en-US"/>
        </w:rPr>
        <w:t>to have pixel by pixel correspond</w:t>
      </w:r>
      <w:r w:rsidR="00D71246">
        <w:rPr>
          <w:lang w:val="en-US"/>
        </w:rPr>
        <w:t xml:space="preserve">ence </w:t>
      </w:r>
      <w:r w:rsidR="00AC73CE">
        <w:rPr>
          <w:lang w:val="en-US"/>
        </w:rPr>
        <w:t xml:space="preserve">between the </w:t>
      </w:r>
      <w:r w:rsidR="003E59E9">
        <w:rPr>
          <w:lang w:val="en-US"/>
        </w:rPr>
        <w:t>images, because they have been positioned diffe</w:t>
      </w:r>
      <w:r w:rsidR="009F0F55">
        <w:rPr>
          <w:lang w:val="en-US"/>
        </w:rPr>
        <w:t xml:space="preserve">rently inside the flask causing shifts. </w:t>
      </w:r>
    </w:p>
    <w:p w14:paraId="4D1569C3" w14:textId="4A8D9021" w:rsidR="009F0F55" w:rsidRDefault="00F53863" w:rsidP="00BE7487">
      <w:pPr>
        <w:rPr>
          <w:lang w:val="en-US"/>
        </w:rPr>
      </w:pPr>
      <w:proofErr w:type="spellStart"/>
      <w:r>
        <w:rPr>
          <w:lang w:val="en-US"/>
        </w:rPr>
        <w:t>netOD</w:t>
      </w:r>
      <w:proofErr w:type="spellEnd"/>
      <w:r>
        <w:rPr>
          <w:lang w:val="en-US"/>
        </w:rPr>
        <w:t xml:space="preserve"> calculation:</w:t>
      </w:r>
      <w:r>
        <w:rPr>
          <w:lang w:val="en-US"/>
        </w:rPr>
        <w:br/>
        <w:t xml:space="preserve">Converting intensity values to </w:t>
      </w:r>
      <w:proofErr w:type="spellStart"/>
      <w:r>
        <w:rPr>
          <w:lang w:val="en-US"/>
        </w:rPr>
        <w:t>netOD</w:t>
      </w:r>
      <w:proofErr w:type="spellEnd"/>
    </w:p>
    <w:p w14:paraId="595765DC" w14:textId="094CCB4D" w:rsidR="00F25598" w:rsidRDefault="00F25598" w:rsidP="00BE7487">
      <w:pPr>
        <w:rPr>
          <w:lang w:val="en-US"/>
        </w:rPr>
      </w:pPr>
      <w:r>
        <w:rPr>
          <w:lang w:val="en-US"/>
        </w:rPr>
        <w:t>Dose calculation:</w:t>
      </w:r>
      <w:r>
        <w:rPr>
          <w:lang w:val="en-US"/>
        </w:rPr>
        <w:br/>
        <w:t xml:space="preserve">Fitting the </w:t>
      </w:r>
      <w:proofErr w:type="spellStart"/>
      <w:r>
        <w:rPr>
          <w:lang w:val="en-US"/>
        </w:rPr>
        <w:t>netOD</w:t>
      </w:r>
      <w:proofErr w:type="spellEnd"/>
      <w:r>
        <w:rPr>
          <w:lang w:val="en-US"/>
        </w:rPr>
        <w:t xml:space="preserve"> model and converting </w:t>
      </w:r>
      <w:proofErr w:type="spellStart"/>
      <w:r>
        <w:rPr>
          <w:lang w:val="en-US"/>
        </w:rPr>
        <w:t>netOD</w:t>
      </w:r>
      <w:proofErr w:type="spellEnd"/>
      <w:r>
        <w:rPr>
          <w:lang w:val="en-US"/>
        </w:rPr>
        <w:t xml:space="preserve"> of all images to dose. </w:t>
      </w:r>
    </w:p>
    <w:p w14:paraId="26BA91D2" w14:textId="56307022" w:rsidR="002B0794" w:rsidRPr="002B0794" w:rsidRDefault="002B0794" w:rsidP="00BE7487">
      <w:pPr>
        <w:rPr>
          <w:lang w:val="en-US"/>
        </w:rPr>
      </w:pPr>
      <w:r>
        <w:rPr>
          <w:lang w:val="en-US"/>
        </w:rPr>
        <w:t xml:space="preserve"> </w:t>
      </w:r>
      <w:commentRangeStart w:id="138"/>
      <w:r w:rsidR="005333FD">
        <w:rPr>
          <w:lang w:val="en-US"/>
        </w:rPr>
        <w:t>Red channel dosimetry</w:t>
      </w:r>
      <w:commentRangeEnd w:id="138"/>
      <w:r w:rsidR="006E1BE4">
        <w:rPr>
          <w:rStyle w:val="CommentReference"/>
        </w:rPr>
        <w:commentReference w:id="138"/>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Pr="00D161D9" w:rsidRDefault="00B97C2E" w:rsidP="00BE7487">
      <w:pPr>
        <w:rPr>
          <w:lang w:val="en-US"/>
        </w:rPr>
      </w:pPr>
      <w:proofErr w:type="spellStart"/>
      <w:r w:rsidRPr="00D161D9">
        <w:rPr>
          <w:lang w:val="en-US"/>
        </w:rPr>
        <w:t>Todo</w:t>
      </w:r>
      <w:proofErr w:type="spellEnd"/>
      <w:r w:rsidRPr="00D161D9">
        <w:rPr>
          <w:lang w:val="en-US"/>
        </w:rPr>
        <w:t xml:space="preserve">: </w:t>
      </w:r>
    </w:p>
    <w:p w14:paraId="6D01C60B" w14:textId="646BCE5D" w:rsidR="00B97C2E" w:rsidRPr="00B97C2E" w:rsidRDefault="00B97C2E" w:rsidP="00BE7487">
      <w:r w:rsidRPr="00D161D9">
        <w:rPr>
          <w:lang w:val="en-US"/>
        </w:rPr>
        <w:t>S</w:t>
      </w:r>
      <w:r w:rsidRPr="00B97C2E">
        <w:t>jekk at alle 4 scans e</w:t>
      </w:r>
      <w:r>
        <w:t xml:space="preserve">r ikke signifikant forskjellige. </w:t>
      </w:r>
      <w:r>
        <w:br/>
      </w:r>
      <w:r w:rsidR="00135E55">
        <w:t xml:space="preserve">undersøk gjennomsnittlig </w:t>
      </w:r>
      <w:r w:rsidR="00C354D1">
        <w:t>OD</w:t>
      </w:r>
      <w:r w:rsidR="00135E55">
        <w:t xml:space="preserve"> for filmene.</w:t>
      </w:r>
      <w:r w:rsidR="007270B2">
        <w:br/>
      </w:r>
      <w:r w:rsidR="00C354D1">
        <w:t>Undersøk usikkerhet i OD</w:t>
      </w:r>
      <w:r w:rsidR="00C354D1">
        <w:br/>
      </w:r>
      <w:r w:rsidR="00015AF6">
        <w:t xml:space="preserve">Legg inn </w:t>
      </w:r>
      <w:r w:rsidR="00B74808">
        <w:t>errorbars og confidence interval</w:t>
      </w:r>
      <w:r w:rsidR="00B74808">
        <w:br/>
      </w:r>
    </w:p>
    <w:p w14:paraId="4323CC7A" w14:textId="77777777" w:rsidR="00C43968" w:rsidRPr="00B97C2E" w:rsidRDefault="00C43968" w:rsidP="00BE7487">
      <w:pPr>
        <w:rPr>
          <w:b/>
          <w:bCs/>
          <w:sz w:val="40"/>
          <w:szCs w:val="36"/>
        </w:rPr>
      </w:pPr>
    </w:p>
    <w:p w14:paraId="07E511AE" w14:textId="502F56DA" w:rsidR="004111FF" w:rsidRDefault="007E296C" w:rsidP="00BE7487">
      <w:pPr>
        <w:rPr>
          <w:b/>
          <w:bCs/>
          <w:sz w:val="40"/>
          <w:szCs w:val="36"/>
          <w:lang w:val="en-US"/>
        </w:rPr>
      </w:pPr>
      <w:r>
        <w:rPr>
          <w:b/>
          <w:bCs/>
          <w:sz w:val="40"/>
          <w:szCs w:val="36"/>
          <w:lang w:val="en-US"/>
        </w:rPr>
        <w:t>Talk about image registration</w:t>
      </w:r>
    </w:p>
    <w:p w14:paraId="649A7827" w14:textId="7046050C" w:rsidR="007E296C" w:rsidRDefault="007E296C" w:rsidP="00BE7487">
      <w:pPr>
        <w:rPr>
          <w:b/>
          <w:bCs/>
          <w:sz w:val="40"/>
          <w:szCs w:val="36"/>
          <w:lang w:val="en-US"/>
        </w:rPr>
      </w:pPr>
      <w:r>
        <w:rPr>
          <w:b/>
          <w:bCs/>
          <w:sz w:val="40"/>
          <w:szCs w:val="36"/>
          <w:lang w:val="en-US"/>
        </w:rPr>
        <w:t>Then talk about choosing correct ROI</w:t>
      </w:r>
    </w:p>
    <w:p w14:paraId="1AF424D5" w14:textId="1A94A013" w:rsidR="000D10E7" w:rsidRDefault="004111FF" w:rsidP="00BE7487">
      <w:pPr>
        <w:rPr>
          <w:b/>
          <w:bCs/>
          <w:sz w:val="40"/>
          <w:szCs w:val="36"/>
          <w:lang w:val="en-US"/>
        </w:rPr>
      </w:pPr>
      <w:r>
        <w:rPr>
          <w:b/>
          <w:bCs/>
          <w:sz w:val="40"/>
          <w:szCs w:val="36"/>
          <w:lang w:val="en-US"/>
        </w:rPr>
        <w:t xml:space="preserve">Then talk about </w:t>
      </w:r>
      <w:r w:rsidR="000D10E7">
        <w:rPr>
          <w:b/>
          <w:bCs/>
          <w:sz w:val="40"/>
          <w:szCs w:val="36"/>
          <w:lang w:val="en-US"/>
        </w:rPr>
        <w:t xml:space="preserve">OD calculations and uncertainties </w:t>
      </w:r>
    </w:p>
    <w:p w14:paraId="39BC3B7E" w14:textId="143D96E5" w:rsidR="000D10E7" w:rsidRDefault="00A21D24" w:rsidP="00BE7487">
      <w:pPr>
        <w:rPr>
          <w:b/>
          <w:bCs/>
          <w:sz w:val="40"/>
          <w:szCs w:val="36"/>
          <w:lang w:val="en-US"/>
        </w:rPr>
      </w:pPr>
      <w:r>
        <w:rPr>
          <w:b/>
          <w:bCs/>
          <w:sz w:val="40"/>
          <w:szCs w:val="36"/>
          <w:lang w:val="en-US"/>
        </w:rPr>
        <w:t>Then talk about choosing the right model using Akaike</w:t>
      </w:r>
    </w:p>
    <w:p w14:paraId="120EAAC4" w14:textId="77777777" w:rsidR="000F242A" w:rsidRDefault="000F242A" w:rsidP="00BE7487">
      <w:pPr>
        <w:rPr>
          <w:b/>
          <w:bCs/>
          <w:sz w:val="40"/>
          <w:szCs w:val="36"/>
          <w:lang w:val="en-US"/>
        </w:rPr>
      </w:pPr>
    </w:p>
    <w:p w14:paraId="12348573" w14:textId="77777777" w:rsidR="000F242A" w:rsidRDefault="000F242A" w:rsidP="00BE7487">
      <w:pPr>
        <w:rPr>
          <w:b/>
          <w:bCs/>
          <w:sz w:val="40"/>
          <w:szCs w:val="36"/>
          <w:lang w:val="en-US"/>
        </w:rPr>
      </w:pPr>
    </w:p>
    <w:p w14:paraId="360E2A8F" w14:textId="77777777" w:rsidR="000F242A" w:rsidRDefault="000F242A" w:rsidP="00BE7487">
      <w:pPr>
        <w:rPr>
          <w:b/>
          <w:bCs/>
          <w:sz w:val="40"/>
          <w:szCs w:val="36"/>
          <w:lang w:val="en-US"/>
        </w:rPr>
      </w:pPr>
    </w:p>
    <w:p w14:paraId="464D3E75" w14:textId="278EDA78" w:rsidR="000F242A" w:rsidRDefault="000F242A" w:rsidP="00BB374D">
      <w:pPr>
        <w:pStyle w:val="Heading2"/>
        <w:rPr>
          <w:lang w:val="en-US"/>
        </w:rPr>
      </w:pPr>
      <w:bookmarkStart w:id="139" w:name="_Ref100070467"/>
      <w:commentRangeStart w:id="140"/>
      <w:r>
        <w:rPr>
          <w:lang w:val="en-US"/>
        </w:rPr>
        <w:lastRenderedPageBreak/>
        <w:t xml:space="preserve">Cell </w:t>
      </w:r>
      <w:r w:rsidR="0091767A">
        <w:rPr>
          <w:lang w:val="en-US"/>
        </w:rPr>
        <w:t>E</w:t>
      </w:r>
      <w:r>
        <w:rPr>
          <w:lang w:val="en-US"/>
        </w:rPr>
        <w:t>xperiments</w:t>
      </w:r>
      <w:commentRangeEnd w:id="140"/>
      <w:r w:rsidR="000B1A09">
        <w:rPr>
          <w:rStyle w:val="CommentReference"/>
          <w:rFonts w:ascii="Times New Roman" w:eastAsiaTheme="minorHAnsi" w:hAnsi="Times New Roman" w:cstheme="minorBidi"/>
          <w:color w:val="auto"/>
        </w:rPr>
        <w:commentReference w:id="140"/>
      </w:r>
      <w:bookmarkEnd w:id="139"/>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w:t>
      </w:r>
      <w:proofErr w:type="spellStart"/>
      <w:r w:rsidR="006F3435">
        <w:rPr>
          <w:lang w:val="en-US"/>
        </w:rPr>
        <w:t>Børsting</w:t>
      </w:r>
      <w:proofErr w:type="spellEnd"/>
      <w:r w:rsidR="006F3435">
        <w:rPr>
          <w:lang w:val="en-US"/>
        </w:rPr>
        <w:t xml:space="preserve">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w:t>
      </w:r>
      <w:proofErr w:type="spellStart"/>
      <w:r w:rsidR="00CC2AC0">
        <w:rPr>
          <w:lang w:val="en-US"/>
        </w:rPr>
        <w:t>Nunclon</w:t>
      </w:r>
      <w:proofErr w:type="spellEnd"/>
      <w:r w:rsidR="00CC2AC0">
        <w:rPr>
          <w:lang w:val="en-US"/>
        </w:rPr>
        <w:t>,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proofErr w:type="spellStart"/>
      <w:r w:rsidR="00CC2AC0" w:rsidRPr="00CC2AC0">
        <w:rPr>
          <w:lang w:val="en-US"/>
        </w:rPr>
        <w:t>Thermo</w:t>
      </w:r>
      <w:proofErr w:type="spellEnd"/>
      <w:r w:rsidR="00CC2AC0" w:rsidRPr="00CC2AC0">
        <w:rPr>
          <w:lang w:val="en-US"/>
        </w:rPr>
        <w:t>,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56A9D76F"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0E19EF" w:rsidRPr="005A1A8C">
        <w:rPr>
          <w:lang w:val="en-US"/>
        </w:rPr>
        <w:t xml:space="preserve">Figure </w:t>
      </w:r>
      <w:r w:rsidR="000E19EF">
        <w:rPr>
          <w:noProof/>
          <w:lang w:val="en-US"/>
        </w:rPr>
        <w:t>2</w:t>
      </w:r>
      <w:r w:rsidR="000E19EF">
        <w:rPr>
          <w:lang w:val="en-US"/>
        </w:rPr>
        <w:noBreakHyphen/>
      </w:r>
      <w:r w:rsidR="000E19EF">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proofErr w:type="spellStart"/>
      <w:r w:rsidR="00262E8B">
        <w:rPr>
          <w:lang w:val="en-US"/>
        </w:rPr>
        <w:t>G</w:t>
      </w:r>
      <w:r w:rsidR="00C71887">
        <w:rPr>
          <w:lang w:val="en-US"/>
        </w:rPr>
        <w:t>afchromic</w:t>
      </w:r>
      <w:proofErr w:type="spellEnd"/>
      <w:r w:rsidR="00C71887">
        <w:rPr>
          <w:lang w:val="en-US"/>
        </w:rPr>
        <w:t xml:space="preserve">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w:t>
      </w:r>
      <w:proofErr w:type="spellStart"/>
      <w:r w:rsidR="00491539">
        <w:rPr>
          <w:rFonts w:eastAsiaTheme="minorEastAsia"/>
          <w:lang w:val="en-US"/>
        </w:rPr>
        <w:t>Gy</w:t>
      </w:r>
      <w:proofErr w:type="spellEnd"/>
      <w:r w:rsidR="00491539">
        <w:rPr>
          <w:rFonts w:eastAsiaTheme="minorEastAsia"/>
          <w:lang w:val="en-US"/>
        </w:rPr>
        <w:t xml:space="preserve">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2FE0D9ED" w:rsidR="00CD2B23" w:rsidRPr="00BF74BB" w:rsidRDefault="00AA615D" w:rsidP="00BF74BB">
      <w:pPr>
        <w:spacing w:before="240"/>
        <w:rPr>
          <w:rFonts w:eastAsiaTheme="minorEastAsia"/>
          <w:lang w:val="en-US"/>
        </w:rPr>
      </w:pPr>
      <w:r>
        <w:rPr>
          <w:rFonts w:eastAsiaTheme="minorEastAsia"/>
          <w:lang w:val="en-US"/>
        </w:rPr>
        <w:br/>
      </w:r>
      <w:r w:rsidR="00C92421">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sidR="00C92421">
        <w:rPr>
          <w:rFonts w:eastAsiaTheme="minorEastAsia"/>
          <w:lang w:val="en-US"/>
        </w:rPr>
        <w:t xml:space="preserve"> the </w:t>
      </w:r>
      <w:r w:rsidR="00C92421">
        <w:rPr>
          <w:rFonts w:eastAsiaTheme="minorEastAsia"/>
          <w:lang w:val="en-US"/>
        </w:rPr>
        <w:lastRenderedPageBreak/>
        <w:t xml:space="preserve">same way as the EBT3 films (see </w:t>
      </w:r>
      <w:r w:rsidR="00C92421">
        <w:rPr>
          <w:rFonts w:eastAsiaTheme="minorEastAsia"/>
          <w:lang w:val="en-US"/>
        </w:rPr>
        <w:fldChar w:fldCharType="begin"/>
      </w:r>
      <w:r w:rsidR="00C92421">
        <w:rPr>
          <w:rFonts w:eastAsiaTheme="minorEastAsia"/>
          <w:lang w:val="en-US"/>
        </w:rPr>
        <w:instrText xml:space="preserve"> REF _Ref100051198 \r \h </w:instrText>
      </w:r>
      <w:r w:rsidR="00C92421">
        <w:rPr>
          <w:rFonts w:eastAsiaTheme="minorEastAsia"/>
          <w:lang w:val="en-US"/>
        </w:rPr>
      </w:r>
      <w:r w:rsidR="00C92421">
        <w:rPr>
          <w:rFonts w:eastAsiaTheme="minorEastAsia"/>
          <w:lang w:val="en-US"/>
        </w:rPr>
        <w:fldChar w:fldCharType="separate"/>
      </w:r>
      <w:r w:rsidR="000E19EF">
        <w:rPr>
          <w:rFonts w:eastAsiaTheme="minorEastAsia"/>
          <w:lang w:val="en-US"/>
        </w:rPr>
        <w:t>2.1.2.2</w:t>
      </w:r>
      <w:r w:rsidR="00C92421">
        <w:rPr>
          <w:rFonts w:eastAsiaTheme="minorEastAsia"/>
          <w:lang w:val="en-US"/>
        </w:rPr>
        <w:fldChar w:fldCharType="end"/>
      </w:r>
      <w:r w:rsidR="00C92421">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r>
        <w:rPr>
          <w:lang w:val="en-US"/>
        </w:rPr>
        <w:t>Segmentation</w:t>
      </w:r>
    </w:p>
    <w:p w14:paraId="27B6335D" w14:textId="4A42E782" w:rsidR="009669F1" w:rsidRPr="00926E2A" w:rsidRDefault="003C4E6D" w:rsidP="00B47AAD">
      <w:pPr>
        <w:rPr>
          <w:lang w:val="en-US"/>
        </w:rPr>
      </w:pPr>
      <w:r>
        <w:rPr>
          <w:lang w:val="en-US"/>
        </w:rPr>
        <w:t xml:space="preserve">Segmentation of cells was perform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A338EF"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08A59D10"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lastRenderedPageBreak/>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12976856" w14:textId="721D0B07" w:rsidR="00E31EE3"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6E23B2">
        <w:rPr>
          <w:lang w:val="en-US"/>
        </w:rPr>
        <w:fldChar w:fldCharType="begin"/>
      </w:r>
      <w:r w:rsidR="006E23B2">
        <w:rPr>
          <w:lang w:val="en-US"/>
        </w:rPr>
        <w:instrText xml:space="preserve"> REF _Ref100310558 \h </w:instrText>
      </w:r>
      <w:r w:rsidR="006E23B2">
        <w:rPr>
          <w:lang w:val="en-US"/>
        </w:rPr>
      </w:r>
      <w:r w:rsidR="006E23B2">
        <w:rPr>
          <w:lang w:val="en-US"/>
        </w:rPr>
        <w:fldChar w:fldCharType="separate"/>
      </w:r>
      <w:r w:rsidR="000E19EF" w:rsidRPr="009F215B">
        <w:rPr>
          <w:lang w:val="en-US"/>
        </w:rPr>
        <w:t xml:space="preserve">Figure </w:t>
      </w:r>
      <w:r w:rsidR="000E19EF">
        <w:rPr>
          <w:noProof/>
          <w:lang w:val="en-US"/>
        </w:rPr>
        <w:t>2</w:t>
      </w:r>
      <w:r w:rsidR="000E19EF" w:rsidRPr="009F215B">
        <w:rPr>
          <w:lang w:val="en-US"/>
        </w:rPr>
        <w:noBreakHyphen/>
      </w:r>
      <w:r w:rsidR="000E19EF">
        <w:rPr>
          <w:noProof/>
          <w:lang w:val="en-US"/>
        </w:rPr>
        <w:t>7</w:t>
      </w:r>
      <w:r w:rsidR="006E23B2">
        <w:rPr>
          <w:lang w:val="en-US"/>
        </w:rPr>
        <w:fldChar w:fldCharType="end"/>
      </w:r>
      <w:r w:rsidR="006E23B2">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p>
    <w:p w14:paraId="38A5876A" w14:textId="77777777" w:rsidR="00E31EE3" w:rsidRPr="00B47AAD" w:rsidRDefault="00E31EE3" w:rsidP="00E31EE3">
      <w:pPr>
        <w:rPr>
          <w:lang w:val="en-US"/>
        </w:rPr>
      </w:pPr>
    </w:p>
    <w:p w14:paraId="082D18B3" w14:textId="77777777" w:rsidR="009F215B" w:rsidRPr="00360919" w:rsidRDefault="009F215B" w:rsidP="009F215B">
      <w:pPr>
        <w:keepNext/>
        <w:rPr>
          <w:lang w:val="en-US"/>
        </w:rPr>
      </w:pPr>
      <w:r w:rsidRPr="009F215B">
        <w:rPr>
          <w:noProof/>
          <w:lang w:val="en-US"/>
        </w:rPr>
        <w:drawing>
          <wp:inline distT="0" distB="0" distL="0" distR="0" wp14:anchorId="0DCCEC84" wp14:editId="23927650">
            <wp:extent cx="1828800" cy="1357107"/>
            <wp:effectExtent l="0" t="0" r="0"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rotWithShape="1">
                    <a:blip r:embed="rId44"/>
                    <a:srcRect l="28392" t="34536" r="23273"/>
                    <a:stretch/>
                  </pic:blipFill>
                  <pic:spPr bwMode="auto">
                    <a:xfrm>
                      <a:off x="0" y="0"/>
                      <a:ext cx="1837530" cy="1363586"/>
                    </a:xfrm>
                    <a:prstGeom prst="rect">
                      <a:avLst/>
                    </a:prstGeom>
                    <a:ln>
                      <a:noFill/>
                    </a:ln>
                    <a:extLst>
                      <a:ext uri="{53640926-AAD7-44D8-BBD7-CCE9431645EC}">
                        <a14:shadowObscured xmlns:a14="http://schemas.microsoft.com/office/drawing/2010/main"/>
                      </a:ext>
                    </a:extLst>
                  </pic:spPr>
                </pic:pic>
              </a:graphicData>
            </a:graphic>
          </wp:inline>
        </w:drawing>
      </w:r>
    </w:p>
    <w:p w14:paraId="1CB05A10" w14:textId="2848DAC2" w:rsidR="00E31EE3" w:rsidRPr="009F215B" w:rsidRDefault="009F215B" w:rsidP="009F215B">
      <w:pPr>
        <w:pStyle w:val="Caption"/>
        <w:rPr>
          <w:lang w:val="en-US"/>
        </w:rPr>
      </w:pPr>
      <w:bookmarkStart w:id="141" w:name="_Ref100310558"/>
      <w:r w:rsidRPr="009F215B">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2</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7</w:t>
      </w:r>
      <w:r w:rsidR="003D6F96">
        <w:rPr>
          <w:lang w:val="en-US"/>
        </w:rPr>
        <w:fldChar w:fldCharType="end"/>
      </w:r>
      <w:bookmarkEnd w:id="141"/>
      <w:r w:rsidRPr="009F215B">
        <w:rPr>
          <w:lang w:val="en-US"/>
        </w:rPr>
        <w:t>. An example of a BLOB in the scanned cell flask.</w:t>
      </w:r>
    </w:p>
    <w:p w14:paraId="0EAB0B1B" w14:textId="77777777" w:rsidR="00E31EE3" w:rsidRPr="00B47AAD" w:rsidRDefault="00E31EE3" w:rsidP="00E31EE3">
      <w:pPr>
        <w:rPr>
          <w:lang w:val="en-US"/>
        </w:rPr>
      </w:pPr>
    </w:p>
    <w:p w14:paraId="6EFCF0A7" w14:textId="77777777" w:rsidR="00E31EE3" w:rsidRDefault="00E31EE3" w:rsidP="00E31EE3">
      <w:pPr>
        <w:rPr>
          <w:lang w:val="en-US"/>
        </w:rPr>
      </w:pPr>
    </w:p>
    <w:p w14:paraId="68A52104" w14:textId="77777777" w:rsidR="004D56BB" w:rsidRPr="00B47AAD" w:rsidRDefault="004D56BB" w:rsidP="00E31EE3">
      <w:pPr>
        <w:rPr>
          <w:lang w:val="en-US"/>
        </w:rPr>
      </w:pPr>
    </w:p>
    <w:p w14:paraId="23F72E25" w14:textId="2B5C66D2" w:rsidR="00103BDB" w:rsidRPr="004D56BB" w:rsidRDefault="009923F7" w:rsidP="00266865">
      <w:pPr>
        <w:pStyle w:val="Caption"/>
        <w:rPr>
          <w:b/>
          <w:bCs/>
          <w:i w:val="0"/>
          <w:iCs w:val="0"/>
          <w:sz w:val="32"/>
          <w:szCs w:val="32"/>
          <w:lang w:val="en-US"/>
        </w:rPr>
      </w:pPr>
      <w:bookmarkStart w:id="142" w:name="_Ref99704625"/>
      <w:bookmarkStart w:id="143" w:name="_Ref99704630"/>
      <w:r w:rsidRPr="004D56BB">
        <w:rPr>
          <w:b/>
          <w:bCs/>
          <w:i w:val="0"/>
          <w:iCs w:val="0"/>
          <w:sz w:val="32"/>
          <w:szCs w:val="32"/>
          <w:lang w:val="en-US"/>
        </w:rPr>
        <w:t>Then</w:t>
      </w:r>
      <w:r w:rsidR="004D56BB">
        <w:rPr>
          <w:b/>
          <w:bCs/>
          <w:i w:val="0"/>
          <w:iCs w:val="0"/>
          <w:sz w:val="32"/>
          <w:szCs w:val="32"/>
          <w:lang w:val="en-US"/>
        </w:rPr>
        <w:t xml:space="preserve"> talk about cell survival and what was done</w:t>
      </w:r>
    </w:p>
    <w:p w14:paraId="36325D53" w14:textId="523E849E" w:rsidR="00103BDB" w:rsidRPr="004D56BB" w:rsidRDefault="004D56BB" w:rsidP="00266865">
      <w:pPr>
        <w:pStyle w:val="Caption"/>
        <w:rPr>
          <w:i w:val="0"/>
          <w:iCs w:val="0"/>
          <w:sz w:val="24"/>
          <w:szCs w:val="24"/>
          <w:lang w:val="en-US"/>
        </w:rPr>
      </w:pPr>
      <w:commentRangeStart w:id="144"/>
      <w:r>
        <w:rPr>
          <w:i w:val="0"/>
          <w:iCs w:val="0"/>
          <w:sz w:val="24"/>
          <w:szCs w:val="24"/>
          <w:lang w:val="en-US"/>
        </w:rPr>
        <w:t xml:space="preserve">We assumed </w:t>
      </w:r>
      <w:r w:rsidR="0086070E">
        <w:rPr>
          <w:i w:val="0"/>
          <w:iCs w:val="0"/>
          <w:sz w:val="24"/>
          <w:szCs w:val="24"/>
          <w:lang w:val="en-US"/>
        </w:rPr>
        <w:t>neglectable scale difference between cell scan and film scan. Explain why</w:t>
      </w:r>
      <w:commentRangeEnd w:id="144"/>
      <w:r w:rsidR="00BF60F9">
        <w:rPr>
          <w:rStyle w:val="CommentReference"/>
          <w:i w:val="0"/>
          <w:iCs w:val="0"/>
          <w:color w:val="auto"/>
        </w:rPr>
        <w:commentReference w:id="144"/>
      </w:r>
    </w:p>
    <w:p w14:paraId="4FAF3703" w14:textId="77777777" w:rsidR="00103BDB" w:rsidRDefault="00103BDB" w:rsidP="00266865">
      <w:pPr>
        <w:pStyle w:val="Caption"/>
        <w:rPr>
          <w:lang w:val="en-US"/>
        </w:rPr>
      </w:pPr>
    </w:p>
    <w:p w14:paraId="4CCB4095" w14:textId="7E6EF1FA" w:rsidR="00B80518" w:rsidRPr="00B80518" w:rsidRDefault="00B80518" w:rsidP="00B80518">
      <w:pPr>
        <w:rPr>
          <w:lang w:val="en-US"/>
        </w:rPr>
      </w:pPr>
      <w:r>
        <w:rPr>
          <w:lang w:val="en-US"/>
        </w:rPr>
        <w:t xml:space="preserve">The question is, do we risk losing valuable information by </w:t>
      </w:r>
      <w:proofErr w:type="spellStart"/>
      <w:r>
        <w:rPr>
          <w:lang w:val="en-US"/>
        </w:rPr>
        <w:t>downsampling</w:t>
      </w:r>
      <w:proofErr w:type="spellEnd"/>
      <w:r>
        <w:rPr>
          <w:lang w:val="en-US"/>
        </w:rPr>
        <w:t xml:space="preserve"> </w:t>
      </w:r>
      <w:r w:rsidR="001C269D">
        <w:rPr>
          <w:lang w:val="en-US"/>
        </w:rPr>
        <w:t xml:space="preserve">cell colony image or risk </w:t>
      </w:r>
      <w:r w:rsidR="00005891">
        <w:rPr>
          <w:lang w:val="en-US"/>
        </w:rPr>
        <w:t xml:space="preserve">adding information that’s not there to the dose image. </w:t>
      </w:r>
    </w:p>
    <w:p w14:paraId="5C18B70A" w14:textId="77777777" w:rsidR="00103BDB" w:rsidRPr="00B47AAD" w:rsidRDefault="00103BDB" w:rsidP="00266865">
      <w:pPr>
        <w:pStyle w:val="Caption"/>
        <w:rPr>
          <w:lang w:val="en-US"/>
        </w:rPr>
      </w:pPr>
    </w:p>
    <w:bookmarkEnd w:id="142"/>
    <w:bookmarkEnd w:id="143"/>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33CDC61B" w:rsidR="00B20A10" w:rsidRPr="00B47AAD" w:rsidRDefault="00EF5E4A" w:rsidP="00CB30D7">
      <w:pPr>
        <w:spacing w:after="160" w:line="360" w:lineRule="auto"/>
        <w:rPr>
          <w:rFonts w:eastAsiaTheme="minorEastAsia"/>
          <w:lang w:val="en-US"/>
        </w:rPr>
      </w:pPr>
      <w:r>
        <w:rPr>
          <w:rFonts w:eastAsiaTheme="minorEastAsia"/>
          <w:lang w:val="en-US"/>
        </w:rPr>
        <w:t xml:space="preserve">Caliper </w:t>
      </w:r>
      <w:r w:rsidR="00507E43">
        <w:rPr>
          <w:rFonts w:eastAsiaTheme="minorEastAsia"/>
          <w:lang w:val="en-US"/>
        </w:rPr>
        <w:t>smallest measurement is 0.02 cm = 0.2 mm</w:t>
      </w:r>
    </w:p>
    <w:p w14:paraId="1F1C8BE8" w14:textId="2BF07A9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w:t>
      </w:r>
      <w:proofErr w:type="spellStart"/>
      <w:r w:rsidR="00EB5EE9">
        <w:rPr>
          <w:rFonts w:eastAsiaTheme="minorEastAsia"/>
          <w:lang w:val="en-US"/>
        </w:rPr>
        <w:t>Gy</w:t>
      </w:r>
      <w:proofErr w:type="spellEnd"/>
      <w:r w:rsidR="00EB5EE9">
        <w:rPr>
          <w:rFonts w:eastAsiaTheme="minorEastAsia"/>
          <w:lang w:val="en-US"/>
        </w:rPr>
        <w:t xml:space="preserve"> </w:t>
      </w:r>
      <w:proofErr w:type="gramStart"/>
      <w:r w:rsidR="00312490">
        <w:rPr>
          <w:rFonts w:eastAsiaTheme="minorEastAsia"/>
          <w:lang w:val="en-US"/>
        </w:rPr>
        <w:t>For</w:t>
      </w:r>
      <w:proofErr w:type="gramEnd"/>
      <w:r w:rsidR="00312490">
        <w:rPr>
          <w:rFonts w:eastAsiaTheme="minorEastAsia"/>
          <w:lang w:val="en-US"/>
        </w:rPr>
        <w:t xml:space="preserve">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w:t>
      </w:r>
      <w:proofErr w:type="spellStart"/>
      <w:r>
        <w:rPr>
          <w:rFonts w:eastAsiaTheme="minorEastAsia"/>
          <w:lang w:val="en-US"/>
        </w:rPr>
        <w:t>Gy</w:t>
      </w:r>
      <w:proofErr w:type="spellEnd"/>
      <w:r>
        <w:rPr>
          <w:rFonts w:eastAsiaTheme="minorEastAsia"/>
          <w:lang w:val="en-US"/>
        </w:rPr>
        <w:t xml:space="preserve">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t xml:space="preserve">Scanning 48 hours later, transmission mode, </w:t>
      </w:r>
      <w:proofErr w:type="gramStart"/>
      <w:r w:rsidR="001A39EA">
        <w:rPr>
          <w:rFonts w:eastAsiaTheme="minorEastAsia"/>
          <w:lang w:val="en-US"/>
        </w:rPr>
        <w:t>name ,</w:t>
      </w:r>
      <w:proofErr w:type="gramEnd"/>
      <w:r w:rsidR="001A39EA">
        <w:rPr>
          <w:rFonts w:eastAsiaTheme="minorEastAsia"/>
          <w:lang w:val="en-US"/>
        </w:rPr>
        <w:t xml:space="preserve">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B26178" w:rsidRDefault="000821D2" w:rsidP="00CB30D7">
      <w:pPr>
        <w:spacing w:after="160" w:line="360" w:lineRule="auto"/>
        <w:rPr>
          <w:rFonts w:eastAsiaTheme="minorEastAsia"/>
        </w:rPr>
      </w:pPr>
      <w:r w:rsidRPr="00B26178">
        <w:rPr>
          <w:rFonts w:eastAsiaTheme="minorEastAsia"/>
        </w:rPr>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 xml:space="preserve">Image registration </w:t>
      </w:r>
      <w:proofErr w:type="spellStart"/>
      <w:r w:rsidRPr="00863AE8">
        <w:rPr>
          <w:rFonts w:eastAsiaTheme="minorEastAsia"/>
          <w:lang w:val="en-US"/>
        </w:rPr>
        <w:t>pystackreg</w:t>
      </w:r>
      <w:proofErr w:type="spellEnd"/>
      <w:r w:rsidRPr="00863AE8">
        <w:rPr>
          <w:rFonts w:eastAsiaTheme="minorEastAsia"/>
          <w:lang w:val="en-US"/>
        </w:rPr>
        <w:t xml:space="preserve"> based o</w:t>
      </w:r>
      <w:r>
        <w:rPr>
          <w:rFonts w:eastAsiaTheme="minorEastAsia"/>
          <w:lang w:val="en-US"/>
        </w:rPr>
        <w:t xml:space="preserve">n </w:t>
      </w:r>
      <w:proofErr w:type="spellStart"/>
      <w:r w:rsidR="0006488C">
        <w:rPr>
          <w:rFonts w:eastAsiaTheme="minorEastAsia"/>
          <w:lang w:val="en-US"/>
        </w:rPr>
        <w:t>turboreg</w:t>
      </w:r>
      <w:proofErr w:type="spellEnd"/>
      <w:r w:rsidR="0006488C">
        <w:rPr>
          <w:rFonts w:eastAsiaTheme="minorEastAsia"/>
          <w:lang w:val="en-US"/>
        </w:rPr>
        <w:t xml:space="preserve"> in </w:t>
      </w:r>
      <w:proofErr w:type="spellStart"/>
      <w:r w:rsidR="0006488C">
        <w:rPr>
          <w:rFonts w:eastAsiaTheme="minorEastAsia"/>
          <w:lang w:val="en-US"/>
        </w:rPr>
        <w:t>imagej</w:t>
      </w:r>
      <w:proofErr w:type="spellEnd"/>
      <w:r w:rsidR="0006488C">
        <w:rPr>
          <w:rFonts w:eastAsiaTheme="minorEastAsia"/>
          <w:lang w:val="en-US"/>
        </w:rPr>
        <w:t xml:space="preserve"> which is based on a pyramid approach</w:t>
      </w:r>
    </w:p>
    <w:p w14:paraId="2CF5AD7C" w14:textId="09CA3CE9" w:rsidR="00267291" w:rsidRPr="00863AE8" w:rsidRDefault="00DE4EB0" w:rsidP="00CB30D7">
      <w:pPr>
        <w:spacing w:after="160" w:line="360" w:lineRule="auto"/>
        <w:rPr>
          <w:rFonts w:eastAsiaTheme="minorEastAsia"/>
          <w:lang w:val="en-US"/>
        </w:rPr>
      </w:pPr>
      <w:r w:rsidRPr="00863AE8">
        <w:rPr>
          <w:rFonts w:eastAsiaTheme="minorEastAsia"/>
          <w:lang w:val="en-US"/>
        </w:rPr>
        <w:br/>
      </w:r>
    </w:p>
    <w:p w14:paraId="2E9CF328" w14:textId="49B14947" w:rsidR="006A7EC4" w:rsidRPr="00863AE8" w:rsidRDefault="003056F9" w:rsidP="003056F9">
      <w:pPr>
        <w:pStyle w:val="Heading1"/>
        <w:rPr>
          <w:rFonts w:eastAsiaTheme="minorEastAsia"/>
          <w:lang w:val="en-US"/>
        </w:rPr>
      </w:pPr>
      <w:r>
        <w:rPr>
          <w:rFonts w:eastAsiaTheme="minorEastAsia"/>
          <w:lang w:val="en-US"/>
        </w:rPr>
        <w:t>Discussion</w:t>
      </w:r>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62AC21FC" w14:textId="4878D796" w:rsidR="006A7EC4" w:rsidRPr="00863AE8" w:rsidRDefault="00040D4F" w:rsidP="00CB30D7">
      <w:pPr>
        <w:spacing w:after="160" w:line="360" w:lineRule="auto"/>
        <w:rPr>
          <w:rFonts w:eastAsiaTheme="minorEastAsia"/>
          <w:lang w:val="en-US"/>
        </w:rPr>
      </w:pPr>
      <w:r>
        <w:rPr>
          <w:lang w:val="en-US"/>
        </w:rPr>
        <w:lastRenderedPageBreak/>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45" w:name="_Toc98952862"/>
      <w:r>
        <w:rPr>
          <w:lang w:val="en-US"/>
        </w:rPr>
        <w:t>References</w:t>
      </w:r>
      <w:bookmarkEnd w:id="145"/>
      <w:r>
        <w:rPr>
          <w:lang w:val="en-US"/>
        </w:rPr>
        <w:t xml:space="preserve"> </w:t>
      </w:r>
    </w:p>
    <w:p w14:paraId="5C0BA88C" w14:textId="77777777" w:rsidR="00691D06" w:rsidRPr="00691D06" w:rsidRDefault="00691D06" w:rsidP="00CB30D7">
      <w:pPr>
        <w:spacing w:line="360" w:lineRule="auto"/>
        <w:rPr>
          <w:lang w:val="en-US"/>
        </w:rPr>
      </w:pPr>
    </w:p>
    <w:p w14:paraId="33EB46AF" w14:textId="77777777" w:rsidR="00295EB7" w:rsidRPr="004070E8" w:rsidRDefault="0069443A" w:rsidP="00295EB7">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295EB7" w:rsidRPr="004070E8">
        <w:rPr>
          <w:i/>
          <w:iCs/>
          <w:lang w:val="en-US"/>
        </w:rPr>
        <w:t>A549 Cell Subculture Protocol – A549 Cell Line: Cell Culture and Transfection Protocol</w:t>
      </w:r>
      <w:r w:rsidR="00295EB7" w:rsidRPr="004070E8">
        <w:rPr>
          <w:lang w:val="en-US"/>
        </w:rPr>
        <w:t>. (n.d.). Retrieved April 5, 2022, from https://www.a549.com/cell-subculture-protocol/</w:t>
      </w:r>
    </w:p>
    <w:p w14:paraId="640388D4" w14:textId="77777777" w:rsidR="00295EB7" w:rsidRPr="004070E8" w:rsidRDefault="00295EB7" w:rsidP="00295EB7">
      <w:pPr>
        <w:pStyle w:val="Bibliography"/>
        <w:rPr>
          <w:lang w:val="en-US"/>
        </w:rPr>
      </w:pPr>
      <w:r w:rsidRPr="004070E8">
        <w:rPr>
          <w:i/>
          <w:iCs/>
          <w:lang w:val="en-US"/>
        </w:rPr>
        <w:t>Adenosine triphosphate | Definition, Structure, Function, &amp; Facts | Britannica</w:t>
      </w:r>
      <w:r w:rsidRPr="004070E8">
        <w:rPr>
          <w:lang w:val="en-US"/>
        </w:rPr>
        <w:t>. (2020, March 12). https://www.britannica.com/science/adenosine-triphosphate</w:t>
      </w:r>
    </w:p>
    <w:p w14:paraId="76A52460" w14:textId="77777777" w:rsidR="00295EB7" w:rsidRPr="004070E8" w:rsidRDefault="00295EB7" w:rsidP="00295EB7">
      <w:pPr>
        <w:pStyle w:val="Bibliography"/>
        <w:rPr>
          <w:lang w:val="en-US"/>
        </w:rPr>
      </w:pPr>
      <w:r w:rsidRPr="004070E8">
        <w:rPr>
          <w:lang w:val="en-US"/>
        </w:rPr>
        <w:t xml:space="preserve">Aksnes, I. (2020, November 8). History of X-rays—125 years in the making (pt 2). </w:t>
      </w:r>
      <w:r w:rsidRPr="004070E8">
        <w:rPr>
          <w:i/>
          <w:iCs/>
          <w:lang w:val="en-US"/>
        </w:rPr>
        <w:t>Excillum</w:t>
      </w:r>
      <w:r w:rsidRPr="004070E8">
        <w:rPr>
          <w:lang w:val="en-US"/>
        </w:rPr>
        <w:t>. https://www.excillum.com/history-of-x-rays-x-ray-tubes/</w:t>
      </w:r>
    </w:p>
    <w:p w14:paraId="38715E47" w14:textId="77777777" w:rsidR="00295EB7" w:rsidRPr="004070E8" w:rsidRDefault="00295EB7" w:rsidP="00295EB7">
      <w:pPr>
        <w:pStyle w:val="Bibliography"/>
        <w:rPr>
          <w:lang w:val="en-US"/>
        </w:rPr>
      </w:pPr>
      <w:r w:rsidRPr="004070E8">
        <w:rPr>
          <w:lang w:val="en-US"/>
        </w:rPr>
        <w:t xml:space="preserve">Alberts, B., Johnson, A., Lewis, J., Raff, M., Roberts, K., &amp; Walter, P. (2014). </w:t>
      </w:r>
      <w:r w:rsidRPr="004070E8">
        <w:rPr>
          <w:i/>
          <w:iCs/>
          <w:lang w:val="en-US"/>
        </w:rPr>
        <w:t>Molecular Biology of the Cell</w:t>
      </w:r>
      <w:r w:rsidRPr="004070E8">
        <w:rPr>
          <w:lang w:val="en-US"/>
        </w:rPr>
        <w:t xml:space="preserve"> (6th ed.). Garland Science.</w:t>
      </w:r>
    </w:p>
    <w:p w14:paraId="703A96BE" w14:textId="77777777" w:rsidR="00295EB7" w:rsidRPr="004070E8" w:rsidRDefault="00295EB7" w:rsidP="00295EB7">
      <w:pPr>
        <w:pStyle w:val="Bibliography"/>
        <w:rPr>
          <w:lang w:val="en-US"/>
        </w:rPr>
      </w:pPr>
      <w:r w:rsidRPr="004070E8">
        <w:rPr>
          <w:lang w:val="en-US"/>
        </w:rPr>
        <w:t>Aldelaijan, S., &amp; Devic, S. (2018). Comparison of dose response functions for EBT3 model GafChromic</w:t>
      </w:r>
      <w:r w:rsidRPr="004070E8">
        <w:rPr>
          <w:vertAlign w:val="superscript"/>
          <w:lang w:val="en-US"/>
        </w:rPr>
        <w:t>TM</w:t>
      </w:r>
      <w:r w:rsidRPr="004070E8">
        <w:rPr>
          <w:lang w:val="en-US"/>
        </w:rPr>
        <w:t xml:space="preserve"> film dosimetry system. </w:t>
      </w:r>
      <w:r w:rsidRPr="004070E8">
        <w:rPr>
          <w:i/>
          <w:iCs/>
          <w:lang w:val="en-US"/>
        </w:rPr>
        <w:t>Physica Medica</w:t>
      </w:r>
      <w:r w:rsidRPr="004070E8">
        <w:rPr>
          <w:lang w:val="en-US"/>
        </w:rPr>
        <w:t xml:space="preserve">, </w:t>
      </w:r>
      <w:r w:rsidRPr="004070E8">
        <w:rPr>
          <w:i/>
          <w:iCs/>
          <w:lang w:val="en-US"/>
        </w:rPr>
        <w:t>49</w:t>
      </w:r>
      <w:r w:rsidRPr="004070E8">
        <w:rPr>
          <w:lang w:val="en-US"/>
        </w:rPr>
        <w:t>, 112–118. https://doi.org/10.1016/j.ejmp.2018.05.014</w:t>
      </w:r>
    </w:p>
    <w:p w14:paraId="12B5E5C5" w14:textId="77777777" w:rsidR="00295EB7" w:rsidRPr="004070E8" w:rsidRDefault="00295EB7" w:rsidP="00295EB7">
      <w:pPr>
        <w:pStyle w:val="Bibliography"/>
        <w:rPr>
          <w:lang w:val="en-US"/>
        </w:rPr>
      </w:pPr>
      <w:r w:rsidRPr="004070E8">
        <w:rPr>
          <w:lang w:val="en-US"/>
        </w:rPr>
        <w:t xml:space="preserve">Alm Carlsson, G. (2001). </w:t>
      </w:r>
      <w:r w:rsidRPr="004070E8">
        <w:rPr>
          <w:i/>
          <w:iCs/>
          <w:lang w:val="en-US"/>
        </w:rPr>
        <w:t>Bragg-Gray Dosimetry: Theory of Burch</w:t>
      </w:r>
      <w:r w:rsidRPr="004070E8">
        <w:rPr>
          <w:lang w:val="en-US"/>
        </w:rPr>
        <w:t>. Linköping University Electronic Press. http://urn.kb.se/resolve?urn=urn:nbn:se:liu:diva-57834</w:t>
      </w:r>
    </w:p>
    <w:p w14:paraId="673C7C06" w14:textId="77777777" w:rsidR="00295EB7" w:rsidRPr="004070E8" w:rsidRDefault="00295EB7" w:rsidP="00295EB7">
      <w:pPr>
        <w:pStyle w:val="Bibliography"/>
        <w:rPr>
          <w:lang w:val="en-US"/>
        </w:rPr>
      </w:pPr>
      <w:r w:rsidRPr="004070E8">
        <w:rPr>
          <w:lang w:val="en-US"/>
        </w:rPr>
        <w:t xml:space="preserve">Alm Carlsson, G. (2002). </w:t>
      </w:r>
      <w:r w:rsidRPr="004070E8">
        <w:rPr>
          <w:i/>
          <w:iCs/>
          <w:lang w:val="en-US"/>
        </w:rPr>
        <w:t>Spencer-Attix Cavity Theory</w:t>
      </w:r>
      <w:r w:rsidRPr="004070E8">
        <w:rPr>
          <w:lang w:val="en-US"/>
        </w:rPr>
        <w:t>. Linköping University Electronic Press. http://urn.kb.se/resolve?urn=urn:nbn:se:liu:diva-57893</w:t>
      </w:r>
    </w:p>
    <w:p w14:paraId="166EDAA2" w14:textId="77777777" w:rsidR="00295EB7" w:rsidRPr="004070E8" w:rsidRDefault="00295EB7" w:rsidP="00295EB7">
      <w:pPr>
        <w:pStyle w:val="Bibliography"/>
        <w:rPr>
          <w:lang w:val="en-US"/>
        </w:rPr>
      </w:pPr>
      <w:r w:rsidRPr="004070E8">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w:t>
      </w:r>
      <w:r w:rsidRPr="004070E8">
        <w:rPr>
          <w:lang w:val="en-US"/>
        </w:rPr>
        <w:lastRenderedPageBreak/>
        <w:t xml:space="preserve">Transmission Spectra. </w:t>
      </w:r>
      <w:r w:rsidRPr="004070E8">
        <w:rPr>
          <w:i/>
          <w:iCs/>
          <w:lang w:val="en-US"/>
        </w:rPr>
        <w:t>Journal of Nondestructive Evaluation</w:t>
      </w:r>
      <w:r w:rsidRPr="004070E8">
        <w:rPr>
          <w:lang w:val="en-US"/>
        </w:rPr>
        <w:t xml:space="preserve">, </w:t>
      </w:r>
      <w:r w:rsidRPr="004070E8">
        <w:rPr>
          <w:i/>
          <w:iCs/>
          <w:lang w:val="en-US"/>
        </w:rPr>
        <w:t>40</w:t>
      </w:r>
      <w:r w:rsidRPr="004070E8">
        <w:rPr>
          <w:lang w:val="en-US"/>
        </w:rPr>
        <w:t>(2), 47. https://doi.org/10.1007/s10921-021-00782-w</w:t>
      </w:r>
    </w:p>
    <w:p w14:paraId="35C63445" w14:textId="77777777" w:rsidR="00295EB7" w:rsidRPr="004070E8" w:rsidRDefault="00295EB7" w:rsidP="00295EB7">
      <w:pPr>
        <w:pStyle w:val="Bibliography"/>
        <w:rPr>
          <w:lang w:val="en-US"/>
        </w:rPr>
      </w:pPr>
      <w:r w:rsidRPr="004070E8">
        <w:rPr>
          <w:lang w:val="en-US"/>
        </w:rPr>
        <w:t xml:space="preserve">Andreo, P. (2015). Dose to ‘water-like’ media or dose to tissue in MV photons radiotherapy treatment planning: Still a matter of debate. </w:t>
      </w:r>
      <w:r w:rsidRPr="004070E8">
        <w:rPr>
          <w:i/>
          <w:iCs/>
          <w:lang w:val="en-US"/>
        </w:rPr>
        <w:t>Physics in Medicine and Biology</w:t>
      </w:r>
      <w:r w:rsidRPr="004070E8">
        <w:rPr>
          <w:lang w:val="en-US"/>
        </w:rPr>
        <w:t xml:space="preserve">, </w:t>
      </w:r>
      <w:r w:rsidRPr="004070E8">
        <w:rPr>
          <w:i/>
          <w:iCs/>
          <w:lang w:val="en-US"/>
        </w:rPr>
        <w:t>60</w:t>
      </w:r>
      <w:r w:rsidRPr="004070E8">
        <w:rPr>
          <w:lang w:val="en-US"/>
        </w:rPr>
        <w:t>(1), 309–337. https://doi.org/10.1088/0031-9155/60/1/309</w:t>
      </w:r>
    </w:p>
    <w:p w14:paraId="0FD0167B" w14:textId="77777777" w:rsidR="00295EB7" w:rsidRPr="004070E8" w:rsidRDefault="00295EB7" w:rsidP="00295EB7">
      <w:pPr>
        <w:pStyle w:val="Bibliography"/>
        <w:rPr>
          <w:lang w:val="en-US"/>
        </w:rPr>
      </w:pPr>
      <w:r w:rsidRPr="004070E8">
        <w:rPr>
          <w:lang w:val="en-US"/>
        </w:rPr>
        <w:t xml:space="preserve">Andreo, P., Burns, D. T., Nahum, A. E., Seuntjens, J., &amp; Attix, F. H. (2017). Chemical Dosimeters. In </w:t>
      </w:r>
      <w:r w:rsidRPr="004070E8">
        <w:rPr>
          <w:i/>
          <w:iCs/>
          <w:lang w:val="en-US"/>
        </w:rPr>
        <w:t>Fundamentals of Ionizing Radiation Dosimetry</w:t>
      </w:r>
      <w:r w:rsidRPr="004070E8">
        <w:rPr>
          <w:lang w:val="en-US"/>
        </w:rPr>
        <w:t xml:space="preserve"> (1st ed., pp. 562–562). John Wiley &amp;amp; Sons, Incorporated.</w:t>
      </w:r>
    </w:p>
    <w:p w14:paraId="3CFB373D" w14:textId="77777777" w:rsidR="00295EB7" w:rsidRPr="004070E8" w:rsidRDefault="00295EB7" w:rsidP="00295EB7">
      <w:pPr>
        <w:pStyle w:val="Bibliography"/>
        <w:rPr>
          <w:lang w:val="en-US"/>
        </w:rPr>
      </w:pPr>
      <w:r w:rsidRPr="004070E8">
        <w:rPr>
          <w:i/>
          <w:iCs/>
          <w:lang w:val="en-US"/>
        </w:rPr>
        <w:t>Apoptosis | cytology | Britannica</w:t>
      </w:r>
      <w:r w:rsidRPr="004070E8">
        <w:rPr>
          <w:lang w:val="en-US"/>
        </w:rPr>
        <w:t>. (2013, September 27). https://www.britannica.com/science/apoptosis</w:t>
      </w:r>
    </w:p>
    <w:p w14:paraId="0C82EEBD" w14:textId="77777777" w:rsidR="00295EB7" w:rsidRPr="004070E8" w:rsidRDefault="00295EB7" w:rsidP="00295EB7">
      <w:pPr>
        <w:pStyle w:val="Bibliography"/>
        <w:rPr>
          <w:lang w:val="en-US"/>
        </w:rPr>
      </w:pPr>
      <w:r>
        <w:t xml:space="preserve">Arous, D., Schrunner, S., Hanson, I., Frederike Jeppesen Edin, N., &amp; Malinen, E. (2022). </w:t>
      </w:r>
      <w:r w:rsidRPr="004070E8">
        <w:rPr>
          <w:lang w:val="en-US"/>
        </w:rPr>
        <w:t xml:space="preserve">Principal component-based image segmentation: A new approach to outline in vitro cell colonies. </w:t>
      </w:r>
      <w:r w:rsidRPr="004070E8">
        <w:rPr>
          <w:i/>
          <w:iCs/>
          <w:lang w:val="en-US"/>
        </w:rPr>
        <w:t>Computer Methods in Biomechanics and Biomedical Engineering: Imaging &amp; Visualization</w:t>
      </w:r>
      <w:r w:rsidRPr="004070E8">
        <w:rPr>
          <w:lang w:val="en-US"/>
        </w:rPr>
        <w:t xml:space="preserve">, </w:t>
      </w:r>
      <w:r w:rsidRPr="004070E8">
        <w:rPr>
          <w:i/>
          <w:iCs/>
          <w:lang w:val="en-US"/>
        </w:rPr>
        <w:t>0</w:t>
      </w:r>
      <w:r w:rsidRPr="004070E8">
        <w:rPr>
          <w:lang w:val="en-US"/>
        </w:rPr>
        <w:t>(0), 1–13. https://doi.org/10.1080/21681163.2022.2035822</w:t>
      </w:r>
    </w:p>
    <w:p w14:paraId="160D7864" w14:textId="77777777" w:rsidR="00295EB7" w:rsidRPr="004070E8" w:rsidRDefault="00295EB7" w:rsidP="00295EB7">
      <w:pPr>
        <w:pStyle w:val="Bibliography"/>
        <w:rPr>
          <w:lang w:val="en-US"/>
        </w:rPr>
      </w:pPr>
      <w:r w:rsidRPr="004070E8">
        <w:rPr>
          <w:lang w:val="en-US"/>
        </w:rPr>
        <w:t xml:space="preserve">Ashburner, J., &amp; Friston, K. (2007). CHAPTER 4—Rigid Body Registration. In K. Friston, J. Ashburner, S. Kiebel, T. Nichols, &amp; W. Penny (Eds.), </w:t>
      </w:r>
      <w:r w:rsidRPr="004070E8">
        <w:rPr>
          <w:i/>
          <w:iCs/>
          <w:lang w:val="en-US"/>
        </w:rPr>
        <w:t>Statistical Parametric Mapping</w:t>
      </w:r>
      <w:r w:rsidRPr="004070E8">
        <w:rPr>
          <w:lang w:val="en-US"/>
        </w:rPr>
        <w:t xml:space="preserve"> (pp. 49–62). Academic Press. https://doi.org/10.1016/B978-012372560-8/50004-8</w:t>
      </w:r>
    </w:p>
    <w:p w14:paraId="1DD062DB" w14:textId="77777777" w:rsidR="00295EB7" w:rsidRPr="004070E8" w:rsidRDefault="00295EB7" w:rsidP="00295EB7">
      <w:pPr>
        <w:pStyle w:val="Bibliography"/>
        <w:rPr>
          <w:lang w:val="en-US"/>
        </w:rPr>
      </w:pPr>
      <w:r w:rsidRPr="004070E8">
        <w:rPr>
          <w:lang w:val="en-US"/>
        </w:rPr>
        <w:t xml:space="preserve">Asur, R., Butterworth, K. T., Penagaricano, J. A., Prise, K. M., &amp; Griffin, R. J. (2015). High dose bystander effects in spatially fractionated radiation therapy. </w:t>
      </w:r>
      <w:r w:rsidRPr="004070E8">
        <w:rPr>
          <w:i/>
          <w:iCs/>
          <w:lang w:val="en-US"/>
        </w:rPr>
        <w:t>Cancer Letters</w:t>
      </w:r>
      <w:r w:rsidRPr="004070E8">
        <w:rPr>
          <w:lang w:val="en-US"/>
        </w:rPr>
        <w:t xml:space="preserve">, </w:t>
      </w:r>
      <w:r w:rsidRPr="004070E8">
        <w:rPr>
          <w:i/>
          <w:iCs/>
          <w:lang w:val="en-US"/>
        </w:rPr>
        <w:t>356</w:t>
      </w:r>
      <w:r w:rsidRPr="004070E8">
        <w:rPr>
          <w:lang w:val="en-US"/>
        </w:rPr>
        <w:t>(1), 52–57. https://doi.org/10.1016/j.canlet.2013.10.032</w:t>
      </w:r>
    </w:p>
    <w:p w14:paraId="5E6D2CD2" w14:textId="77777777" w:rsidR="00295EB7" w:rsidRPr="004070E8" w:rsidRDefault="00295EB7" w:rsidP="00295EB7">
      <w:pPr>
        <w:pStyle w:val="Bibliography"/>
        <w:rPr>
          <w:lang w:val="en-US"/>
        </w:rPr>
      </w:pPr>
      <w:r w:rsidRPr="004070E8">
        <w:rPr>
          <w:lang w:val="en-US"/>
        </w:rPr>
        <w:t xml:space="preserve">Attix, F. H. (1986). </w:t>
      </w:r>
      <w:r w:rsidRPr="004070E8">
        <w:rPr>
          <w:i/>
          <w:iCs/>
          <w:lang w:val="en-US"/>
        </w:rPr>
        <w:t>Introduction to Radiological Physics and Radiation Dosimetry</w:t>
      </w:r>
      <w:r w:rsidRPr="004070E8">
        <w:rPr>
          <w:lang w:val="en-US"/>
        </w:rPr>
        <w:t>. John Wiley &amp; Sons.</w:t>
      </w:r>
    </w:p>
    <w:p w14:paraId="1D5D5626" w14:textId="77777777" w:rsidR="00295EB7" w:rsidRPr="004070E8" w:rsidRDefault="00295EB7" w:rsidP="00295EB7">
      <w:pPr>
        <w:pStyle w:val="Bibliography"/>
        <w:rPr>
          <w:lang w:val="en-US"/>
        </w:rPr>
      </w:pPr>
      <w:r w:rsidRPr="004070E8">
        <w:rPr>
          <w:lang w:val="en-US"/>
        </w:rPr>
        <w:lastRenderedPageBreak/>
        <w:t xml:space="preserve">Attix, F. H. (2008). </w:t>
      </w:r>
      <w:r w:rsidRPr="004070E8">
        <w:rPr>
          <w:i/>
          <w:iCs/>
          <w:lang w:val="en-US"/>
        </w:rPr>
        <w:t>Introduction to Radiological Physics and Radiation Dosimetry</w:t>
      </w:r>
      <w:r w:rsidRPr="004070E8">
        <w:rPr>
          <w:lang w:val="en-US"/>
        </w:rPr>
        <w:t>. John Wiley &amp; Sons.</w:t>
      </w:r>
    </w:p>
    <w:p w14:paraId="20BEABD3" w14:textId="77777777" w:rsidR="00295EB7" w:rsidRPr="004070E8" w:rsidRDefault="00295EB7" w:rsidP="00295EB7">
      <w:pPr>
        <w:pStyle w:val="Bibliography"/>
        <w:rPr>
          <w:lang w:val="en-US"/>
        </w:rPr>
      </w:pPr>
      <w:r w:rsidRPr="004070E8">
        <w:rPr>
          <w:lang w:val="en-US"/>
        </w:rPr>
        <w:t xml:space="preserve">Billena, C., &amp; Khan, A. J. (2019). A Current Review of Spatial Fractionation: Back to the Future? </w:t>
      </w:r>
      <w:r w:rsidRPr="004070E8">
        <w:rPr>
          <w:i/>
          <w:iCs/>
          <w:lang w:val="en-US"/>
        </w:rPr>
        <w:t>International Journal of Radiation Oncology*Biology*Physics</w:t>
      </w:r>
      <w:r w:rsidRPr="004070E8">
        <w:rPr>
          <w:lang w:val="en-US"/>
        </w:rPr>
        <w:t xml:space="preserve">, </w:t>
      </w:r>
      <w:r w:rsidRPr="004070E8">
        <w:rPr>
          <w:i/>
          <w:iCs/>
          <w:lang w:val="en-US"/>
        </w:rPr>
        <w:t>104</w:t>
      </w:r>
      <w:r w:rsidRPr="004070E8">
        <w:rPr>
          <w:lang w:val="en-US"/>
        </w:rPr>
        <w:t>(1), 177–187. https://doi.org/10.1016/j.ijrobp.2019.01.073</w:t>
      </w:r>
    </w:p>
    <w:p w14:paraId="4DD28416" w14:textId="77777777" w:rsidR="00295EB7" w:rsidRPr="004070E8" w:rsidRDefault="00295EB7" w:rsidP="00295EB7">
      <w:pPr>
        <w:pStyle w:val="Bibliography"/>
        <w:rPr>
          <w:lang w:val="en-US"/>
        </w:rPr>
      </w:pPr>
      <w:r>
        <w:t xml:space="preserve">Bingham, N. H., &amp; Fry, J. M. (2010). </w:t>
      </w:r>
      <w:r w:rsidRPr="004070E8">
        <w:rPr>
          <w:i/>
          <w:iCs/>
          <w:lang w:val="en-US"/>
        </w:rPr>
        <w:t>Regression</w:t>
      </w:r>
      <w:r w:rsidRPr="004070E8">
        <w:rPr>
          <w:lang w:val="en-US"/>
        </w:rPr>
        <w:t>. Springer London. https://doi.org/10.1007/978-1-84882-969-5</w:t>
      </w:r>
    </w:p>
    <w:p w14:paraId="20220FF1" w14:textId="77777777" w:rsidR="00295EB7" w:rsidRPr="004070E8" w:rsidRDefault="00295EB7" w:rsidP="00295EB7">
      <w:pPr>
        <w:pStyle w:val="Bibliography"/>
        <w:rPr>
          <w:lang w:val="sv-SE"/>
        </w:rPr>
      </w:pPr>
      <w:r w:rsidRPr="004070E8">
        <w:rPr>
          <w:i/>
          <w:iCs/>
          <w:lang w:val="en-US"/>
        </w:rPr>
        <w:t>Biomolecule | Definition, Structure, Functions, Examples, &amp; Facts | Britannica</w:t>
      </w:r>
      <w:r w:rsidRPr="004070E8">
        <w:rPr>
          <w:lang w:val="en-US"/>
        </w:rPr>
        <w:t xml:space="preserve">. </w:t>
      </w:r>
      <w:r w:rsidRPr="004070E8">
        <w:rPr>
          <w:lang w:val="sv-SE"/>
        </w:rPr>
        <w:t>(2020, March 18). https://www.britannica.com/science/biomolecule</w:t>
      </w:r>
    </w:p>
    <w:p w14:paraId="55CA631F" w14:textId="77777777" w:rsidR="00295EB7" w:rsidRPr="004070E8" w:rsidRDefault="00295EB7" w:rsidP="00295EB7">
      <w:pPr>
        <w:pStyle w:val="Bibliography"/>
        <w:rPr>
          <w:lang w:val="en-US"/>
        </w:rPr>
      </w:pPr>
      <w:r w:rsidRPr="004070E8">
        <w:rPr>
          <w:lang w:val="sv-SE"/>
        </w:rPr>
        <w:t xml:space="preserve">Bjørg Vårli Håland. </w:t>
      </w:r>
      <w:r w:rsidRPr="004070E8">
        <w:rPr>
          <w:lang w:val="en-US"/>
        </w:rPr>
        <w:t xml:space="preserve">(2020). </w:t>
      </w:r>
      <w:r w:rsidRPr="004070E8">
        <w:rPr>
          <w:i/>
          <w:iCs/>
          <w:lang w:val="en-US"/>
        </w:rPr>
        <w:t>2D dosimetry and radiobiological  modelling in GRID therapy</w:t>
      </w:r>
      <w:r w:rsidRPr="004070E8">
        <w:rPr>
          <w:lang w:val="en-US"/>
        </w:rPr>
        <w:t>. University of Oslo.</w:t>
      </w:r>
    </w:p>
    <w:p w14:paraId="50497C8B" w14:textId="77777777" w:rsidR="00295EB7" w:rsidRPr="004070E8" w:rsidRDefault="00295EB7" w:rsidP="00295EB7">
      <w:pPr>
        <w:pStyle w:val="Bibliography"/>
        <w:rPr>
          <w:lang w:val="en-US"/>
        </w:rPr>
      </w:pPr>
      <w:r w:rsidRPr="004070E8">
        <w:rPr>
          <w:lang w:val="en-US"/>
        </w:rPr>
        <w:t xml:space="preserve">Blyth, B. J., &amp; Sykes, P. J. (2011). Radiation-induced bystander effects: What are they, and how relevant are they to human radiation exposures? </w:t>
      </w:r>
      <w:r w:rsidRPr="004070E8">
        <w:rPr>
          <w:i/>
          <w:iCs/>
          <w:lang w:val="en-US"/>
        </w:rPr>
        <w:t>Radiation Research</w:t>
      </w:r>
      <w:r w:rsidRPr="004070E8">
        <w:rPr>
          <w:lang w:val="en-US"/>
        </w:rPr>
        <w:t xml:space="preserve">, </w:t>
      </w:r>
      <w:r w:rsidRPr="004070E8">
        <w:rPr>
          <w:i/>
          <w:iCs/>
          <w:lang w:val="en-US"/>
        </w:rPr>
        <w:t>176</w:t>
      </w:r>
      <w:r w:rsidRPr="004070E8">
        <w:rPr>
          <w:lang w:val="en-US"/>
        </w:rPr>
        <w:t>(2), 139–157. https://doi.org/10.1667/rr2548.1</w:t>
      </w:r>
    </w:p>
    <w:p w14:paraId="2E3BC9FF" w14:textId="77777777" w:rsidR="00295EB7" w:rsidRPr="004070E8" w:rsidRDefault="00295EB7" w:rsidP="00295EB7">
      <w:pPr>
        <w:pStyle w:val="Bibliography"/>
        <w:rPr>
          <w:lang w:val="en-US"/>
        </w:rPr>
      </w:pPr>
      <w:r w:rsidRPr="004070E8">
        <w:rPr>
          <w:lang w:val="en-US"/>
        </w:rPr>
        <w:t xml:space="preserve">Borca, V. C., Pasquino, M., Russo, G., Grosso, P., Cante, D., Sciacero, P., Girelli, G., Porta, M. R. L., &amp; Tofani, S. (2013). Dosimetric characterization and use of GAFCHROMIC EBT3 film for IMRT dose verification. </w:t>
      </w:r>
      <w:r w:rsidRPr="004070E8">
        <w:rPr>
          <w:i/>
          <w:iCs/>
          <w:lang w:val="en-US"/>
        </w:rPr>
        <w:t>Journal of Applied Clinical Medical Physics</w:t>
      </w:r>
      <w:r w:rsidRPr="004070E8">
        <w:rPr>
          <w:lang w:val="en-US"/>
        </w:rPr>
        <w:t xml:space="preserve">, </w:t>
      </w:r>
      <w:r w:rsidRPr="004070E8">
        <w:rPr>
          <w:i/>
          <w:iCs/>
          <w:lang w:val="en-US"/>
        </w:rPr>
        <w:t>14</w:t>
      </w:r>
      <w:r w:rsidRPr="004070E8">
        <w:rPr>
          <w:lang w:val="en-US"/>
        </w:rPr>
        <w:t>(2), 158–171. https://doi.org/10.1120/jacmp.v14i2.4111</w:t>
      </w:r>
    </w:p>
    <w:p w14:paraId="46C10BE3" w14:textId="77777777" w:rsidR="00295EB7" w:rsidRPr="004070E8" w:rsidRDefault="00295EB7" w:rsidP="00295EB7">
      <w:pPr>
        <w:pStyle w:val="Bibliography"/>
        <w:rPr>
          <w:lang w:val="en-US"/>
        </w:rPr>
      </w:pPr>
      <w:r w:rsidRPr="004070E8">
        <w:rPr>
          <w:lang w:val="en-US"/>
        </w:rPr>
        <w:t xml:space="preserve">Cameron, A. C., &amp; Trivedi, P. K. (Eds.). (2013a). Introduction. In </w:t>
      </w:r>
      <w:r w:rsidRPr="004070E8">
        <w:rPr>
          <w:i/>
          <w:iCs/>
          <w:lang w:val="en-US"/>
        </w:rPr>
        <w:t>Regression Analysis of Count Data</w:t>
      </w:r>
      <w:r w:rsidRPr="004070E8">
        <w:rPr>
          <w:lang w:val="en-US"/>
        </w:rPr>
        <w:t xml:space="preserve"> (2nd ed., pp. 1–20). Cambridge University Press. https://doi.org/10.1017/CBO9781139013567.004</w:t>
      </w:r>
    </w:p>
    <w:p w14:paraId="76F1CB8B" w14:textId="77777777" w:rsidR="00295EB7" w:rsidRPr="004070E8" w:rsidRDefault="00295EB7" w:rsidP="00295EB7">
      <w:pPr>
        <w:pStyle w:val="Bibliography"/>
        <w:rPr>
          <w:lang w:val="en-US"/>
        </w:rPr>
      </w:pPr>
      <w:r w:rsidRPr="004070E8">
        <w:rPr>
          <w:lang w:val="en-US"/>
        </w:rPr>
        <w:lastRenderedPageBreak/>
        <w:t xml:space="preserve">Cameron, A. C., &amp; Trivedi, P. K. (Eds.). (2013b). Model Specification and Estimation. In </w:t>
      </w:r>
      <w:r w:rsidRPr="004070E8">
        <w:rPr>
          <w:i/>
          <w:iCs/>
          <w:lang w:val="en-US"/>
        </w:rPr>
        <w:t>Regression Analysis of Count Data</w:t>
      </w:r>
      <w:r w:rsidRPr="004070E8">
        <w:rPr>
          <w:lang w:val="en-US"/>
        </w:rPr>
        <w:t xml:space="preserve"> (2nd ed., pp. 21–68). Cambridge University Press. https://doi.org/10.1017/CBO9781139013567.005</w:t>
      </w:r>
    </w:p>
    <w:p w14:paraId="351A89A9" w14:textId="77777777" w:rsidR="00295EB7" w:rsidRPr="004070E8" w:rsidRDefault="00295EB7" w:rsidP="00295EB7">
      <w:pPr>
        <w:pStyle w:val="Bibliography"/>
        <w:rPr>
          <w:lang w:val="en-US"/>
        </w:rPr>
      </w:pPr>
      <w:r w:rsidRPr="004070E8">
        <w:rPr>
          <w:lang w:val="en-US"/>
        </w:rPr>
        <w:t xml:space="preserve">Cavazzuti, M. (2013). </w:t>
      </w:r>
      <w:r w:rsidRPr="004070E8">
        <w:rPr>
          <w:i/>
          <w:iCs/>
          <w:lang w:val="en-US"/>
        </w:rPr>
        <w:t>Optimization Methods</w:t>
      </w:r>
      <w:r w:rsidRPr="004070E8">
        <w:rPr>
          <w:lang w:val="en-US"/>
        </w:rPr>
        <w:t>. Springer Berlin Heidelberg. https://doi.org/10.1007/978-3-642-31187-1</w:t>
      </w:r>
    </w:p>
    <w:p w14:paraId="561FDD1A" w14:textId="77777777" w:rsidR="00295EB7" w:rsidRPr="004070E8" w:rsidRDefault="00295EB7" w:rsidP="00295EB7">
      <w:pPr>
        <w:pStyle w:val="Bibliography"/>
        <w:rPr>
          <w:lang w:val="en-US"/>
        </w:rPr>
      </w:pPr>
      <w:r w:rsidRPr="004070E8">
        <w:rPr>
          <w:i/>
          <w:iCs/>
          <w:lang w:val="en-US"/>
        </w:rPr>
        <w:t>Centromere | biology | Britannica</w:t>
      </w:r>
      <w:r w:rsidRPr="004070E8">
        <w:rPr>
          <w:lang w:val="en-US"/>
        </w:rPr>
        <w:t>. (2012, May 24). https://www.britannica.com/science/centromere</w:t>
      </w:r>
    </w:p>
    <w:p w14:paraId="1F721DF1" w14:textId="77777777" w:rsidR="00295EB7" w:rsidRPr="004070E8" w:rsidRDefault="00295EB7" w:rsidP="00295EB7">
      <w:pPr>
        <w:pStyle w:val="Bibliography"/>
        <w:rPr>
          <w:lang w:val="en-US"/>
        </w:rPr>
      </w:pPr>
      <w:r w:rsidRPr="004070E8">
        <w:rPr>
          <w:lang w:val="en-US"/>
        </w:rPr>
        <w:t xml:space="preserve">Chadwick, K. H., &amp; Leenhouts, H. P. (1973). A molecular theory of cell survival. </w:t>
      </w:r>
      <w:r w:rsidRPr="004070E8">
        <w:rPr>
          <w:i/>
          <w:iCs/>
          <w:lang w:val="en-US"/>
        </w:rPr>
        <w:t>Physics in Medicine and Biology</w:t>
      </w:r>
      <w:r w:rsidRPr="004070E8">
        <w:rPr>
          <w:lang w:val="en-US"/>
        </w:rPr>
        <w:t xml:space="preserve">, </w:t>
      </w:r>
      <w:r w:rsidRPr="004070E8">
        <w:rPr>
          <w:i/>
          <w:iCs/>
          <w:lang w:val="en-US"/>
        </w:rPr>
        <w:t>18</w:t>
      </w:r>
      <w:r w:rsidRPr="004070E8">
        <w:rPr>
          <w:lang w:val="en-US"/>
        </w:rPr>
        <w:t>(1), 78–87. https://doi.org/10.1088/0031-9155/18/1/007</w:t>
      </w:r>
    </w:p>
    <w:p w14:paraId="77F364D0" w14:textId="77777777" w:rsidR="00295EB7" w:rsidRPr="004070E8" w:rsidRDefault="00295EB7" w:rsidP="00295EB7">
      <w:pPr>
        <w:pStyle w:val="Bibliography"/>
        <w:rPr>
          <w:lang w:val="en-US"/>
        </w:rPr>
      </w:pPr>
      <w:r w:rsidRPr="004070E8">
        <w:rPr>
          <w:lang w:val="en-US"/>
        </w:rPr>
        <w:t xml:space="preserve">Chen, P. (2011). Hessian Matrix vs. Gauss–Newton Hessian Matrix. </w:t>
      </w:r>
      <w:r w:rsidRPr="004070E8">
        <w:rPr>
          <w:i/>
          <w:iCs/>
          <w:lang w:val="en-US"/>
        </w:rPr>
        <w:t>SIAM Journal on Numerical Analysis</w:t>
      </w:r>
      <w:r w:rsidRPr="004070E8">
        <w:rPr>
          <w:lang w:val="en-US"/>
        </w:rPr>
        <w:t xml:space="preserve">, </w:t>
      </w:r>
      <w:r w:rsidRPr="004070E8">
        <w:rPr>
          <w:i/>
          <w:iCs/>
          <w:lang w:val="en-US"/>
        </w:rPr>
        <w:t>49</w:t>
      </w:r>
      <w:r w:rsidRPr="004070E8">
        <w:rPr>
          <w:lang w:val="en-US"/>
        </w:rPr>
        <w:t>(4), 1417–1435. https://doi.org/10.1137/100799988</w:t>
      </w:r>
    </w:p>
    <w:p w14:paraId="4F6F7D97" w14:textId="77777777" w:rsidR="00295EB7" w:rsidRPr="004070E8" w:rsidRDefault="00295EB7" w:rsidP="00295EB7">
      <w:pPr>
        <w:pStyle w:val="Bibliography"/>
        <w:rPr>
          <w:lang w:val="en-US"/>
        </w:rPr>
      </w:pPr>
      <w:r w:rsidRPr="004070E8">
        <w:rPr>
          <w:lang w:val="en-US"/>
        </w:rPr>
        <w:t xml:space="preserve">Cooper, G. M. (2000a). DNA Repair. </w:t>
      </w:r>
      <w:r w:rsidRPr="004070E8">
        <w:rPr>
          <w:i/>
          <w:iCs/>
          <w:lang w:val="en-US"/>
        </w:rPr>
        <w:t>The Cell: A Molecular Approach. 2nd Edition</w:t>
      </w:r>
      <w:r w:rsidRPr="004070E8">
        <w:rPr>
          <w:lang w:val="en-US"/>
        </w:rPr>
        <w:t>. https://www.ncbi.nlm.nih.gov/books/NBK9900/</w:t>
      </w:r>
    </w:p>
    <w:p w14:paraId="0331F7C8" w14:textId="77777777" w:rsidR="00295EB7" w:rsidRPr="004070E8" w:rsidRDefault="00295EB7" w:rsidP="00295EB7">
      <w:pPr>
        <w:pStyle w:val="Bibliography"/>
        <w:rPr>
          <w:lang w:val="en-US"/>
        </w:rPr>
      </w:pPr>
      <w:r w:rsidRPr="004070E8">
        <w:rPr>
          <w:lang w:val="en-US"/>
        </w:rPr>
        <w:t xml:space="preserve">Cooper, G. M. (2000b). DNA Replication. </w:t>
      </w:r>
      <w:r w:rsidRPr="004070E8">
        <w:rPr>
          <w:i/>
          <w:iCs/>
          <w:lang w:val="en-US"/>
        </w:rPr>
        <w:t>The Cell: A Molecular Approach. 2nd Edition</w:t>
      </w:r>
      <w:r w:rsidRPr="004070E8">
        <w:rPr>
          <w:lang w:val="en-US"/>
        </w:rPr>
        <w:t>. https://www.ncbi.nlm.nih.gov/books/NBK9940/</w:t>
      </w:r>
    </w:p>
    <w:p w14:paraId="2EFB52AE" w14:textId="77777777" w:rsidR="00295EB7" w:rsidRPr="004070E8" w:rsidRDefault="00295EB7" w:rsidP="00295EB7">
      <w:pPr>
        <w:pStyle w:val="Bibliography"/>
        <w:rPr>
          <w:lang w:val="en-US"/>
        </w:rPr>
      </w:pPr>
      <w:r w:rsidRPr="004070E8">
        <w:rPr>
          <w:lang w:val="en-US"/>
        </w:rPr>
        <w:t xml:space="preserve">Devic, S., Seuntjens, J., Sham, E., Podgorsak, E. B., Schmidtlein, C. R., Kirov, A. S., &amp; Soares, C. G. (2005). Precise radiochromic film dosimetry using a flat-bed document scanner. </w:t>
      </w:r>
      <w:r w:rsidRPr="004070E8">
        <w:rPr>
          <w:i/>
          <w:iCs/>
          <w:lang w:val="en-US"/>
        </w:rPr>
        <w:t>Medical Physics</w:t>
      </w:r>
      <w:r w:rsidRPr="004070E8">
        <w:rPr>
          <w:lang w:val="en-US"/>
        </w:rPr>
        <w:t xml:space="preserve">, </w:t>
      </w:r>
      <w:r w:rsidRPr="004070E8">
        <w:rPr>
          <w:i/>
          <w:iCs/>
          <w:lang w:val="en-US"/>
        </w:rPr>
        <w:t>32</w:t>
      </w:r>
      <w:r w:rsidRPr="004070E8">
        <w:rPr>
          <w:lang w:val="en-US"/>
        </w:rPr>
        <w:t>(7Part1), 2245–2253. https://doi.org/10.1118/1.1929253</w:t>
      </w:r>
    </w:p>
    <w:p w14:paraId="7A9F9854" w14:textId="77777777" w:rsidR="00295EB7" w:rsidRPr="004070E8" w:rsidRDefault="00295EB7" w:rsidP="00295EB7">
      <w:pPr>
        <w:pStyle w:val="Bibliography"/>
        <w:rPr>
          <w:lang w:val="en-US"/>
        </w:rPr>
      </w:pPr>
      <w:r w:rsidRPr="004070E8">
        <w:rPr>
          <w:lang w:val="en-US"/>
        </w:rPr>
        <w:t xml:space="preserve">Devic, S., Tomic, N., &amp; Lewis, D. (2016). Reference radiochromic film dosimetry: Review of technical aspects. </w:t>
      </w:r>
      <w:r w:rsidRPr="004070E8">
        <w:rPr>
          <w:i/>
          <w:iCs/>
          <w:lang w:val="en-US"/>
        </w:rPr>
        <w:t>Physica Medica</w:t>
      </w:r>
      <w:r w:rsidRPr="004070E8">
        <w:rPr>
          <w:lang w:val="en-US"/>
        </w:rPr>
        <w:t xml:space="preserve">, </w:t>
      </w:r>
      <w:r w:rsidRPr="004070E8">
        <w:rPr>
          <w:i/>
          <w:iCs/>
          <w:lang w:val="en-US"/>
        </w:rPr>
        <w:t>32</w:t>
      </w:r>
      <w:r w:rsidRPr="004070E8">
        <w:rPr>
          <w:lang w:val="en-US"/>
        </w:rPr>
        <w:t>(4), 541–556. https://doi.org/10.1016/j.ejmp.2016.02.008</w:t>
      </w:r>
    </w:p>
    <w:p w14:paraId="57A3CB6C" w14:textId="77777777" w:rsidR="00295EB7" w:rsidRPr="004070E8" w:rsidRDefault="00295EB7" w:rsidP="00295EB7">
      <w:pPr>
        <w:pStyle w:val="Bibliography"/>
        <w:rPr>
          <w:lang w:val="en-US"/>
        </w:rPr>
      </w:pPr>
      <w:r w:rsidRPr="004070E8">
        <w:rPr>
          <w:lang w:val="en-US"/>
        </w:rPr>
        <w:t xml:space="preserve">Einstein, A., &amp; Infeld, L. (1938). </w:t>
      </w:r>
      <w:r w:rsidRPr="004070E8">
        <w:rPr>
          <w:i/>
          <w:iCs/>
          <w:lang w:val="en-US"/>
        </w:rPr>
        <w:t>Evolution of Physics</w:t>
      </w:r>
      <w:r w:rsidRPr="004070E8">
        <w:rPr>
          <w:lang w:val="en-US"/>
        </w:rPr>
        <w:t>. Simon and Schuster.</w:t>
      </w:r>
    </w:p>
    <w:p w14:paraId="41BFC048" w14:textId="77777777" w:rsidR="00295EB7" w:rsidRPr="004070E8" w:rsidRDefault="00295EB7" w:rsidP="00295EB7">
      <w:pPr>
        <w:pStyle w:val="Bibliography"/>
        <w:rPr>
          <w:lang w:val="en-US"/>
        </w:rPr>
      </w:pPr>
      <w:r w:rsidRPr="004070E8">
        <w:rPr>
          <w:i/>
          <w:iCs/>
          <w:lang w:val="en-US"/>
        </w:rPr>
        <w:lastRenderedPageBreak/>
        <w:t>Epithelium | anatomy | Britannica</w:t>
      </w:r>
      <w:r w:rsidRPr="004070E8">
        <w:rPr>
          <w:lang w:val="en-US"/>
        </w:rPr>
        <w:t>. (2009, April 1). https://www.britannica.com/science/epithelium</w:t>
      </w:r>
    </w:p>
    <w:p w14:paraId="74406005" w14:textId="77777777" w:rsidR="00295EB7" w:rsidRPr="004070E8" w:rsidRDefault="00295EB7" w:rsidP="00295EB7">
      <w:pPr>
        <w:pStyle w:val="Bibliography"/>
        <w:rPr>
          <w:lang w:val="en-US"/>
        </w:rPr>
      </w:pPr>
      <w:r w:rsidRPr="004070E8">
        <w:rPr>
          <w:lang w:val="en-US"/>
        </w:rPr>
        <w:t xml:space="preserve">Franken, N. A. P., Rodermond, H. M., Stap, J., Haveman, J., &amp; van Bree, C. (2006). Clonogenic assay of cells in vitro. </w:t>
      </w:r>
      <w:r w:rsidRPr="004070E8">
        <w:rPr>
          <w:i/>
          <w:iCs/>
          <w:lang w:val="en-US"/>
        </w:rPr>
        <w:t>Nature Protocols</w:t>
      </w:r>
      <w:r w:rsidRPr="004070E8">
        <w:rPr>
          <w:lang w:val="en-US"/>
        </w:rPr>
        <w:t xml:space="preserve">, </w:t>
      </w:r>
      <w:r w:rsidRPr="004070E8">
        <w:rPr>
          <w:i/>
          <w:iCs/>
          <w:lang w:val="en-US"/>
        </w:rPr>
        <w:t>1</w:t>
      </w:r>
      <w:r w:rsidRPr="004070E8">
        <w:rPr>
          <w:lang w:val="en-US"/>
        </w:rPr>
        <w:t>(5), 2315–2319. https://doi.org/10.1038/nprot.2006.339</w:t>
      </w:r>
    </w:p>
    <w:p w14:paraId="64B0A629" w14:textId="77777777" w:rsidR="00295EB7" w:rsidRPr="004070E8" w:rsidRDefault="00295EB7" w:rsidP="00295EB7">
      <w:pPr>
        <w:pStyle w:val="Bibliography"/>
        <w:rPr>
          <w:lang w:val="en-US"/>
        </w:rPr>
      </w:pPr>
      <w:r w:rsidRPr="004070E8">
        <w:rPr>
          <w:lang w:val="en-US"/>
        </w:rPr>
        <w:t xml:space="preserve">GafChromic. (n.d.). </w:t>
      </w:r>
      <w:r w:rsidRPr="004070E8">
        <w:rPr>
          <w:i/>
          <w:iCs/>
          <w:lang w:val="en-US"/>
        </w:rPr>
        <w:t>1GafChromic®EBT2 and EBT3 Films for Ball Cube II Phantom</w:t>
      </w:r>
      <w:r w:rsidRPr="004070E8">
        <w:rPr>
          <w:lang w:val="en-US"/>
        </w:rPr>
        <w:t>. Retrieved March 31, 2022, from https://hobbydocbox.com/Photography/67018394-Gafchromic-ebt2-and-ebt3-films-for-ball-cube-ii-phantom.html</w:t>
      </w:r>
    </w:p>
    <w:p w14:paraId="67E366F5" w14:textId="77777777" w:rsidR="00295EB7" w:rsidRPr="004070E8" w:rsidRDefault="00295EB7" w:rsidP="00295EB7">
      <w:pPr>
        <w:pStyle w:val="Bibliography"/>
        <w:rPr>
          <w:lang w:val="en-US"/>
        </w:rPr>
      </w:pPr>
      <w:r w:rsidRPr="004070E8">
        <w:rPr>
          <w:lang w:val="en-US"/>
        </w:rPr>
        <w:t xml:space="preserve">Galvin, J. M., Smith, A. R., &amp; Lally, B. (1993). Characterization of a multileaf collimator system. </w:t>
      </w:r>
      <w:r w:rsidRPr="004070E8">
        <w:rPr>
          <w:i/>
          <w:iCs/>
          <w:lang w:val="en-US"/>
        </w:rPr>
        <w:t>International Journal of Radiation Oncology*Biology*Physics</w:t>
      </w:r>
      <w:r w:rsidRPr="004070E8">
        <w:rPr>
          <w:lang w:val="en-US"/>
        </w:rPr>
        <w:t xml:space="preserve">, </w:t>
      </w:r>
      <w:r w:rsidRPr="004070E8">
        <w:rPr>
          <w:i/>
          <w:iCs/>
          <w:lang w:val="en-US"/>
        </w:rPr>
        <w:t>25</w:t>
      </w:r>
      <w:r w:rsidRPr="004070E8">
        <w:rPr>
          <w:lang w:val="en-US"/>
        </w:rPr>
        <w:t>(2), 181–192. https://doi.org/10.1016/0360-3016(93)90339-W</w:t>
      </w:r>
    </w:p>
    <w:p w14:paraId="19F1ACB5" w14:textId="77777777" w:rsidR="00295EB7" w:rsidRPr="004070E8" w:rsidRDefault="00295EB7" w:rsidP="00295EB7">
      <w:pPr>
        <w:pStyle w:val="Bibliography"/>
        <w:rPr>
          <w:lang w:val="en-US"/>
        </w:rPr>
      </w:pPr>
      <w:r w:rsidRPr="004070E8">
        <w:rPr>
          <w:lang w:val="en-US"/>
        </w:rPr>
        <w:t xml:space="preserve">Gavin, H. P. (2020). </w:t>
      </w:r>
      <w:r w:rsidRPr="004070E8">
        <w:rPr>
          <w:i/>
          <w:iCs/>
          <w:lang w:val="en-US"/>
        </w:rPr>
        <w:t>The Levenberg-Marquardt algorithm for nonlinear least squares curve-</w:t>
      </w:r>
      <w:r>
        <w:rPr>
          <w:i/>
          <w:iCs/>
        </w:rPr>
        <w:t>ﬁ</w:t>
      </w:r>
      <w:r w:rsidRPr="004070E8">
        <w:rPr>
          <w:i/>
          <w:iCs/>
          <w:lang w:val="en-US"/>
        </w:rPr>
        <w:t>tting problems</w:t>
      </w:r>
      <w:r w:rsidRPr="004070E8">
        <w:rPr>
          <w:lang w:val="en-US"/>
        </w:rPr>
        <w:t>. 19.</w:t>
      </w:r>
    </w:p>
    <w:p w14:paraId="677B5E37" w14:textId="77777777" w:rsidR="00295EB7" w:rsidRPr="004070E8" w:rsidRDefault="00295EB7" w:rsidP="00295EB7">
      <w:pPr>
        <w:pStyle w:val="Bibliography"/>
        <w:rPr>
          <w:lang w:val="en-US"/>
        </w:rPr>
      </w:pPr>
      <w:r w:rsidRPr="004070E8">
        <w:rPr>
          <w:lang w:val="en-US"/>
        </w:rPr>
        <w:t xml:space="preserve">Ghosh, S., Ghosh, A., &amp; Krishna, M. (2015). Role of ATM in bystander signaling between human monocytes and lung adenocarcinoma cells. </w:t>
      </w:r>
      <w:r w:rsidRPr="004070E8">
        <w:rPr>
          <w:i/>
          <w:iCs/>
          <w:lang w:val="en-US"/>
        </w:rPr>
        <w:t>Mutation Research/Genetic Toxicology and Environmental Mutagenesis</w:t>
      </w:r>
      <w:r w:rsidRPr="004070E8">
        <w:rPr>
          <w:lang w:val="en-US"/>
        </w:rPr>
        <w:t xml:space="preserve">, </w:t>
      </w:r>
      <w:r w:rsidRPr="004070E8">
        <w:rPr>
          <w:i/>
          <w:iCs/>
          <w:lang w:val="en-US"/>
        </w:rPr>
        <w:t>794</w:t>
      </w:r>
      <w:r w:rsidRPr="004070E8">
        <w:rPr>
          <w:lang w:val="en-US"/>
        </w:rPr>
        <w:t>, 39–45. https://doi.org/10.1016/j.mrgentox.2015.10.003</w:t>
      </w:r>
    </w:p>
    <w:p w14:paraId="02DA423F" w14:textId="77777777" w:rsidR="00295EB7" w:rsidRPr="004070E8" w:rsidRDefault="00295EB7" w:rsidP="00295EB7">
      <w:pPr>
        <w:pStyle w:val="Bibliography"/>
        <w:rPr>
          <w:lang w:val="en-US"/>
        </w:rPr>
      </w:pPr>
      <w:r w:rsidRPr="004070E8">
        <w:rPr>
          <w:lang w:val="en-US"/>
        </w:rPr>
        <w:t xml:space="preserve">Gianfaldoni, S., Gianfaldoni, R., Wollina, U., Lotti, J., Tchernev, G., &amp; Lotti, T. (2017). An Overview on Radiotherapy: From Its History to Its Current Applications in Dermatology. </w:t>
      </w:r>
      <w:r w:rsidRPr="004070E8">
        <w:rPr>
          <w:i/>
          <w:iCs/>
          <w:lang w:val="en-US"/>
        </w:rPr>
        <w:t>Open Access Macedonian Journal of Medical Sciences</w:t>
      </w:r>
      <w:r w:rsidRPr="004070E8">
        <w:rPr>
          <w:lang w:val="en-US"/>
        </w:rPr>
        <w:t xml:space="preserve">, </w:t>
      </w:r>
      <w:r w:rsidRPr="004070E8">
        <w:rPr>
          <w:i/>
          <w:iCs/>
          <w:lang w:val="en-US"/>
        </w:rPr>
        <w:t>5</w:t>
      </w:r>
      <w:r w:rsidRPr="004070E8">
        <w:rPr>
          <w:lang w:val="en-US"/>
        </w:rPr>
        <w:t>(4), 521–525. https://doi.org/10.3889/oamjms.2017.122</w:t>
      </w:r>
    </w:p>
    <w:p w14:paraId="0A2C0B56" w14:textId="77777777" w:rsidR="00295EB7" w:rsidRPr="004070E8" w:rsidRDefault="00295EB7" w:rsidP="00295EB7">
      <w:pPr>
        <w:pStyle w:val="Bibliography"/>
        <w:rPr>
          <w:lang w:val="en-US"/>
        </w:rPr>
      </w:pPr>
      <w:r w:rsidRPr="004070E8">
        <w:rPr>
          <w:lang w:val="en-US"/>
        </w:rPr>
        <w:t xml:space="preserve">Giard, D. J., Aaronson, S. A., Todaro, G. J., Arnstein, P., Kersey, J. H., Dosik, H., &amp; Parks, W. P. (1973). In vitro cultivation of human tumors: Establishment of cell lines derived from </w:t>
      </w:r>
      <w:r w:rsidRPr="004070E8">
        <w:rPr>
          <w:lang w:val="en-US"/>
        </w:rPr>
        <w:lastRenderedPageBreak/>
        <w:t xml:space="preserve">a series of solid tumors. </w:t>
      </w:r>
      <w:r w:rsidRPr="004070E8">
        <w:rPr>
          <w:i/>
          <w:iCs/>
          <w:lang w:val="en-US"/>
        </w:rPr>
        <w:t>Journal of the National Cancer Institute</w:t>
      </w:r>
      <w:r w:rsidRPr="004070E8">
        <w:rPr>
          <w:lang w:val="en-US"/>
        </w:rPr>
        <w:t xml:space="preserve">, </w:t>
      </w:r>
      <w:r w:rsidRPr="004070E8">
        <w:rPr>
          <w:i/>
          <w:iCs/>
          <w:lang w:val="en-US"/>
        </w:rPr>
        <w:t>51</w:t>
      </w:r>
      <w:r w:rsidRPr="004070E8">
        <w:rPr>
          <w:lang w:val="en-US"/>
        </w:rPr>
        <w:t>(5), 1417–1423. https://doi.org/10.1093/jnci/51.5.1417</w:t>
      </w:r>
    </w:p>
    <w:p w14:paraId="56BB884F" w14:textId="77777777" w:rsidR="00295EB7" w:rsidRPr="004070E8" w:rsidRDefault="00295EB7" w:rsidP="00295EB7">
      <w:pPr>
        <w:pStyle w:val="Bibliography"/>
        <w:rPr>
          <w:lang w:val="en-US"/>
        </w:rPr>
      </w:pPr>
      <w:r w:rsidRPr="004070E8">
        <w:rPr>
          <w:lang w:val="en-US"/>
        </w:rPr>
        <w:t xml:space="preserve">Girard, F., Bouchard, H., &amp; Lacroix, F. (2012). Reference dosimetry using radiochromic film. </w:t>
      </w:r>
      <w:r w:rsidRPr="004070E8">
        <w:rPr>
          <w:i/>
          <w:iCs/>
          <w:lang w:val="en-US"/>
        </w:rPr>
        <w:t>Journal of Applied Clinical Medical Physics</w:t>
      </w:r>
      <w:r w:rsidRPr="004070E8">
        <w:rPr>
          <w:lang w:val="en-US"/>
        </w:rPr>
        <w:t xml:space="preserve">, </w:t>
      </w:r>
      <w:r w:rsidRPr="004070E8">
        <w:rPr>
          <w:i/>
          <w:iCs/>
          <w:lang w:val="en-US"/>
        </w:rPr>
        <w:t>13</w:t>
      </w:r>
      <w:r w:rsidRPr="004070E8">
        <w:rPr>
          <w:lang w:val="en-US"/>
        </w:rPr>
        <w:t>(6), 339–353. https://doi.org/10.1120/jacmp.v13i6.3994</w:t>
      </w:r>
    </w:p>
    <w:p w14:paraId="736913A8" w14:textId="77777777" w:rsidR="00295EB7" w:rsidRPr="004070E8" w:rsidRDefault="00295EB7" w:rsidP="00295EB7">
      <w:pPr>
        <w:pStyle w:val="Bibliography"/>
        <w:rPr>
          <w:lang w:val="en-US"/>
        </w:rPr>
      </w:pPr>
      <w:r w:rsidRPr="004070E8">
        <w:rPr>
          <w:lang w:val="en-US"/>
        </w:rPr>
        <w:t xml:space="preserve">Giridhar, P., &amp; Rath, G. K. (2020). Clinical Significance of Cell Survival Curves. In S. Mallick, G. K. Rath, &amp; R. Benson (Eds.), </w:t>
      </w:r>
      <w:r w:rsidRPr="004070E8">
        <w:rPr>
          <w:i/>
          <w:iCs/>
          <w:lang w:val="en-US"/>
        </w:rPr>
        <w:t>Practical Radiation Oncology</w:t>
      </w:r>
      <w:r w:rsidRPr="004070E8">
        <w:rPr>
          <w:lang w:val="en-US"/>
        </w:rPr>
        <w:t xml:space="preserve"> (pp. 171–175). Springer. https://doi.org/10.1007/978-981-15-0073-2_27</w:t>
      </w:r>
    </w:p>
    <w:p w14:paraId="21240433" w14:textId="77777777" w:rsidR="00295EB7" w:rsidRPr="004070E8" w:rsidRDefault="00295EB7" w:rsidP="00295EB7">
      <w:pPr>
        <w:pStyle w:val="Bibliography"/>
        <w:rPr>
          <w:lang w:val="en-US"/>
        </w:rPr>
      </w:pPr>
      <w:r w:rsidRPr="004070E8">
        <w:rPr>
          <w:lang w:val="en-US"/>
        </w:rPr>
        <w:t xml:space="preserve">Goel, A. (2021a, September 19). </w:t>
      </w:r>
      <w:r w:rsidRPr="004070E8">
        <w:rPr>
          <w:i/>
          <w:iCs/>
          <w:lang w:val="en-US"/>
        </w:rPr>
        <w:t>Filament circuit | Radiology Reference Article | Radiopaedia.org</w:t>
      </w:r>
      <w:r w:rsidRPr="004070E8">
        <w:rPr>
          <w:lang w:val="en-US"/>
        </w:rPr>
        <w:t>. Radiopaedia. https://doi.org/10.53347/rID-29738</w:t>
      </w:r>
    </w:p>
    <w:p w14:paraId="7DC1EF37" w14:textId="77777777" w:rsidR="00295EB7" w:rsidRPr="004070E8" w:rsidRDefault="00295EB7" w:rsidP="00295EB7">
      <w:pPr>
        <w:pStyle w:val="Bibliography"/>
        <w:rPr>
          <w:lang w:val="en-US"/>
        </w:rPr>
      </w:pPr>
      <w:r w:rsidRPr="004070E8">
        <w:rPr>
          <w:lang w:val="en-US"/>
        </w:rPr>
        <w:t xml:space="preserve">Goel, A. (2021b, September 20). </w:t>
      </w:r>
      <w:r w:rsidRPr="004070E8">
        <w:rPr>
          <w:i/>
          <w:iCs/>
          <w:lang w:val="en-US"/>
        </w:rPr>
        <w:t>Filters | Radiology Reference Article | Radiopaedia.org</w:t>
      </w:r>
      <w:r w:rsidRPr="004070E8">
        <w:rPr>
          <w:lang w:val="en-US"/>
        </w:rPr>
        <w:t>. Radiopaedia. https://doi.org/10.53347/rID-29737</w:t>
      </w:r>
    </w:p>
    <w:p w14:paraId="14031741" w14:textId="77777777" w:rsidR="00295EB7" w:rsidRPr="004070E8" w:rsidRDefault="00295EB7" w:rsidP="00295EB7">
      <w:pPr>
        <w:pStyle w:val="Bibliography"/>
        <w:rPr>
          <w:lang w:val="en-US"/>
        </w:rPr>
      </w:pPr>
      <w:r w:rsidRPr="004070E8">
        <w:rPr>
          <w:lang w:val="sv-SE"/>
        </w:rPr>
        <w:t xml:space="preserve">Grieken, R. van, &amp; Markowicz, A. (1993). </w:t>
      </w:r>
      <w:r w:rsidRPr="004070E8">
        <w:rPr>
          <w:i/>
          <w:iCs/>
          <w:lang w:val="en-US"/>
        </w:rPr>
        <w:t>Handbook of X-ray spectrometry: Methods and techniques</w:t>
      </w:r>
      <w:r w:rsidRPr="004070E8">
        <w:rPr>
          <w:lang w:val="en-US"/>
        </w:rPr>
        <w:t>. Marcel Dekker.</w:t>
      </w:r>
    </w:p>
    <w:p w14:paraId="559FDF45" w14:textId="77777777" w:rsidR="00295EB7" w:rsidRPr="004070E8" w:rsidRDefault="00295EB7" w:rsidP="00295EB7">
      <w:pPr>
        <w:pStyle w:val="Bibliography"/>
        <w:rPr>
          <w:lang w:val="en-US"/>
        </w:rPr>
      </w:pPr>
      <w:r w:rsidRPr="004070E8">
        <w:rPr>
          <w:lang w:val="en-US"/>
        </w:rPr>
        <w:t xml:space="preserve">Grote, S. J., &amp; Revell, S. H. (1972). CORRELATION OF CHROMOSOME DAMAGE AND COLONY-FORMING ABILITY IN SYRIAN HAMSTER CELLS IN CULTURE IRRADIATED IN G. </w:t>
      </w:r>
      <w:r w:rsidRPr="004070E8">
        <w:rPr>
          <w:i/>
          <w:iCs/>
          <w:lang w:val="en-US"/>
        </w:rPr>
        <w:t>Curr. Top. Radiat. Res. Quart. 7: No. 3, 303-9(Jun 1972).</w:t>
      </w:r>
      <w:r w:rsidRPr="004070E8">
        <w:rPr>
          <w:lang w:val="en-US"/>
        </w:rPr>
        <w:t xml:space="preserve"> https://www.osti.gov/biblio/4599614</w:t>
      </w:r>
    </w:p>
    <w:p w14:paraId="71453EEB" w14:textId="77777777" w:rsidR="00295EB7" w:rsidRPr="004070E8" w:rsidRDefault="00295EB7" w:rsidP="00295EB7">
      <w:pPr>
        <w:pStyle w:val="Bibliography"/>
        <w:rPr>
          <w:lang w:val="en-US"/>
        </w:rPr>
      </w:pPr>
      <w:r w:rsidRPr="004070E8">
        <w:rPr>
          <w:lang w:val="en-US"/>
        </w:rPr>
        <w:t xml:space="preserve">Hall, E. J., &amp; Giaccia, A. J. (2012). </w:t>
      </w:r>
      <w:r w:rsidRPr="004070E8">
        <w:rPr>
          <w:i/>
          <w:iCs/>
          <w:lang w:val="en-US"/>
        </w:rPr>
        <w:t>Radiobiology for the radiologist</w:t>
      </w:r>
      <w:r w:rsidRPr="004070E8">
        <w:rPr>
          <w:lang w:val="en-US"/>
        </w:rPr>
        <w:t xml:space="preserve"> (7th ed). Wolters Kluwer Lippincott Williams &amp; Wilkins.</w:t>
      </w:r>
    </w:p>
    <w:p w14:paraId="088BA9F2" w14:textId="77777777" w:rsidR="00295EB7" w:rsidRDefault="00295EB7" w:rsidP="00295EB7">
      <w:pPr>
        <w:pStyle w:val="Bibliography"/>
      </w:pPr>
      <w:r w:rsidRPr="004070E8">
        <w:rPr>
          <w:lang w:val="en-US"/>
        </w:rPr>
        <w:t xml:space="preserve">Han, D. (2013). </w:t>
      </w:r>
      <w:r w:rsidRPr="004070E8">
        <w:rPr>
          <w:i/>
          <w:iCs/>
          <w:lang w:val="en-US"/>
        </w:rPr>
        <w:t>Comparison of Commonly Used Image Interpolation Methods</w:t>
      </w:r>
      <w:r w:rsidRPr="004070E8">
        <w:rPr>
          <w:lang w:val="en-US"/>
        </w:rPr>
        <w:t xml:space="preserve">. </w:t>
      </w:r>
      <w:r>
        <w:t>1556–1559. https://doi.org/10.2991/iccsee.2013.391</w:t>
      </w:r>
    </w:p>
    <w:p w14:paraId="71036408" w14:textId="77777777" w:rsidR="00295EB7" w:rsidRPr="004070E8" w:rsidRDefault="00295EB7" w:rsidP="00295EB7">
      <w:pPr>
        <w:pStyle w:val="Bibliography"/>
        <w:rPr>
          <w:lang w:val="en-US"/>
        </w:rPr>
      </w:pPr>
      <w:r>
        <w:lastRenderedPageBreak/>
        <w:t xml:space="preserve">Haralick, R. M., Shanmugam, K., &amp; Dinstein, I. (1973). </w:t>
      </w:r>
      <w:r w:rsidRPr="004070E8">
        <w:rPr>
          <w:lang w:val="en-US"/>
        </w:rPr>
        <w:t xml:space="preserve">Textural Features for Image Classification. </w:t>
      </w:r>
      <w:r w:rsidRPr="004070E8">
        <w:rPr>
          <w:i/>
          <w:iCs/>
          <w:lang w:val="en-US"/>
        </w:rPr>
        <w:t>IEEE Transactions on Systems, Man, and Cybernetics</w:t>
      </w:r>
      <w:r w:rsidRPr="004070E8">
        <w:rPr>
          <w:lang w:val="en-US"/>
        </w:rPr>
        <w:t xml:space="preserve">, </w:t>
      </w:r>
      <w:r w:rsidRPr="004070E8">
        <w:rPr>
          <w:i/>
          <w:iCs/>
          <w:lang w:val="en-US"/>
        </w:rPr>
        <w:t>SMC-3</w:t>
      </w:r>
      <w:r w:rsidRPr="004070E8">
        <w:rPr>
          <w:lang w:val="en-US"/>
        </w:rPr>
        <w:t>(6), 610–621. https://doi.org/10.1109/TSMC.1973.4309314</w:t>
      </w:r>
    </w:p>
    <w:p w14:paraId="2A216CCF" w14:textId="77777777" w:rsidR="00295EB7" w:rsidRPr="004070E8" w:rsidRDefault="00295EB7" w:rsidP="00295EB7">
      <w:pPr>
        <w:pStyle w:val="Bibliography"/>
        <w:rPr>
          <w:lang w:val="en-US"/>
        </w:rPr>
      </w:pPr>
      <w:r w:rsidRPr="004070E8">
        <w:rPr>
          <w:lang w:val="en-US"/>
        </w:rPr>
        <w:t xml:space="preserve">Harding, S. M., Benci, J. L., Irianto, J., Discher, D. E., Minn, A. J., &amp; Greenberg, R. A. (2017). Mitotic progression following DNA damage enables pattern recognition within micronuclei. </w:t>
      </w:r>
      <w:r w:rsidRPr="004070E8">
        <w:rPr>
          <w:i/>
          <w:iCs/>
          <w:lang w:val="en-US"/>
        </w:rPr>
        <w:t>Nature</w:t>
      </w:r>
      <w:r w:rsidRPr="004070E8">
        <w:rPr>
          <w:lang w:val="en-US"/>
        </w:rPr>
        <w:t xml:space="preserve">, </w:t>
      </w:r>
      <w:r w:rsidRPr="004070E8">
        <w:rPr>
          <w:i/>
          <w:iCs/>
          <w:lang w:val="en-US"/>
        </w:rPr>
        <w:t>548</w:t>
      </w:r>
      <w:r w:rsidRPr="004070E8">
        <w:rPr>
          <w:lang w:val="en-US"/>
        </w:rPr>
        <w:t>(7668), 466–470. https://doi.org/10.1038/nature23470</w:t>
      </w:r>
    </w:p>
    <w:p w14:paraId="5F581C3C" w14:textId="77777777" w:rsidR="00295EB7" w:rsidRPr="004070E8" w:rsidRDefault="00295EB7" w:rsidP="00295EB7">
      <w:pPr>
        <w:pStyle w:val="Bibliography"/>
        <w:rPr>
          <w:lang w:val="en-US"/>
        </w:rPr>
      </w:pPr>
      <w:r w:rsidRPr="004070E8">
        <w:rPr>
          <w:i/>
          <w:iCs/>
          <w:lang w:val="en-US"/>
        </w:rPr>
        <w:t>High Accuracy Electrometers for Low Current/High Resistance Applications | Tektronix</w:t>
      </w:r>
      <w:r w:rsidRPr="004070E8">
        <w:rPr>
          <w:lang w:val="en-US"/>
        </w:rPr>
        <w:t>. (n.d.). Retrieved March 28, 2022, from https://www.tek.com/en/documents/brochure/high-accuracy-electrometers-low-current-high-resistance-applications</w:t>
      </w:r>
    </w:p>
    <w:p w14:paraId="52401E3C" w14:textId="77777777" w:rsidR="00295EB7" w:rsidRPr="004070E8" w:rsidRDefault="00295EB7" w:rsidP="00295EB7">
      <w:pPr>
        <w:pStyle w:val="Bibliography"/>
        <w:rPr>
          <w:lang w:val="en-US"/>
        </w:rPr>
      </w:pPr>
      <w:r w:rsidRPr="004070E8">
        <w:rPr>
          <w:lang w:val="en-US"/>
        </w:rPr>
        <w:t xml:space="preserve">Hu, W., Xu, S., Yao, B., Hong, M., Wu, X., Pei, H., Chang, L., Ding, N., Gao, X., Ye, C., Wang, J., Hei, T. K., &amp; Zhou, G. (2014). MiR-663 inhibits radiation-induced bystander effects by targeting TGFB1 in a feedback mode. </w:t>
      </w:r>
      <w:r w:rsidRPr="004070E8">
        <w:rPr>
          <w:i/>
          <w:iCs/>
          <w:lang w:val="en-US"/>
        </w:rPr>
        <w:t>RNA Biology</w:t>
      </w:r>
      <w:r w:rsidRPr="004070E8">
        <w:rPr>
          <w:lang w:val="en-US"/>
        </w:rPr>
        <w:t xml:space="preserve">, </w:t>
      </w:r>
      <w:r w:rsidRPr="004070E8">
        <w:rPr>
          <w:i/>
          <w:iCs/>
          <w:lang w:val="en-US"/>
        </w:rPr>
        <w:t>11</w:t>
      </w:r>
      <w:r w:rsidRPr="004070E8">
        <w:rPr>
          <w:lang w:val="en-US"/>
        </w:rPr>
        <w:t>(9), 1189–1198. https://doi.org/10.4161/rna.34345</w:t>
      </w:r>
    </w:p>
    <w:p w14:paraId="00D4C7FB" w14:textId="77777777" w:rsidR="00295EB7" w:rsidRPr="004070E8" w:rsidRDefault="00295EB7" w:rsidP="00295EB7">
      <w:pPr>
        <w:pStyle w:val="Bibliography"/>
        <w:rPr>
          <w:lang w:val="en-US"/>
        </w:rPr>
      </w:pPr>
      <w:r w:rsidRPr="004070E8">
        <w:rPr>
          <w:lang w:val="en-US"/>
        </w:rPr>
        <w:t xml:space="preserve">Iyer, R., &amp; Lehnert, B. E. (2002). Low dose, low-LET ionizing radiation-induced radioadaptation and associated early responses in unirradiated cells. </w:t>
      </w:r>
      <w:r w:rsidRPr="004070E8">
        <w:rPr>
          <w:i/>
          <w:iCs/>
          <w:lang w:val="en-US"/>
        </w:rPr>
        <w:t>Mutation Research/Fundamental and Molecular Mechanisms of Mutagenesis</w:t>
      </w:r>
      <w:r w:rsidRPr="004070E8">
        <w:rPr>
          <w:lang w:val="en-US"/>
        </w:rPr>
        <w:t xml:space="preserve">, </w:t>
      </w:r>
      <w:r w:rsidRPr="004070E8">
        <w:rPr>
          <w:i/>
          <w:iCs/>
          <w:lang w:val="en-US"/>
        </w:rPr>
        <w:t>503</w:t>
      </w:r>
      <w:r w:rsidRPr="004070E8">
        <w:rPr>
          <w:lang w:val="en-US"/>
        </w:rPr>
        <w:t>(1), 1–9. https://doi.org/10.1016/S0027-5107(02)00068-4</w:t>
      </w:r>
    </w:p>
    <w:p w14:paraId="7E089609" w14:textId="77777777" w:rsidR="00295EB7" w:rsidRPr="004070E8" w:rsidRDefault="00295EB7" w:rsidP="00295EB7">
      <w:pPr>
        <w:pStyle w:val="Bibliography"/>
        <w:rPr>
          <w:lang w:val="en-US"/>
        </w:rPr>
      </w:pPr>
      <w:r w:rsidRPr="004070E8">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4070E8">
        <w:rPr>
          <w:i/>
          <w:iCs/>
          <w:lang w:val="en-US"/>
        </w:rPr>
        <w:t>Cancer Cell</w:t>
      </w:r>
      <w:r w:rsidRPr="004070E8">
        <w:rPr>
          <w:lang w:val="en-US"/>
        </w:rPr>
        <w:t xml:space="preserve">, </w:t>
      </w:r>
      <w:r w:rsidRPr="004070E8">
        <w:rPr>
          <w:i/>
          <w:iCs/>
          <w:lang w:val="en-US"/>
        </w:rPr>
        <w:t>4</w:t>
      </w:r>
      <w:r w:rsidRPr="004070E8">
        <w:rPr>
          <w:lang w:val="en-US"/>
        </w:rPr>
        <w:t>(4), 321–328. https://doi.org/10.1016/S1535-6108(03)00244-7</w:t>
      </w:r>
    </w:p>
    <w:p w14:paraId="2A70DDC5" w14:textId="77777777" w:rsidR="00295EB7" w:rsidRPr="004070E8" w:rsidRDefault="00295EB7" w:rsidP="00295EB7">
      <w:pPr>
        <w:pStyle w:val="Bibliography"/>
        <w:rPr>
          <w:lang w:val="en-US"/>
        </w:rPr>
      </w:pPr>
      <w:r w:rsidRPr="004070E8">
        <w:rPr>
          <w:lang w:val="en-US"/>
        </w:rPr>
        <w:t xml:space="preserve">Jolliffe, I. T. (2002). </w:t>
      </w:r>
      <w:r w:rsidRPr="004070E8">
        <w:rPr>
          <w:i/>
          <w:iCs/>
          <w:lang w:val="en-US"/>
        </w:rPr>
        <w:t>Principal component analysis</w:t>
      </w:r>
      <w:r w:rsidRPr="004070E8">
        <w:rPr>
          <w:lang w:val="en-US"/>
        </w:rPr>
        <w:t xml:space="preserve"> (2nd ed). Springer.</w:t>
      </w:r>
    </w:p>
    <w:p w14:paraId="46F88F61" w14:textId="77777777" w:rsidR="00295EB7" w:rsidRPr="004070E8" w:rsidRDefault="00295EB7" w:rsidP="00295EB7">
      <w:pPr>
        <w:pStyle w:val="Bibliography"/>
        <w:rPr>
          <w:lang w:val="en-US"/>
        </w:rPr>
      </w:pPr>
      <w:r w:rsidRPr="004070E8">
        <w:rPr>
          <w:lang w:val="en-US"/>
        </w:rPr>
        <w:lastRenderedPageBreak/>
        <w:t xml:space="preserve">Kanagavelu, S., Gupta, S., Wu, X., Philip, S., Wattenberg, M. M., Hodge, J. W., Couto, M. D., Chung, K. D., &amp; Ahmed, M. M. (2014). In Vivo Effects of Lattice Radiation Therapy on Local and Distant Lung Cancer: Potential Role of Immunomodulation. </w:t>
      </w:r>
      <w:r w:rsidRPr="004070E8">
        <w:rPr>
          <w:i/>
          <w:iCs/>
          <w:lang w:val="en-US"/>
        </w:rPr>
        <w:t>Radiation Research</w:t>
      </w:r>
      <w:r w:rsidRPr="004070E8">
        <w:rPr>
          <w:lang w:val="en-US"/>
        </w:rPr>
        <w:t xml:space="preserve">, </w:t>
      </w:r>
      <w:r w:rsidRPr="004070E8">
        <w:rPr>
          <w:i/>
          <w:iCs/>
          <w:lang w:val="en-US"/>
        </w:rPr>
        <w:t>182</w:t>
      </w:r>
      <w:r w:rsidRPr="004070E8">
        <w:rPr>
          <w:lang w:val="en-US"/>
        </w:rPr>
        <w:t>(2), 149–162. https://doi.org/10.1667/RR3819.1</w:t>
      </w:r>
    </w:p>
    <w:p w14:paraId="48A15AA6" w14:textId="77777777" w:rsidR="00295EB7" w:rsidRPr="004070E8" w:rsidRDefault="00295EB7" w:rsidP="00295EB7">
      <w:pPr>
        <w:pStyle w:val="Bibliography"/>
        <w:rPr>
          <w:lang w:val="en-US"/>
        </w:rPr>
      </w:pPr>
      <w:r w:rsidRPr="004070E8">
        <w:rPr>
          <w:lang w:val="en-US"/>
        </w:rPr>
        <w:t xml:space="preserve">Khan, A. ul M., Mikut, R., &amp; Reischl, M. (2016). A New Feedback-Based Method for Parameter Adaptation in Image Processing Routines. </w:t>
      </w:r>
      <w:r w:rsidRPr="004070E8">
        <w:rPr>
          <w:i/>
          <w:iCs/>
          <w:lang w:val="en-US"/>
        </w:rPr>
        <w:t>PLOS ONE</w:t>
      </w:r>
      <w:r w:rsidRPr="004070E8">
        <w:rPr>
          <w:lang w:val="en-US"/>
        </w:rPr>
        <w:t xml:space="preserve">, </w:t>
      </w:r>
      <w:r w:rsidRPr="004070E8">
        <w:rPr>
          <w:i/>
          <w:iCs/>
          <w:lang w:val="en-US"/>
        </w:rPr>
        <w:t>11</w:t>
      </w:r>
      <w:r w:rsidRPr="004070E8">
        <w:rPr>
          <w:lang w:val="en-US"/>
        </w:rPr>
        <w:t>(10), e0165180. https://doi.org/10.1371/journal.pone.0165180</w:t>
      </w:r>
    </w:p>
    <w:p w14:paraId="711F670C" w14:textId="77777777" w:rsidR="00295EB7" w:rsidRPr="004070E8" w:rsidRDefault="00295EB7" w:rsidP="00295EB7">
      <w:pPr>
        <w:pStyle w:val="Bibliography"/>
        <w:rPr>
          <w:lang w:val="en-US"/>
        </w:rPr>
      </w:pPr>
      <w:r w:rsidRPr="004070E8">
        <w:rPr>
          <w:lang w:val="en-US"/>
        </w:rPr>
        <w:t xml:space="preserve">Kirkup, L. (2012). </w:t>
      </w:r>
      <w:r w:rsidRPr="004070E8">
        <w:rPr>
          <w:i/>
          <w:iCs/>
          <w:lang w:val="en-US"/>
        </w:rPr>
        <w:t>Data Analysis for Physical Scientists: Featuring Excel®</w:t>
      </w:r>
      <w:r w:rsidRPr="004070E8">
        <w:rPr>
          <w:lang w:val="en-US"/>
        </w:rPr>
        <w:t xml:space="preserve"> (2nd ed.). Cambridge University Press. https://doi.org/10.1017/CBO9781139005258</w:t>
      </w:r>
    </w:p>
    <w:p w14:paraId="5CC121E8" w14:textId="77777777" w:rsidR="00295EB7" w:rsidRPr="004070E8" w:rsidRDefault="00295EB7" w:rsidP="00295EB7">
      <w:pPr>
        <w:pStyle w:val="Bibliography"/>
        <w:rPr>
          <w:lang w:val="en-US"/>
        </w:rPr>
      </w:pPr>
      <w:r w:rsidRPr="004070E8">
        <w:rPr>
          <w:lang w:val="en-US"/>
        </w:rPr>
        <w:t xml:space="preserve">Klassen, N. V., van der Zwan, L., &amp; Cygler, J. (1997). GafChromic MD-55: Investigated as a precision dosimeter. </w:t>
      </w:r>
      <w:r w:rsidRPr="004070E8">
        <w:rPr>
          <w:i/>
          <w:iCs/>
          <w:lang w:val="en-US"/>
        </w:rPr>
        <w:t>Medical Physics</w:t>
      </w:r>
      <w:r w:rsidRPr="004070E8">
        <w:rPr>
          <w:lang w:val="en-US"/>
        </w:rPr>
        <w:t xml:space="preserve">, </w:t>
      </w:r>
      <w:r w:rsidRPr="004070E8">
        <w:rPr>
          <w:i/>
          <w:iCs/>
          <w:lang w:val="en-US"/>
        </w:rPr>
        <w:t>24</w:t>
      </w:r>
      <w:r w:rsidRPr="004070E8">
        <w:rPr>
          <w:lang w:val="en-US"/>
        </w:rPr>
        <w:t>(12), 1924–1934. https://doi.org/10.1118/1.598106</w:t>
      </w:r>
    </w:p>
    <w:p w14:paraId="783EA682" w14:textId="77777777" w:rsidR="00295EB7" w:rsidRPr="004070E8" w:rsidRDefault="00295EB7" w:rsidP="00295EB7">
      <w:pPr>
        <w:pStyle w:val="Bibliography"/>
        <w:rPr>
          <w:lang w:val="en-US"/>
        </w:rPr>
      </w:pPr>
      <w:r w:rsidRPr="004070E8">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4070E8">
        <w:rPr>
          <w:i/>
          <w:iCs/>
          <w:lang w:val="en-US"/>
        </w:rPr>
        <w:t>International Journal of Radiation Oncology*Biology*Physics</w:t>
      </w:r>
      <w:r w:rsidRPr="004070E8">
        <w:rPr>
          <w:lang w:val="en-US"/>
        </w:rPr>
        <w:t xml:space="preserve">, </w:t>
      </w:r>
      <w:r w:rsidRPr="004070E8">
        <w:rPr>
          <w:i/>
          <w:iCs/>
          <w:lang w:val="en-US"/>
        </w:rPr>
        <w:t>70</w:t>
      </w:r>
      <w:r w:rsidRPr="004070E8">
        <w:rPr>
          <w:lang w:val="en-US"/>
        </w:rPr>
        <w:t>(2), 554–562. https://doi.org/10.1016/j.ijrobp.2007.09.039</w:t>
      </w:r>
    </w:p>
    <w:p w14:paraId="1686B247" w14:textId="77777777" w:rsidR="00295EB7" w:rsidRPr="004070E8" w:rsidRDefault="00295EB7" w:rsidP="00295EB7">
      <w:pPr>
        <w:pStyle w:val="Bibliography"/>
        <w:rPr>
          <w:lang w:val="en-US"/>
        </w:rPr>
      </w:pPr>
      <w:r w:rsidRPr="004070E8">
        <w:rPr>
          <w:lang w:val="en-US"/>
        </w:rPr>
        <w:t xml:space="preserve">Lewis, D., &amp; Chan, M. F. (2015). Correcting lateral response artifacts from flatbed scanners for radiochromic film dosimetry. </w:t>
      </w:r>
      <w:r w:rsidRPr="004070E8">
        <w:rPr>
          <w:i/>
          <w:iCs/>
          <w:lang w:val="en-US"/>
        </w:rPr>
        <w:t>Medical Physics</w:t>
      </w:r>
      <w:r w:rsidRPr="004070E8">
        <w:rPr>
          <w:lang w:val="en-US"/>
        </w:rPr>
        <w:t xml:space="preserve">, </w:t>
      </w:r>
      <w:r w:rsidRPr="004070E8">
        <w:rPr>
          <w:i/>
          <w:iCs/>
          <w:lang w:val="en-US"/>
        </w:rPr>
        <w:t>42</w:t>
      </w:r>
      <w:r w:rsidRPr="004070E8">
        <w:rPr>
          <w:lang w:val="en-US"/>
        </w:rPr>
        <w:t>(1), 416–429. https://doi.org/10.1118/1.4903758</w:t>
      </w:r>
    </w:p>
    <w:p w14:paraId="48721ABE" w14:textId="77777777" w:rsidR="00295EB7" w:rsidRPr="004070E8" w:rsidRDefault="00295EB7" w:rsidP="00295EB7">
      <w:pPr>
        <w:pStyle w:val="Bibliography"/>
        <w:rPr>
          <w:lang w:val="en-US"/>
        </w:rPr>
      </w:pPr>
      <w:r w:rsidRPr="004070E8">
        <w:rPr>
          <w:lang w:val="en-US"/>
        </w:rPr>
        <w:t xml:space="preserve">Lloyd, S. (1982). Least squares quantization in PCM. </w:t>
      </w:r>
      <w:r w:rsidRPr="004070E8">
        <w:rPr>
          <w:i/>
          <w:iCs/>
          <w:lang w:val="en-US"/>
        </w:rPr>
        <w:t>IEEE Transactions on Information Theory</w:t>
      </w:r>
      <w:r w:rsidRPr="004070E8">
        <w:rPr>
          <w:lang w:val="en-US"/>
        </w:rPr>
        <w:t xml:space="preserve">, </w:t>
      </w:r>
      <w:r w:rsidRPr="004070E8">
        <w:rPr>
          <w:i/>
          <w:iCs/>
          <w:lang w:val="en-US"/>
        </w:rPr>
        <w:t>28</w:t>
      </w:r>
      <w:r w:rsidRPr="004070E8">
        <w:rPr>
          <w:lang w:val="en-US"/>
        </w:rPr>
        <w:t>(2), 129–137. https://doi.org/10.1109/TIT.1982.1056489</w:t>
      </w:r>
    </w:p>
    <w:p w14:paraId="5C78D9C4" w14:textId="77777777" w:rsidR="00295EB7" w:rsidRPr="004070E8" w:rsidRDefault="00295EB7" w:rsidP="00295EB7">
      <w:pPr>
        <w:pStyle w:val="Bibliography"/>
        <w:rPr>
          <w:lang w:val="en-US"/>
        </w:rPr>
      </w:pPr>
      <w:r w:rsidRPr="004070E8">
        <w:rPr>
          <w:lang w:val="en-US"/>
        </w:rPr>
        <w:lastRenderedPageBreak/>
        <w:t xml:space="preserve">Luce, A., Courtin, A., Levalois, C., Altmeyer-Morel, S., Romeo, P.-H., Chevillard, S., &amp; Lebeau, J. (2009). Death receptor pathways mediate targeted and non-targeted effects of ionizing radiations in breast cancer cells. </w:t>
      </w:r>
      <w:r w:rsidRPr="004070E8">
        <w:rPr>
          <w:i/>
          <w:iCs/>
          <w:lang w:val="en-US"/>
        </w:rPr>
        <w:t>Carcinogenesis</w:t>
      </w:r>
      <w:r w:rsidRPr="004070E8">
        <w:rPr>
          <w:lang w:val="en-US"/>
        </w:rPr>
        <w:t xml:space="preserve">, </w:t>
      </w:r>
      <w:r w:rsidRPr="004070E8">
        <w:rPr>
          <w:i/>
          <w:iCs/>
          <w:lang w:val="en-US"/>
        </w:rPr>
        <w:t>30</w:t>
      </w:r>
      <w:r w:rsidRPr="004070E8">
        <w:rPr>
          <w:lang w:val="en-US"/>
        </w:rPr>
        <w:t>(3), 432–439. https://doi.org/10.1093/carcin/bgp008</w:t>
      </w:r>
    </w:p>
    <w:p w14:paraId="23471FE1" w14:textId="77777777" w:rsidR="00295EB7" w:rsidRPr="004070E8" w:rsidRDefault="00295EB7" w:rsidP="00295EB7">
      <w:pPr>
        <w:pStyle w:val="Bibliography"/>
        <w:rPr>
          <w:lang w:val="en-US"/>
        </w:rPr>
      </w:pPr>
      <w:r w:rsidRPr="004070E8">
        <w:rPr>
          <w:lang w:val="en-US"/>
        </w:rPr>
        <w:t xml:space="preserve">Magnus Børsting. (2020). </w:t>
      </w:r>
      <w:r w:rsidRPr="004070E8">
        <w:rPr>
          <w:i/>
          <w:iCs/>
          <w:lang w:val="en-US"/>
        </w:rPr>
        <w:t>GRID irradiation and bystander effects  in lung cancer cells</w:t>
      </w:r>
      <w:r w:rsidRPr="004070E8">
        <w:rPr>
          <w:lang w:val="en-US"/>
        </w:rPr>
        <w:t xml:space="preserve"> [MasterThesis, University of Oslo]. https://www.duo.uio.no/bitstream/handle/10852/81244/1/Magnus-B-rsting---masteroppgave.pdf</w:t>
      </w:r>
    </w:p>
    <w:p w14:paraId="7A9EAEE3" w14:textId="77777777" w:rsidR="00295EB7" w:rsidRPr="004070E8" w:rsidRDefault="00295EB7" w:rsidP="00295EB7">
      <w:pPr>
        <w:pStyle w:val="Bibliography"/>
        <w:rPr>
          <w:lang w:val="en-US"/>
        </w:rPr>
      </w:pPr>
      <w:r w:rsidRPr="004070E8">
        <w:rPr>
          <w:lang w:val="en-US"/>
        </w:rPr>
        <w:t xml:space="preserve">Mandal Ananya. (2019, February 26). </w:t>
      </w:r>
      <w:r w:rsidRPr="004070E8">
        <w:rPr>
          <w:i/>
          <w:iCs/>
          <w:lang w:val="en-US"/>
        </w:rPr>
        <w:t>What are Cytokines?</w:t>
      </w:r>
      <w:r w:rsidRPr="004070E8">
        <w:rPr>
          <w:lang w:val="en-US"/>
        </w:rPr>
        <w:t xml:space="preserve"> https://www.news-medical.net/health/What-are-Cytokines.aspx</w:t>
      </w:r>
    </w:p>
    <w:p w14:paraId="34A8247D" w14:textId="77777777" w:rsidR="00295EB7" w:rsidRPr="004070E8" w:rsidRDefault="00295EB7" w:rsidP="00295EB7">
      <w:pPr>
        <w:pStyle w:val="Bibliography"/>
        <w:rPr>
          <w:lang w:val="en-US"/>
        </w:rPr>
      </w:pPr>
      <w:r w:rsidRPr="004070E8">
        <w:rPr>
          <w:lang w:val="en-US"/>
        </w:rPr>
        <w:t xml:space="preserve">Mao, X., Boyd, L. K., Yáñez-Muñoz, R. J., Chaplin, T., Xue, L., Lin, D., Shan, L., Berney, D. M., Young, B. D., &amp; Lu, Y.-J. (2011). Chromosome rearrangement associated inactivation of tumour suppressor genes in prostate cancer. </w:t>
      </w:r>
      <w:r w:rsidRPr="004070E8">
        <w:rPr>
          <w:i/>
          <w:iCs/>
          <w:lang w:val="en-US"/>
        </w:rPr>
        <w:t>American Journal of Cancer Research</w:t>
      </w:r>
      <w:r w:rsidRPr="004070E8">
        <w:rPr>
          <w:lang w:val="en-US"/>
        </w:rPr>
        <w:t xml:space="preserve">, </w:t>
      </w:r>
      <w:r w:rsidRPr="004070E8">
        <w:rPr>
          <w:i/>
          <w:iCs/>
          <w:lang w:val="en-US"/>
        </w:rPr>
        <w:t>1</w:t>
      </w:r>
      <w:r w:rsidRPr="004070E8">
        <w:rPr>
          <w:lang w:val="en-US"/>
        </w:rPr>
        <w:t>(5), 604–617.</w:t>
      </w:r>
    </w:p>
    <w:p w14:paraId="318CAA26" w14:textId="77777777" w:rsidR="00295EB7" w:rsidRPr="004070E8" w:rsidRDefault="00295EB7" w:rsidP="00295EB7">
      <w:pPr>
        <w:pStyle w:val="Bibliography"/>
        <w:rPr>
          <w:lang w:val="en-US"/>
        </w:rPr>
      </w:pPr>
      <w:r w:rsidRPr="004070E8">
        <w:rPr>
          <w:lang w:val="en-US"/>
        </w:rPr>
        <w:t xml:space="preserve">Mao, Z., Bozzella, M., Seluanov, A., &amp; Gorbunova, V. (2008). Comparison of nonhomologous end joining and homologous recombination in human cells. </w:t>
      </w:r>
      <w:r w:rsidRPr="004070E8">
        <w:rPr>
          <w:i/>
          <w:iCs/>
          <w:lang w:val="en-US"/>
        </w:rPr>
        <w:t>DNA Repair</w:t>
      </w:r>
      <w:r w:rsidRPr="004070E8">
        <w:rPr>
          <w:lang w:val="en-US"/>
        </w:rPr>
        <w:t xml:space="preserve">, </w:t>
      </w:r>
      <w:r w:rsidRPr="004070E8">
        <w:rPr>
          <w:i/>
          <w:iCs/>
          <w:lang w:val="en-US"/>
        </w:rPr>
        <w:t>7</w:t>
      </w:r>
      <w:r w:rsidRPr="004070E8">
        <w:rPr>
          <w:lang w:val="en-US"/>
        </w:rPr>
        <w:t>(10), 1765–1771. https://doi.org/10.1016/j.dnarep.2008.06.018</w:t>
      </w:r>
    </w:p>
    <w:p w14:paraId="7C684C5E" w14:textId="77777777" w:rsidR="00295EB7" w:rsidRPr="004070E8" w:rsidRDefault="00295EB7" w:rsidP="00295EB7">
      <w:pPr>
        <w:pStyle w:val="Bibliography"/>
        <w:rPr>
          <w:lang w:val="en-US"/>
        </w:rPr>
      </w:pPr>
      <w:r w:rsidRPr="004070E8">
        <w:rPr>
          <w:lang w:val="en-US"/>
        </w:rPr>
        <w:t xml:space="preserve">Mason, K. A., Losos, J. B., &amp; Duncan, T. (2020). </w:t>
      </w:r>
      <w:r w:rsidRPr="004070E8">
        <w:rPr>
          <w:i/>
          <w:iCs/>
          <w:lang w:val="en-US"/>
        </w:rPr>
        <w:t>Biology</w:t>
      </w:r>
      <w:r w:rsidRPr="004070E8">
        <w:rPr>
          <w:lang w:val="en-US"/>
        </w:rPr>
        <w:t xml:space="preserve"> (Twelfth edition). McGraw-Hill Education.</w:t>
      </w:r>
    </w:p>
    <w:p w14:paraId="4846A6D0" w14:textId="77777777" w:rsidR="00295EB7" w:rsidRPr="004070E8" w:rsidRDefault="00295EB7" w:rsidP="00295EB7">
      <w:pPr>
        <w:pStyle w:val="Bibliography"/>
        <w:rPr>
          <w:lang w:val="en-US"/>
        </w:rPr>
      </w:pPr>
      <w:r w:rsidRPr="004070E8">
        <w:rPr>
          <w:lang w:val="en-US"/>
        </w:rPr>
        <w:t xml:space="preserve">Matson, S. W., Bean, D. W., &amp; George, J. W. (1994). DNA helicases: Enzymes with essential roles in all aspects of DNA metabolism. </w:t>
      </w:r>
      <w:r w:rsidRPr="004070E8">
        <w:rPr>
          <w:i/>
          <w:iCs/>
          <w:lang w:val="en-US"/>
        </w:rPr>
        <w:t>BioEssays: News and Reviews in Molecular, Cellular and Developmental Biology</w:t>
      </w:r>
      <w:r w:rsidRPr="004070E8">
        <w:rPr>
          <w:lang w:val="en-US"/>
        </w:rPr>
        <w:t xml:space="preserve">, </w:t>
      </w:r>
      <w:r w:rsidRPr="004070E8">
        <w:rPr>
          <w:i/>
          <w:iCs/>
          <w:lang w:val="en-US"/>
        </w:rPr>
        <w:t>16</w:t>
      </w:r>
      <w:r w:rsidRPr="004070E8">
        <w:rPr>
          <w:lang w:val="en-US"/>
        </w:rPr>
        <w:t>(1), 13–22. https://doi.org/10.1002/bies.950160103</w:t>
      </w:r>
    </w:p>
    <w:p w14:paraId="597A4C5B" w14:textId="77777777" w:rsidR="00295EB7" w:rsidRPr="004070E8" w:rsidRDefault="00295EB7" w:rsidP="00295EB7">
      <w:pPr>
        <w:pStyle w:val="Bibliography"/>
        <w:rPr>
          <w:lang w:val="en-US"/>
        </w:rPr>
      </w:pPr>
      <w:r w:rsidRPr="004070E8">
        <w:rPr>
          <w:lang w:val="en-US"/>
        </w:rPr>
        <w:lastRenderedPageBreak/>
        <w:t xml:space="preserve">McLaughlin, W. L., &amp; Chalkley, L. (1965). Measurement of Radiation Dose Distributions with Photochromic Materials. </w:t>
      </w:r>
      <w:r w:rsidRPr="004070E8">
        <w:rPr>
          <w:i/>
          <w:iCs/>
          <w:lang w:val="en-US"/>
        </w:rPr>
        <w:t>Radiology</w:t>
      </w:r>
      <w:r w:rsidRPr="004070E8">
        <w:rPr>
          <w:lang w:val="en-US"/>
        </w:rPr>
        <w:t xml:space="preserve">, </w:t>
      </w:r>
      <w:r w:rsidRPr="004070E8">
        <w:rPr>
          <w:i/>
          <w:iCs/>
          <w:lang w:val="en-US"/>
        </w:rPr>
        <w:t>84</w:t>
      </w:r>
      <w:r w:rsidRPr="004070E8">
        <w:rPr>
          <w:lang w:val="en-US"/>
        </w:rPr>
        <w:t>(1), 124–125. https://doi.org/10.1148/84.1.124</w:t>
      </w:r>
    </w:p>
    <w:p w14:paraId="43D0343F" w14:textId="77777777" w:rsidR="00295EB7" w:rsidRPr="004070E8" w:rsidRDefault="00295EB7" w:rsidP="00295EB7">
      <w:pPr>
        <w:pStyle w:val="Bibliography"/>
        <w:rPr>
          <w:lang w:val="en-US"/>
        </w:rPr>
      </w:pPr>
      <w:r w:rsidRPr="004070E8">
        <w:rPr>
          <w:lang w:val="en-US"/>
        </w:rPr>
        <w:t xml:space="preserve">McLaughlin, W. L., Puhl, J. M., Al-Sheikhly, M., Christou, C. A., Miller, A., Kovács, A., Wojnarovits, L., &amp; Lewis, D. F. (1996). Novel Radiochromic Films for Clinical Dosimetry. </w:t>
      </w:r>
      <w:r w:rsidRPr="004070E8">
        <w:rPr>
          <w:i/>
          <w:iCs/>
          <w:lang w:val="en-US"/>
        </w:rPr>
        <w:t>Radiation Protection Dosimetry</w:t>
      </w:r>
      <w:r w:rsidRPr="004070E8">
        <w:rPr>
          <w:lang w:val="en-US"/>
        </w:rPr>
        <w:t xml:space="preserve">, </w:t>
      </w:r>
      <w:r w:rsidRPr="004070E8">
        <w:rPr>
          <w:i/>
          <w:iCs/>
          <w:lang w:val="en-US"/>
        </w:rPr>
        <w:t>66</w:t>
      </w:r>
      <w:r w:rsidRPr="004070E8">
        <w:rPr>
          <w:lang w:val="en-US"/>
        </w:rPr>
        <w:t>(1–4), 263–268. https://doi.org/10.1093/oxfordjournals.rpd.a031731</w:t>
      </w:r>
    </w:p>
    <w:p w14:paraId="25713206" w14:textId="77777777" w:rsidR="00295EB7" w:rsidRPr="004070E8" w:rsidRDefault="00295EB7" w:rsidP="00295EB7">
      <w:pPr>
        <w:pStyle w:val="Bibliography"/>
        <w:rPr>
          <w:lang w:val="en-US"/>
        </w:rPr>
      </w:pPr>
      <w:r w:rsidRPr="004070E8">
        <w:rPr>
          <w:lang w:val="en-US"/>
        </w:rPr>
        <w:t xml:space="preserve">McMahon, S. J. (2018). The linear quadratic model: Usage, interpretation and challenges. </w:t>
      </w:r>
      <w:r w:rsidRPr="004070E8">
        <w:rPr>
          <w:i/>
          <w:iCs/>
          <w:lang w:val="en-US"/>
        </w:rPr>
        <w:t>Physics in Medicine &amp; Biology</w:t>
      </w:r>
      <w:r w:rsidRPr="004070E8">
        <w:rPr>
          <w:lang w:val="en-US"/>
        </w:rPr>
        <w:t xml:space="preserve">, </w:t>
      </w:r>
      <w:r w:rsidRPr="004070E8">
        <w:rPr>
          <w:i/>
          <w:iCs/>
          <w:lang w:val="en-US"/>
        </w:rPr>
        <w:t>64</w:t>
      </w:r>
      <w:r w:rsidRPr="004070E8">
        <w:rPr>
          <w:lang w:val="en-US"/>
        </w:rPr>
        <w:t>(1), 01TR01. https://doi.org/10.1088/1361-6560/aaf26a</w:t>
      </w:r>
    </w:p>
    <w:p w14:paraId="0298E18E" w14:textId="77777777" w:rsidR="00295EB7" w:rsidRPr="004070E8" w:rsidRDefault="00295EB7" w:rsidP="00295EB7">
      <w:pPr>
        <w:pStyle w:val="Bibliography"/>
        <w:rPr>
          <w:lang w:val="en-US"/>
        </w:rPr>
      </w:pPr>
      <w:r w:rsidRPr="004070E8">
        <w:rPr>
          <w:i/>
          <w:iCs/>
          <w:lang w:val="en-US"/>
        </w:rPr>
        <w:t>Mean free path | physics | Britannica</w:t>
      </w:r>
      <w:r w:rsidRPr="004070E8">
        <w:rPr>
          <w:lang w:val="en-US"/>
        </w:rPr>
        <w:t>. (2007, February 12). https://www.britannica.com/science/mean-free-path</w:t>
      </w:r>
    </w:p>
    <w:p w14:paraId="3E11C21A" w14:textId="77777777" w:rsidR="00295EB7" w:rsidRPr="004070E8" w:rsidRDefault="00295EB7" w:rsidP="00295EB7">
      <w:pPr>
        <w:pStyle w:val="Bibliography"/>
        <w:rPr>
          <w:lang w:val="en-US"/>
        </w:rPr>
      </w:pPr>
      <w:r w:rsidRPr="004070E8">
        <w:rPr>
          <w:lang w:val="en-US"/>
        </w:rPr>
        <w:t xml:space="preserve">Mesnil, M., Piccoli, C., Tiraby, G., Willecke, K., &amp; Yamasaki, H. (1996). Bystander killing of cancer cells by herpes simplex virus thymidine kinase gene is mediated by connexins. </w:t>
      </w:r>
      <w:r w:rsidRPr="004070E8">
        <w:rPr>
          <w:i/>
          <w:iCs/>
          <w:lang w:val="en-US"/>
        </w:rPr>
        <w:t>Proceedings of the National Academy of Sciences of the United States of America</w:t>
      </w:r>
      <w:r w:rsidRPr="004070E8">
        <w:rPr>
          <w:lang w:val="en-US"/>
        </w:rPr>
        <w:t xml:space="preserve">, </w:t>
      </w:r>
      <w:r w:rsidRPr="004070E8">
        <w:rPr>
          <w:i/>
          <w:iCs/>
          <w:lang w:val="en-US"/>
        </w:rPr>
        <w:t>93</w:t>
      </w:r>
      <w:r w:rsidRPr="004070E8">
        <w:rPr>
          <w:lang w:val="en-US"/>
        </w:rPr>
        <w:t>(5), 1831–1835.</w:t>
      </w:r>
    </w:p>
    <w:p w14:paraId="4A503E28" w14:textId="77777777" w:rsidR="00295EB7" w:rsidRPr="004070E8" w:rsidRDefault="00295EB7" w:rsidP="00295EB7">
      <w:pPr>
        <w:pStyle w:val="Bibliography"/>
        <w:rPr>
          <w:lang w:val="en-US"/>
        </w:rPr>
      </w:pPr>
      <w:r w:rsidRPr="004070E8">
        <w:rPr>
          <w:lang w:val="en-US"/>
        </w:rPr>
        <w:t xml:space="preserve">Micke, A., Lewis, D. F., &amp; Yu, X. (2011). Multichannel film dosimetry with nonuniformity correction. </w:t>
      </w:r>
      <w:r w:rsidRPr="004070E8">
        <w:rPr>
          <w:i/>
          <w:iCs/>
          <w:lang w:val="en-US"/>
        </w:rPr>
        <w:t>Medical Physics</w:t>
      </w:r>
      <w:r w:rsidRPr="004070E8">
        <w:rPr>
          <w:lang w:val="en-US"/>
        </w:rPr>
        <w:t xml:space="preserve">, </w:t>
      </w:r>
      <w:r w:rsidRPr="004070E8">
        <w:rPr>
          <w:i/>
          <w:iCs/>
          <w:lang w:val="en-US"/>
        </w:rPr>
        <w:t>38</w:t>
      </w:r>
      <w:r w:rsidRPr="004070E8">
        <w:rPr>
          <w:lang w:val="en-US"/>
        </w:rPr>
        <w:t>(5), 2523–2534. https://doi.org/10.1118/1.3576105</w:t>
      </w:r>
    </w:p>
    <w:p w14:paraId="036D65CB" w14:textId="77777777" w:rsidR="00295EB7" w:rsidRPr="004070E8" w:rsidRDefault="00295EB7" w:rsidP="00295EB7">
      <w:pPr>
        <w:pStyle w:val="Bibliography"/>
        <w:rPr>
          <w:lang w:val="en-US"/>
        </w:rPr>
      </w:pPr>
      <w:r w:rsidRPr="004070E8">
        <w:rPr>
          <w:lang w:val="en-US"/>
        </w:rPr>
        <w:t xml:space="preserve">Mitchel, R. E. J. (2004). The Bystander Effect: Recent Developments and Implications for Understanding the Dose Response. </w:t>
      </w:r>
      <w:r w:rsidRPr="004070E8">
        <w:rPr>
          <w:i/>
          <w:iCs/>
          <w:lang w:val="en-US"/>
        </w:rPr>
        <w:t>Nonlinearity in Biology, Toxicology, Medicine</w:t>
      </w:r>
      <w:r w:rsidRPr="004070E8">
        <w:rPr>
          <w:lang w:val="en-US"/>
        </w:rPr>
        <w:t xml:space="preserve">, </w:t>
      </w:r>
      <w:r w:rsidRPr="004070E8">
        <w:rPr>
          <w:i/>
          <w:iCs/>
          <w:lang w:val="en-US"/>
        </w:rPr>
        <w:t>2</w:t>
      </w:r>
      <w:r w:rsidRPr="004070E8">
        <w:rPr>
          <w:lang w:val="en-US"/>
        </w:rPr>
        <w:t>(3), 173–183. https://doi.org/10.1080/15401420490507512</w:t>
      </w:r>
    </w:p>
    <w:p w14:paraId="16E6C762" w14:textId="77777777" w:rsidR="00295EB7" w:rsidRPr="004070E8" w:rsidRDefault="00295EB7" w:rsidP="00295EB7">
      <w:pPr>
        <w:pStyle w:val="Bibliography"/>
        <w:rPr>
          <w:lang w:val="en-US"/>
        </w:rPr>
      </w:pPr>
      <w:r w:rsidRPr="004070E8">
        <w:rPr>
          <w:i/>
          <w:iCs/>
          <w:lang w:val="en-US"/>
        </w:rPr>
        <w:t>Monomer | Definition &amp; Facts | Britannica</w:t>
      </w:r>
      <w:r w:rsidRPr="004070E8">
        <w:rPr>
          <w:lang w:val="en-US"/>
        </w:rPr>
        <w:t>. (2022, March 5). https://www.britannica.com/science/monomer</w:t>
      </w:r>
    </w:p>
    <w:p w14:paraId="2E7BBBA4" w14:textId="77777777" w:rsidR="00295EB7" w:rsidRPr="004070E8" w:rsidRDefault="00295EB7" w:rsidP="00295EB7">
      <w:pPr>
        <w:pStyle w:val="Bibliography"/>
        <w:rPr>
          <w:lang w:val="en-US"/>
        </w:rPr>
      </w:pPr>
      <w:r w:rsidRPr="004070E8">
        <w:rPr>
          <w:lang w:val="en-US"/>
        </w:rPr>
        <w:lastRenderedPageBreak/>
        <w:t xml:space="preserve">Morgenroth, K., &amp; Ebsen, M. (2008). CHAPTER 8—Anatomy. In P. J. Papadakos, B. Lachmann, &amp; L. Visser-Isles (Eds.), </w:t>
      </w:r>
      <w:r w:rsidRPr="004070E8">
        <w:rPr>
          <w:i/>
          <w:iCs/>
          <w:lang w:val="en-US"/>
        </w:rPr>
        <w:t>Mechanical Ventilation</w:t>
      </w:r>
      <w:r w:rsidRPr="004070E8">
        <w:rPr>
          <w:lang w:val="en-US"/>
        </w:rPr>
        <w:t xml:space="preserve"> (pp. 69–85). W.B. Saunders. https://doi.org/10.1016/B978-0-7216-0186-1.50012-0</w:t>
      </w:r>
    </w:p>
    <w:p w14:paraId="5BDA4F87" w14:textId="77777777" w:rsidR="00295EB7" w:rsidRPr="004070E8" w:rsidRDefault="00295EB7" w:rsidP="00295EB7">
      <w:pPr>
        <w:pStyle w:val="Bibliography"/>
        <w:rPr>
          <w:lang w:val="en-US"/>
        </w:rPr>
      </w:pPr>
      <w:r w:rsidRPr="004070E8">
        <w:rPr>
          <w:lang w:val="en-US"/>
        </w:rPr>
        <w:t xml:space="preserve">Mothersill, C., &amp; Seymour, C. (1997). Medium from irradiated human epithelial cells but not human fibroblasts reduces the clonogenic survival of unirradiated cells. </w:t>
      </w:r>
      <w:r w:rsidRPr="004070E8">
        <w:rPr>
          <w:i/>
          <w:iCs/>
          <w:lang w:val="en-US"/>
        </w:rPr>
        <w:t>International Journal of Radiation Biology</w:t>
      </w:r>
      <w:r w:rsidRPr="004070E8">
        <w:rPr>
          <w:lang w:val="en-US"/>
        </w:rPr>
        <w:t xml:space="preserve">, </w:t>
      </w:r>
      <w:r w:rsidRPr="004070E8">
        <w:rPr>
          <w:i/>
          <w:iCs/>
          <w:lang w:val="en-US"/>
        </w:rPr>
        <w:t>71</w:t>
      </w:r>
      <w:r w:rsidRPr="004070E8">
        <w:rPr>
          <w:lang w:val="en-US"/>
        </w:rPr>
        <w:t>(4), 421–427. https://doi.org/10.1080/095530097144030</w:t>
      </w:r>
    </w:p>
    <w:p w14:paraId="6129DCC9" w14:textId="77777777" w:rsidR="00295EB7" w:rsidRPr="004070E8" w:rsidRDefault="00295EB7" w:rsidP="00295EB7">
      <w:pPr>
        <w:pStyle w:val="Bibliography"/>
        <w:rPr>
          <w:lang w:val="en-US"/>
        </w:rPr>
      </w:pPr>
      <w:r w:rsidRPr="004070E8">
        <w:rPr>
          <w:lang w:val="en-US"/>
        </w:rPr>
        <w:t xml:space="preserve">Nadrljanski, M. M. (2021a, June 7). </w:t>
      </w:r>
      <w:r w:rsidRPr="004070E8">
        <w:rPr>
          <w:i/>
          <w:iCs/>
          <w:lang w:val="en-US"/>
        </w:rPr>
        <w:t>Anode (x-ray tube) | Radiology Reference Article | Radiopaedia.org</w:t>
      </w:r>
      <w:r w:rsidRPr="004070E8">
        <w:rPr>
          <w:lang w:val="en-US"/>
        </w:rPr>
        <w:t>. Radiopaedia. https://doi.org/10.53347/rID-8178</w:t>
      </w:r>
    </w:p>
    <w:p w14:paraId="1E07F6B2" w14:textId="77777777" w:rsidR="00295EB7" w:rsidRPr="004070E8" w:rsidRDefault="00295EB7" w:rsidP="00295EB7">
      <w:pPr>
        <w:pStyle w:val="Bibliography"/>
        <w:rPr>
          <w:lang w:val="en-US"/>
        </w:rPr>
      </w:pPr>
      <w:r>
        <w:t xml:space="preserve">Nadrljanski, M. M. (2021b, September 18). </w:t>
      </w:r>
      <w:r w:rsidRPr="004070E8">
        <w:rPr>
          <w:i/>
          <w:iCs/>
          <w:lang w:val="en-US"/>
        </w:rPr>
        <w:t>Cathode (x-ray tube) | Radiology Reference Article | Radiopaedia.org</w:t>
      </w:r>
      <w:r w:rsidRPr="004070E8">
        <w:rPr>
          <w:lang w:val="en-US"/>
        </w:rPr>
        <w:t>. Radiopaedia. https://doi.org/10.53347/rID-8180</w:t>
      </w:r>
    </w:p>
    <w:p w14:paraId="328FBED1" w14:textId="77777777" w:rsidR="00295EB7" w:rsidRPr="004070E8" w:rsidRDefault="00295EB7" w:rsidP="00295EB7">
      <w:pPr>
        <w:pStyle w:val="Bibliography"/>
        <w:rPr>
          <w:lang w:val="en-US"/>
        </w:rPr>
      </w:pPr>
      <w:r w:rsidRPr="004070E8">
        <w:rPr>
          <w:lang w:val="en-US"/>
        </w:rPr>
        <w:t xml:space="preserve">Nagasawa, H., &amp; Little, J. B. (1992). Induction of sister chromatid exchanges by extremely low doses of alpha-particles. </w:t>
      </w:r>
      <w:r w:rsidRPr="004070E8">
        <w:rPr>
          <w:i/>
          <w:iCs/>
          <w:lang w:val="en-US"/>
        </w:rPr>
        <w:t>Cancer Research</w:t>
      </w:r>
      <w:r w:rsidRPr="004070E8">
        <w:rPr>
          <w:lang w:val="en-US"/>
        </w:rPr>
        <w:t xml:space="preserve">, </w:t>
      </w:r>
      <w:r w:rsidRPr="004070E8">
        <w:rPr>
          <w:i/>
          <w:iCs/>
          <w:lang w:val="en-US"/>
        </w:rPr>
        <w:t>52</w:t>
      </w:r>
      <w:r w:rsidRPr="004070E8">
        <w:rPr>
          <w:lang w:val="en-US"/>
        </w:rPr>
        <w:t>(22), 6394–6396.</w:t>
      </w:r>
    </w:p>
    <w:p w14:paraId="4F981B96" w14:textId="77777777" w:rsidR="00295EB7" w:rsidRPr="004070E8" w:rsidRDefault="00295EB7" w:rsidP="00295EB7">
      <w:pPr>
        <w:pStyle w:val="Bibliography"/>
        <w:rPr>
          <w:lang w:val="en-US"/>
        </w:rPr>
      </w:pPr>
      <w:r w:rsidRPr="004070E8">
        <w:rPr>
          <w:lang w:val="en-US"/>
        </w:rPr>
        <w:t xml:space="preserve">Najafi, M., Fardid, R., Hadadi, G., &amp; Fardid, M. (2014). The Mechanisms of Radiation-Induced Bystander Effect. </w:t>
      </w:r>
      <w:r w:rsidRPr="004070E8">
        <w:rPr>
          <w:i/>
          <w:iCs/>
          <w:lang w:val="en-US"/>
        </w:rPr>
        <w:t>Journal of Biomedical Physics &amp; Engineering</w:t>
      </w:r>
      <w:r w:rsidRPr="004070E8">
        <w:rPr>
          <w:lang w:val="en-US"/>
        </w:rPr>
        <w:t xml:space="preserve">, </w:t>
      </w:r>
      <w:r w:rsidRPr="004070E8">
        <w:rPr>
          <w:i/>
          <w:iCs/>
          <w:lang w:val="en-US"/>
        </w:rPr>
        <w:t>4</w:t>
      </w:r>
      <w:r w:rsidRPr="004070E8">
        <w:rPr>
          <w:lang w:val="en-US"/>
        </w:rPr>
        <w:t>(4), 163–172.</w:t>
      </w:r>
    </w:p>
    <w:p w14:paraId="19672428" w14:textId="77777777" w:rsidR="00295EB7" w:rsidRPr="004070E8" w:rsidRDefault="00295EB7" w:rsidP="00295EB7">
      <w:pPr>
        <w:pStyle w:val="Bibliography"/>
        <w:rPr>
          <w:lang w:val="en-US"/>
        </w:rPr>
      </w:pPr>
      <w:r w:rsidRPr="004070E8">
        <w:rPr>
          <w:lang w:val="en-US"/>
        </w:rPr>
        <w:t xml:space="preserve">Nambiar, M., Kari, V., &amp; Raghavan, S. C. (2008). Chromosomal translocations in cancer. </w:t>
      </w:r>
      <w:r w:rsidRPr="004070E8">
        <w:rPr>
          <w:i/>
          <w:iCs/>
          <w:lang w:val="en-US"/>
        </w:rPr>
        <w:t>Biochimica et Biophysica Acta (BBA) - Reviews on Cancer</w:t>
      </w:r>
      <w:r w:rsidRPr="004070E8">
        <w:rPr>
          <w:lang w:val="en-US"/>
        </w:rPr>
        <w:t xml:space="preserve">, </w:t>
      </w:r>
      <w:r w:rsidRPr="004070E8">
        <w:rPr>
          <w:i/>
          <w:iCs/>
          <w:lang w:val="en-US"/>
        </w:rPr>
        <w:t>1786</w:t>
      </w:r>
      <w:r w:rsidRPr="004070E8">
        <w:rPr>
          <w:lang w:val="en-US"/>
        </w:rPr>
        <w:t>(2), 139–152. https://doi.org/10.1016/j.bbcan.2008.07.005</w:t>
      </w:r>
    </w:p>
    <w:p w14:paraId="24E2E421" w14:textId="77777777" w:rsidR="00295EB7" w:rsidRPr="004070E8" w:rsidRDefault="00295EB7" w:rsidP="00295EB7">
      <w:pPr>
        <w:pStyle w:val="Bibliography"/>
        <w:rPr>
          <w:lang w:val="en-US"/>
        </w:rPr>
      </w:pPr>
      <w:r w:rsidRPr="004070E8">
        <w:rPr>
          <w:lang w:val="en-US"/>
        </w:rPr>
        <w:t xml:space="preserve">Narayanan, P. K., Goodwin, E. H., &amp; Lehnert, B. E. (1997). Alpha particles initiate biological production of superoxide anions and hydrogen peroxide in human cells. </w:t>
      </w:r>
      <w:r w:rsidRPr="004070E8">
        <w:rPr>
          <w:i/>
          <w:iCs/>
          <w:lang w:val="en-US"/>
        </w:rPr>
        <w:t>Cancer Research</w:t>
      </w:r>
      <w:r w:rsidRPr="004070E8">
        <w:rPr>
          <w:lang w:val="en-US"/>
        </w:rPr>
        <w:t xml:space="preserve">, </w:t>
      </w:r>
      <w:r w:rsidRPr="004070E8">
        <w:rPr>
          <w:i/>
          <w:iCs/>
          <w:lang w:val="en-US"/>
        </w:rPr>
        <w:t>57</w:t>
      </w:r>
      <w:r w:rsidRPr="004070E8">
        <w:rPr>
          <w:lang w:val="en-US"/>
        </w:rPr>
        <w:t>(18), 3963–3971.</w:t>
      </w:r>
    </w:p>
    <w:p w14:paraId="2F569869" w14:textId="77777777" w:rsidR="00295EB7" w:rsidRPr="004070E8" w:rsidRDefault="00295EB7" w:rsidP="00295EB7">
      <w:pPr>
        <w:pStyle w:val="Bibliography"/>
        <w:rPr>
          <w:lang w:val="en-US"/>
        </w:rPr>
      </w:pPr>
      <w:r w:rsidRPr="004070E8">
        <w:rPr>
          <w:lang w:val="en-US"/>
        </w:rPr>
        <w:t xml:space="preserve">Niroomand-Rad, A., Blackwell, C. R., Coursey, B. M., Gall, K. P., Galvin, J. M., McLaughlin, W. L., Meigooni, A. S., Nath, R., Rodgers, J. E., &amp; Soares, C. G. (1998). Radiochromic </w:t>
      </w:r>
      <w:r w:rsidRPr="004070E8">
        <w:rPr>
          <w:lang w:val="en-US"/>
        </w:rPr>
        <w:lastRenderedPageBreak/>
        <w:t xml:space="preserve">film dosimetry: Recommendations of AAPM Radiation Therapy Committee Task Group 55. </w:t>
      </w:r>
      <w:r w:rsidRPr="004070E8">
        <w:rPr>
          <w:i/>
          <w:iCs/>
          <w:lang w:val="en-US"/>
        </w:rPr>
        <w:t>Medical Physics</w:t>
      </w:r>
      <w:r w:rsidRPr="004070E8">
        <w:rPr>
          <w:lang w:val="en-US"/>
        </w:rPr>
        <w:t xml:space="preserve">, </w:t>
      </w:r>
      <w:r w:rsidRPr="004070E8">
        <w:rPr>
          <w:i/>
          <w:iCs/>
          <w:lang w:val="en-US"/>
        </w:rPr>
        <w:t>25</w:t>
      </w:r>
      <w:r w:rsidRPr="004070E8">
        <w:rPr>
          <w:lang w:val="en-US"/>
        </w:rPr>
        <w:t>(11), 2093–2115. https://doi.org/10.1118/1.598407</w:t>
      </w:r>
    </w:p>
    <w:p w14:paraId="2821C67E" w14:textId="77777777" w:rsidR="00295EB7" w:rsidRPr="004070E8" w:rsidRDefault="00295EB7" w:rsidP="00295EB7">
      <w:pPr>
        <w:pStyle w:val="Bibliography"/>
        <w:rPr>
          <w:lang w:val="en-US"/>
        </w:rPr>
      </w:pPr>
      <w:r w:rsidRPr="004070E8">
        <w:rPr>
          <w:i/>
          <w:iCs/>
          <w:lang w:val="en-US"/>
        </w:rPr>
        <w:t>Nucleotide | biochemistry | Britannica</w:t>
      </w:r>
      <w:r w:rsidRPr="004070E8">
        <w:rPr>
          <w:lang w:val="en-US"/>
        </w:rPr>
        <w:t>. (2008, July 17). https://www.britannica.com/science/nucleotide</w:t>
      </w:r>
    </w:p>
    <w:p w14:paraId="32C89B27" w14:textId="77777777" w:rsidR="00295EB7" w:rsidRPr="004070E8" w:rsidRDefault="00295EB7" w:rsidP="00295EB7">
      <w:pPr>
        <w:pStyle w:val="Bibliography"/>
        <w:rPr>
          <w:lang w:val="en-US"/>
        </w:rPr>
      </w:pPr>
      <w:r w:rsidRPr="004070E8">
        <w:rPr>
          <w:lang w:val="en-US"/>
        </w:rPr>
        <w:t xml:space="preserve">O’Connor-Cox, E., Mochaba, F. M., Lodolo, E., Majara, M., &amp; Axcell, B. (1997). Methylene blue staining: Use at your own risk. </w:t>
      </w:r>
      <w:r w:rsidRPr="004070E8">
        <w:rPr>
          <w:i/>
          <w:iCs/>
          <w:lang w:val="en-US"/>
        </w:rPr>
        <w:t>Master Brew Assoc Am Tech Q</w:t>
      </w:r>
      <w:r w:rsidRPr="004070E8">
        <w:rPr>
          <w:lang w:val="en-US"/>
        </w:rPr>
        <w:t xml:space="preserve">, </w:t>
      </w:r>
      <w:r w:rsidRPr="004070E8">
        <w:rPr>
          <w:i/>
          <w:iCs/>
          <w:lang w:val="en-US"/>
        </w:rPr>
        <w:t>34</w:t>
      </w:r>
      <w:r w:rsidRPr="004070E8">
        <w:rPr>
          <w:lang w:val="en-US"/>
        </w:rPr>
        <w:t>, 306–312.</w:t>
      </w:r>
    </w:p>
    <w:p w14:paraId="54F4F6AA" w14:textId="77777777" w:rsidR="00295EB7" w:rsidRPr="004070E8" w:rsidRDefault="00295EB7" w:rsidP="00295EB7">
      <w:pPr>
        <w:pStyle w:val="Bibliography"/>
        <w:rPr>
          <w:lang w:val="en-US"/>
        </w:rPr>
      </w:pPr>
      <w:r w:rsidRPr="004070E8">
        <w:rPr>
          <w:lang w:val="en-US"/>
        </w:rPr>
        <w:t xml:space="preserve">Paelinck, L., Neve, W. D., &amp; Wagter, C. D. (2006). Precautions and strategies in using a commercial flatbed scanner for radiochromic film dosimetry. </w:t>
      </w:r>
      <w:r w:rsidRPr="004070E8">
        <w:rPr>
          <w:i/>
          <w:iCs/>
          <w:lang w:val="en-US"/>
        </w:rPr>
        <w:t>Physics in Medicine and Biology</w:t>
      </w:r>
      <w:r w:rsidRPr="004070E8">
        <w:rPr>
          <w:lang w:val="en-US"/>
        </w:rPr>
        <w:t xml:space="preserve">, </w:t>
      </w:r>
      <w:r w:rsidRPr="004070E8">
        <w:rPr>
          <w:i/>
          <w:iCs/>
          <w:lang w:val="en-US"/>
        </w:rPr>
        <w:t>52</w:t>
      </w:r>
      <w:r w:rsidRPr="004070E8">
        <w:rPr>
          <w:lang w:val="en-US"/>
        </w:rPr>
        <w:t>(1), 231–242. https://doi.org/10.1088/0031-9155/52/1/015</w:t>
      </w:r>
    </w:p>
    <w:p w14:paraId="54A7CD3F" w14:textId="77777777" w:rsidR="00295EB7" w:rsidRPr="004070E8" w:rsidRDefault="00295EB7" w:rsidP="00295EB7">
      <w:pPr>
        <w:pStyle w:val="Bibliography"/>
        <w:rPr>
          <w:lang w:val="en-US"/>
        </w:rPr>
      </w:pPr>
      <w:r w:rsidRPr="004070E8">
        <w:rPr>
          <w:lang w:val="en-US"/>
        </w:rPr>
        <w:t xml:space="preserve">P.Andreo, A.E. Nahum, K.Hohlfeld, &amp; H.Svensson. (1996). </w:t>
      </w:r>
      <w:r w:rsidRPr="004070E8">
        <w:rPr>
          <w:i/>
          <w:iCs/>
          <w:lang w:val="en-US"/>
        </w:rPr>
        <w:t>Review of Data and Methods Recommended in the International Code of Practice, IAEA Technical Reports Series No. 277, Absorbed Dose Determination in Photon and Electron Beams</w:t>
      </w:r>
      <w:r w:rsidRPr="004070E8">
        <w:rPr>
          <w:lang w:val="en-US"/>
        </w:rPr>
        <w:t>. INTERNATIONAL ATOMIC ENERGY AGENCY. https://www.iaea.org/publications/5546/review-of-data-and-methods-recommended-in-the-international-code-of-practice-iaea-technical-reports-series-no-277-absorbed-dose-determination-in-photon-and-electron-beams</w:t>
      </w:r>
    </w:p>
    <w:p w14:paraId="4479BC88" w14:textId="77777777" w:rsidR="00295EB7" w:rsidRPr="004070E8" w:rsidRDefault="00295EB7" w:rsidP="00295EB7">
      <w:pPr>
        <w:pStyle w:val="Bibliography"/>
        <w:rPr>
          <w:lang w:val="en-US"/>
        </w:rPr>
      </w:pPr>
      <w:r w:rsidRPr="004070E8">
        <w:rPr>
          <w:lang w:val="sv-SE"/>
        </w:rPr>
        <w:t xml:space="preserve">Panzacchi, S., Gnudi, F., Mandrioli, D., Montella, R., Strollo, V., Merrick, B. A., Belpoggi, F., &amp; Tibaldi, E. (2019). </w:t>
      </w:r>
      <w:r w:rsidRPr="004070E8">
        <w:rPr>
          <w:lang w:val="en-US"/>
        </w:rPr>
        <w:t xml:space="preserve">Effects of short and long-term alcohol-based fixation on Sprague-Dawley rat tissue morphology, protein and nucleic acid preservation. </w:t>
      </w:r>
      <w:r w:rsidRPr="004070E8">
        <w:rPr>
          <w:i/>
          <w:iCs/>
          <w:lang w:val="en-US"/>
        </w:rPr>
        <w:t>Acta Histochemica</w:t>
      </w:r>
      <w:r w:rsidRPr="004070E8">
        <w:rPr>
          <w:lang w:val="en-US"/>
        </w:rPr>
        <w:t xml:space="preserve">, </w:t>
      </w:r>
      <w:r w:rsidRPr="004070E8">
        <w:rPr>
          <w:i/>
          <w:iCs/>
          <w:lang w:val="en-US"/>
        </w:rPr>
        <w:t>121</w:t>
      </w:r>
      <w:r w:rsidRPr="004070E8">
        <w:rPr>
          <w:lang w:val="en-US"/>
        </w:rPr>
        <w:t>(6), 750–760. https://doi.org/10.1016/j.acthis.2019.05.011</w:t>
      </w:r>
    </w:p>
    <w:p w14:paraId="0D4294A9" w14:textId="77777777" w:rsidR="00295EB7" w:rsidRPr="004070E8" w:rsidRDefault="00295EB7" w:rsidP="00295EB7">
      <w:pPr>
        <w:pStyle w:val="Bibliography"/>
        <w:rPr>
          <w:lang w:val="en-US"/>
        </w:rPr>
      </w:pPr>
      <w:r w:rsidRPr="004070E8">
        <w:rPr>
          <w:lang w:val="en-US"/>
        </w:rPr>
        <w:t xml:space="preserve">Pardee, A. B. (1974). A Restriction Point for Control of Normal Animal Cell Proliferation. </w:t>
      </w:r>
      <w:r w:rsidRPr="004070E8">
        <w:rPr>
          <w:i/>
          <w:iCs/>
          <w:lang w:val="en-US"/>
        </w:rPr>
        <w:t>Proceedings of the National Academy of Sciences of the United States of America</w:t>
      </w:r>
      <w:r w:rsidRPr="004070E8">
        <w:rPr>
          <w:lang w:val="en-US"/>
        </w:rPr>
        <w:t xml:space="preserve">, </w:t>
      </w:r>
      <w:r w:rsidRPr="004070E8">
        <w:rPr>
          <w:i/>
          <w:iCs/>
          <w:lang w:val="en-US"/>
        </w:rPr>
        <w:t>71</w:t>
      </w:r>
      <w:r w:rsidRPr="004070E8">
        <w:rPr>
          <w:lang w:val="en-US"/>
        </w:rPr>
        <w:t>(4), 1286–1290.</w:t>
      </w:r>
    </w:p>
    <w:p w14:paraId="4E4DD669" w14:textId="77777777" w:rsidR="00295EB7" w:rsidRPr="004070E8" w:rsidRDefault="00295EB7" w:rsidP="00295EB7">
      <w:pPr>
        <w:pStyle w:val="Bibliography"/>
        <w:rPr>
          <w:lang w:val="en-US"/>
        </w:rPr>
      </w:pPr>
      <w:r w:rsidRPr="004070E8">
        <w:rPr>
          <w:lang w:val="en-US"/>
        </w:rPr>
        <w:lastRenderedPageBreak/>
        <w:t xml:space="preserve">Park, S., Kang, S.-K., Cheong, K.-H., Hwang, T., Kim, H., Han, T., Lee, M.-Y., Kim, K., Bae, H., Su Kim, H., Han Kim, J., Jae Oh, S., &amp; Suh, J.-S. (2012). Variations in dose distribution and optical properties of GafchromicTM EBT2 film according to scanning mode. </w:t>
      </w:r>
      <w:r w:rsidRPr="004070E8">
        <w:rPr>
          <w:i/>
          <w:iCs/>
          <w:lang w:val="en-US"/>
        </w:rPr>
        <w:t>Medical Physics</w:t>
      </w:r>
      <w:r w:rsidRPr="004070E8">
        <w:rPr>
          <w:lang w:val="en-US"/>
        </w:rPr>
        <w:t xml:space="preserve">, </w:t>
      </w:r>
      <w:r w:rsidRPr="004070E8">
        <w:rPr>
          <w:i/>
          <w:iCs/>
          <w:lang w:val="en-US"/>
        </w:rPr>
        <w:t>39</w:t>
      </w:r>
      <w:r w:rsidRPr="004070E8">
        <w:rPr>
          <w:lang w:val="en-US"/>
        </w:rPr>
        <w:t>(5), 2524–2535. https://doi.org/10.1118/1.3700731</w:t>
      </w:r>
    </w:p>
    <w:p w14:paraId="1B274AC5" w14:textId="77777777" w:rsidR="00295EB7" w:rsidRPr="004070E8" w:rsidRDefault="00295EB7" w:rsidP="00295EB7">
      <w:pPr>
        <w:pStyle w:val="Bibliography"/>
        <w:rPr>
          <w:lang w:val="en-US"/>
        </w:rPr>
      </w:pPr>
      <w:r w:rsidRPr="004070E8">
        <w:rPr>
          <w:lang w:val="en-US"/>
        </w:rPr>
        <w:t xml:space="preserve">Philip Mayes, Alan Nahum, &amp; Jean-Claude Rosenwald. (2007). </w:t>
      </w:r>
      <w:r w:rsidRPr="004070E8">
        <w:rPr>
          <w:i/>
          <w:iCs/>
          <w:lang w:val="en-US"/>
        </w:rPr>
        <w:t>Handbook of Radiotherapy Physics</w:t>
      </w:r>
      <w:r w:rsidRPr="004070E8">
        <w:rPr>
          <w:lang w:val="en-US"/>
        </w:rPr>
        <w:t>. Taylor &amp; Francis group.</w:t>
      </w:r>
    </w:p>
    <w:p w14:paraId="4D6C2C20" w14:textId="77777777" w:rsidR="00295EB7" w:rsidRPr="004070E8" w:rsidRDefault="00295EB7" w:rsidP="00295EB7">
      <w:pPr>
        <w:pStyle w:val="Bibliography"/>
        <w:rPr>
          <w:lang w:val="en-US"/>
        </w:rPr>
      </w:pPr>
      <w:r w:rsidRPr="004070E8">
        <w:rPr>
          <w:i/>
          <w:iCs/>
          <w:lang w:val="en-US"/>
        </w:rPr>
        <w:t>Photon Dose Distributions | Oncology Medical Physics</w:t>
      </w:r>
      <w:r w:rsidRPr="004070E8">
        <w:rPr>
          <w:lang w:val="en-US"/>
        </w:rPr>
        <w:t>. (n.d.). Retrieved March 23, 2022, from https://oncologymedicalphysics.com/photon-dose-distributions/</w:t>
      </w:r>
    </w:p>
    <w:p w14:paraId="49E5A92E" w14:textId="77777777" w:rsidR="00295EB7" w:rsidRPr="004070E8" w:rsidRDefault="00295EB7" w:rsidP="00295EB7">
      <w:pPr>
        <w:pStyle w:val="Bibliography"/>
        <w:rPr>
          <w:lang w:val="en-US"/>
        </w:rPr>
      </w:pPr>
      <w:r w:rsidRPr="004070E8">
        <w:rPr>
          <w:lang w:val="en-US"/>
        </w:rPr>
        <w:t xml:space="preserve">Podgorsak, E. B. (2016). </w:t>
      </w:r>
      <w:r w:rsidRPr="004070E8">
        <w:rPr>
          <w:i/>
          <w:iCs/>
          <w:lang w:val="en-US"/>
        </w:rPr>
        <w:t>Radiation Physics for Medical Physicists</w:t>
      </w:r>
      <w:r w:rsidRPr="004070E8">
        <w:rPr>
          <w:lang w:val="en-US"/>
        </w:rPr>
        <w:t>. Springer International Publishing. https://doi.org/10.1007/978-3-319-25382-4</w:t>
      </w:r>
    </w:p>
    <w:p w14:paraId="0A983696" w14:textId="77777777" w:rsidR="00295EB7" w:rsidRPr="004070E8" w:rsidRDefault="00295EB7" w:rsidP="00295EB7">
      <w:pPr>
        <w:pStyle w:val="Bibliography"/>
        <w:rPr>
          <w:lang w:val="en-US"/>
        </w:rPr>
      </w:pPr>
      <w:r w:rsidRPr="004070E8">
        <w:rPr>
          <w:lang w:val="en-US"/>
        </w:rPr>
        <w:t xml:space="preserve">Potts, P. J. (2005). X-RAY FLUORESCENCE AND EMISSION | Wavelength Dispersive X-Ray Fluorescence. In P. Worsfold, A. Townshend, &amp; C. Poole (Eds.), </w:t>
      </w:r>
      <w:r w:rsidRPr="004070E8">
        <w:rPr>
          <w:i/>
          <w:iCs/>
          <w:lang w:val="en-US"/>
        </w:rPr>
        <w:t>Encyclopedia of Analytical Science (Second Edition)</w:t>
      </w:r>
      <w:r w:rsidRPr="004070E8">
        <w:rPr>
          <w:lang w:val="en-US"/>
        </w:rPr>
        <w:t xml:space="preserve"> (pp. 419–429). Elsevier. https://doi.org/10.1016/B0-12-369397-7/00674-9</w:t>
      </w:r>
    </w:p>
    <w:p w14:paraId="0C72C90D" w14:textId="77777777" w:rsidR="00295EB7" w:rsidRPr="004070E8" w:rsidRDefault="00295EB7" w:rsidP="00295EB7">
      <w:pPr>
        <w:pStyle w:val="Bibliography"/>
        <w:rPr>
          <w:lang w:val="en-US"/>
        </w:rPr>
      </w:pPr>
      <w:r w:rsidRPr="004070E8">
        <w:rPr>
          <w:lang w:val="en-US"/>
        </w:rPr>
        <w:t xml:space="preserve">Preim, B., &amp; Botha, C. (2014). Chapter 4—Image Analysis for Medical Visualization. In B. Preim &amp; C. Botha (Eds.), </w:t>
      </w:r>
      <w:r w:rsidRPr="004070E8">
        <w:rPr>
          <w:i/>
          <w:iCs/>
          <w:lang w:val="en-US"/>
        </w:rPr>
        <w:t>Visual Computing for Medicine (Second Edition)</w:t>
      </w:r>
      <w:r w:rsidRPr="004070E8">
        <w:rPr>
          <w:lang w:val="en-US"/>
        </w:rPr>
        <w:t xml:space="preserve"> (pp. 111–175). Morgan Kaufmann. https://doi.org/10.1016/B978-0-12-415873-3.00004-3</w:t>
      </w:r>
    </w:p>
    <w:p w14:paraId="2A979FD0" w14:textId="77777777" w:rsidR="00295EB7" w:rsidRPr="004070E8" w:rsidRDefault="00295EB7" w:rsidP="00295EB7">
      <w:pPr>
        <w:pStyle w:val="Bibliography"/>
        <w:rPr>
          <w:lang w:val="en-US"/>
        </w:rPr>
      </w:pPr>
      <w:r w:rsidRPr="004070E8">
        <w:rPr>
          <w:i/>
          <w:iCs/>
          <w:lang w:val="en-US"/>
        </w:rPr>
        <w:t>RADIATION BIOLOGY: A HANDBOOK FOR  TEACHERS AND STUDENTS</w:t>
      </w:r>
      <w:r w:rsidRPr="004070E8">
        <w:rPr>
          <w:lang w:val="en-US"/>
        </w:rPr>
        <w:t>. (2010). IAEA.</w:t>
      </w:r>
    </w:p>
    <w:p w14:paraId="15DAA8DC" w14:textId="77777777" w:rsidR="00295EB7" w:rsidRPr="004070E8" w:rsidRDefault="00295EB7" w:rsidP="00295EB7">
      <w:pPr>
        <w:pStyle w:val="Bibliography"/>
        <w:rPr>
          <w:lang w:val="en-US"/>
        </w:rPr>
      </w:pPr>
      <w:r w:rsidRPr="004070E8">
        <w:rPr>
          <w:lang w:val="en-US"/>
        </w:rPr>
        <w:t xml:space="preserve">Rahman, Md. A., Sultana, N., Ayman, U., Bhakta, S., Afrose, M., Afrin, M., &amp; Haque, Z. (2022). Alcoholic fixation over formalin fixation: A new, safer option for morphologic and molecular analysis of tissues. </w:t>
      </w:r>
      <w:r w:rsidRPr="004070E8">
        <w:rPr>
          <w:i/>
          <w:iCs/>
          <w:lang w:val="en-US"/>
        </w:rPr>
        <w:t>Saudi Journal of Biological Sciences</w:t>
      </w:r>
      <w:r w:rsidRPr="004070E8">
        <w:rPr>
          <w:lang w:val="en-US"/>
        </w:rPr>
        <w:t xml:space="preserve">, </w:t>
      </w:r>
      <w:r w:rsidRPr="004070E8">
        <w:rPr>
          <w:i/>
          <w:iCs/>
          <w:lang w:val="en-US"/>
        </w:rPr>
        <w:t>29</w:t>
      </w:r>
      <w:r w:rsidRPr="004070E8">
        <w:rPr>
          <w:lang w:val="en-US"/>
        </w:rPr>
        <w:t>(1), 175–182. https://doi.org/10.1016/j.sjbs.2021.08.075</w:t>
      </w:r>
    </w:p>
    <w:p w14:paraId="008CBF8A" w14:textId="77777777" w:rsidR="00295EB7" w:rsidRPr="004070E8" w:rsidRDefault="00295EB7" w:rsidP="00295EB7">
      <w:pPr>
        <w:pStyle w:val="Bibliography"/>
        <w:rPr>
          <w:lang w:val="en-US"/>
        </w:rPr>
      </w:pPr>
      <w:r w:rsidRPr="004070E8">
        <w:rPr>
          <w:i/>
          <w:iCs/>
          <w:lang w:val="en-US"/>
        </w:rPr>
        <w:lastRenderedPageBreak/>
        <w:t>Recommendation ITU-R BT.601-7</w:t>
      </w:r>
      <w:r w:rsidRPr="004070E8">
        <w:rPr>
          <w:lang w:val="en-US"/>
        </w:rPr>
        <w:t>. (2011). International telecommunication Union. https://www.itu.int/dms_pubrec/itu-r/rec/bt/R-REC-BT.601-7-201103-I!!PDF-E.pdf</w:t>
      </w:r>
    </w:p>
    <w:p w14:paraId="329CCCC7" w14:textId="77777777" w:rsidR="00295EB7" w:rsidRPr="004070E8" w:rsidRDefault="00295EB7" w:rsidP="00295EB7">
      <w:pPr>
        <w:pStyle w:val="Bibliography"/>
        <w:rPr>
          <w:lang w:val="en-US"/>
        </w:rPr>
      </w:pPr>
      <w:r w:rsidRPr="004070E8">
        <w:rPr>
          <w:lang w:val="en-US"/>
        </w:rPr>
        <w:t xml:space="preserve">Samuel, T., Weber, H. O., &amp; Funk, J. O. (2002). Linking DNA Damage to Cell Cycle Checkpoints. </w:t>
      </w:r>
      <w:r w:rsidRPr="004070E8">
        <w:rPr>
          <w:i/>
          <w:iCs/>
          <w:lang w:val="en-US"/>
        </w:rPr>
        <w:t>Cell Cycle</w:t>
      </w:r>
      <w:r w:rsidRPr="004070E8">
        <w:rPr>
          <w:lang w:val="en-US"/>
        </w:rPr>
        <w:t xml:space="preserve">, </w:t>
      </w:r>
      <w:r w:rsidRPr="004070E8">
        <w:rPr>
          <w:i/>
          <w:iCs/>
          <w:lang w:val="en-US"/>
        </w:rPr>
        <w:t>1</w:t>
      </w:r>
      <w:r w:rsidRPr="004070E8">
        <w:rPr>
          <w:lang w:val="en-US"/>
        </w:rPr>
        <w:t>(3), 161–167. https://doi.org/10.4161/cc.1.3.118</w:t>
      </w:r>
    </w:p>
    <w:p w14:paraId="4468B840" w14:textId="77777777" w:rsidR="00295EB7" w:rsidRPr="004070E8" w:rsidRDefault="00295EB7" w:rsidP="00295EB7">
      <w:pPr>
        <w:pStyle w:val="Bibliography"/>
        <w:rPr>
          <w:lang w:val="en-US"/>
        </w:rPr>
      </w:pPr>
      <w:r w:rsidRPr="004070E8">
        <w:rPr>
          <w:lang w:val="en-US"/>
        </w:rPr>
        <w:t xml:space="preserve">Seuntjens, J. P., Strydom, W., &amp; Shortt, K. R. (2005). Chapter 2 DOSIMETRIC PRINCIPLES, QUANTITIES AND UNITS. In </w:t>
      </w:r>
      <w:r w:rsidRPr="004070E8">
        <w:rPr>
          <w:i/>
          <w:iCs/>
          <w:lang w:val="en-US"/>
        </w:rPr>
        <w:t>Radiation oncology physics: A handbook for teachers and students</w:t>
      </w:r>
      <w:r w:rsidRPr="004070E8">
        <w:rPr>
          <w:lang w:val="en-US"/>
        </w:rPr>
        <w:t>. International Atomic Energy Agency.</w:t>
      </w:r>
    </w:p>
    <w:p w14:paraId="007138F2" w14:textId="77777777" w:rsidR="00295EB7" w:rsidRPr="004070E8" w:rsidRDefault="00295EB7" w:rsidP="00295EB7">
      <w:pPr>
        <w:pStyle w:val="Bibliography"/>
        <w:rPr>
          <w:lang w:val="en-US"/>
        </w:rPr>
      </w:pPr>
      <w:r w:rsidRPr="004070E8">
        <w:rPr>
          <w:lang w:val="en-US"/>
        </w:rPr>
        <w:t>Shareef, M. M., Cui, N., Burikhanov, R., Gupta, S., Satishkumar, S., Shajahan, S., Mohiuddin, M., Rangnekar, V. M., &amp; Ahmed, M. M. (2007). Role of Tumor Necrosis Factor-</w:t>
      </w:r>
      <w:r>
        <w:t>α</w:t>
      </w:r>
      <w:r w:rsidRPr="004070E8">
        <w:rPr>
          <w:lang w:val="en-US"/>
        </w:rPr>
        <w:t xml:space="preserve"> and TRAIL in High-Dose Radiation–Induced Bystander Signaling in Lung Adenocarcinoma. </w:t>
      </w:r>
      <w:r w:rsidRPr="004070E8">
        <w:rPr>
          <w:i/>
          <w:iCs/>
          <w:lang w:val="en-US"/>
        </w:rPr>
        <w:t>Cancer Research</w:t>
      </w:r>
      <w:r w:rsidRPr="004070E8">
        <w:rPr>
          <w:lang w:val="en-US"/>
        </w:rPr>
        <w:t xml:space="preserve">, </w:t>
      </w:r>
      <w:r w:rsidRPr="004070E8">
        <w:rPr>
          <w:i/>
          <w:iCs/>
          <w:lang w:val="en-US"/>
        </w:rPr>
        <w:t>67</w:t>
      </w:r>
      <w:r w:rsidRPr="004070E8">
        <w:rPr>
          <w:lang w:val="en-US"/>
        </w:rPr>
        <w:t>(24), 11811–11820. https://doi.org/10.1158/0008-5472.CAN-07-0722</w:t>
      </w:r>
    </w:p>
    <w:p w14:paraId="12A254DD" w14:textId="77777777" w:rsidR="00295EB7" w:rsidRPr="004070E8" w:rsidRDefault="00295EB7" w:rsidP="00295EB7">
      <w:pPr>
        <w:pStyle w:val="Bibliography"/>
        <w:rPr>
          <w:lang w:val="en-US"/>
        </w:rPr>
      </w:pPr>
      <w:r w:rsidRPr="004070E8">
        <w:rPr>
          <w:lang w:val="en-US"/>
        </w:rPr>
        <w:t xml:space="preserve">Shortt, K. R., Bielajew, A. F., Ross, C. K., Stewart, K. J., Burke, J. T., &amp; Corsten, M. J. (2002). The effect of wall thickness on the response of a spherical ionization chamber. </w:t>
      </w:r>
      <w:r w:rsidRPr="004070E8">
        <w:rPr>
          <w:i/>
          <w:iCs/>
          <w:lang w:val="en-US"/>
        </w:rPr>
        <w:t>Physics in Medicine and Biology</w:t>
      </w:r>
      <w:r w:rsidRPr="004070E8">
        <w:rPr>
          <w:lang w:val="en-US"/>
        </w:rPr>
        <w:t xml:space="preserve">, </w:t>
      </w:r>
      <w:r w:rsidRPr="004070E8">
        <w:rPr>
          <w:i/>
          <w:iCs/>
          <w:lang w:val="en-US"/>
        </w:rPr>
        <w:t>47</w:t>
      </w:r>
      <w:r w:rsidRPr="004070E8">
        <w:rPr>
          <w:lang w:val="en-US"/>
        </w:rPr>
        <w:t>(10), 1721–1731. https://doi.org/10.1088/0031-9155/47/10/308</w:t>
      </w:r>
    </w:p>
    <w:p w14:paraId="789E578F" w14:textId="77777777" w:rsidR="00295EB7" w:rsidRPr="004070E8" w:rsidRDefault="00295EB7" w:rsidP="00295EB7">
      <w:pPr>
        <w:pStyle w:val="Bibliography"/>
        <w:rPr>
          <w:lang w:val="en-US"/>
        </w:rPr>
      </w:pPr>
      <w:r w:rsidRPr="004070E8">
        <w:rPr>
          <w:lang w:val="en-US"/>
        </w:rPr>
        <w:t xml:space="preserve">Soleymanifard, S., &amp; Bahreyni, M. T. T. (2012). Comparing the level of bystander effect in a couple of tumor and normal cell lines. </w:t>
      </w:r>
      <w:r w:rsidRPr="004070E8">
        <w:rPr>
          <w:i/>
          <w:iCs/>
          <w:lang w:val="en-US"/>
        </w:rPr>
        <w:t>Journal of Medical Physics / Association of Medical Physicists of India</w:t>
      </w:r>
      <w:r w:rsidRPr="004070E8">
        <w:rPr>
          <w:lang w:val="en-US"/>
        </w:rPr>
        <w:t xml:space="preserve">, </w:t>
      </w:r>
      <w:r w:rsidRPr="004070E8">
        <w:rPr>
          <w:i/>
          <w:iCs/>
          <w:lang w:val="en-US"/>
        </w:rPr>
        <w:t>37</w:t>
      </w:r>
      <w:r w:rsidRPr="004070E8">
        <w:rPr>
          <w:lang w:val="en-US"/>
        </w:rPr>
        <w:t>(2), 102–106. https://doi.org/10.4103/0971-6203.94745</w:t>
      </w:r>
    </w:p>
    <w:p w14:paraId="6D91F3E8" w14:textId="77777777" w:rsidR="00295EB7" w:rsidRPr="004070E8" w:rsidRDefault="00295EB7" w:rsidP="00295EB7">
      <w:pPr>
        <w:pStyle w:val="Bibliography"/>
        <w:rPr>
          <w:lang w:val="en-US"/>
        </w:rPr>
      </w:pPr>
      <w:r w:rsidRPr="004070E8">
        <w:rPr>
          <w:lang w:val="sv-SE"/>
        </w:rPr>
        <w:t xml:space="preserve">Sterzing, F., Kalz, J., Sroka-Perez, G., Schubert, K., Bischof, M., Röder, F., Debus, J., &amp; Herfarth, K. (2009). </w:t>
      </w:r>
      <w:r w:rsidRPr="004070E8">
        <w:rPr>
          <w:lang w:val="en-US"/>
        </w:rPr>
        <w:t xml:space="preserve">Megavoltage CT in Helical Tomotherapy—Clinical Advantages and Limitations of Special Physical Characteristics. </w:t>
      </w:r>
      <w:r w:rsidRPr="004070E8">
        <w:rPr>
          <w:i/>
          <w:iCs/>
          <w:lang w:val="en-US"/>
        </w:rPr>
        <w:t>Technology in Cancer Research &amp; Treatment</w:t>
      </w:r>
      <w:r w:rsidRPr="004070E8">
        <w:rPr>
          <w:lang w:val="en-US"/>
        </w:rPr>
        <w:t xml:space="preserve">, </w:t>
      </w:r>
      <w:r w:rsidRPr="004070E8">
        <w:rPr>
          <w:i/>
          <w:iCs/>
          <w:lang w:val="en-US"/>
        </w:rPr>
        <w:t>8</w:t>
      </w:r>
      <w:r w:rsidRPr="004070E8">
        <w:rPr>
          <w:lang w:val="en-US"/>
        </w:rPr>
        <w:t>(5), 343–352. https://doi.org/10.1177/153303460900800504</w:t>
      </w:r>
    </w:p>
    <w:p w14:paraId="1347038B" w14:textId="77777777" w:rsidR="00295EB7" w:rsidRPr="004070E8" w:rsidRDefault="00295EB7" w:rsidP="00295EB7">
      <w:pPr>
        <w:pStyle w:val="Bibliography"/>
        <w:rPr>
          <w:lang w:val="en-US"/>
        </w:rPr>
      </w:pPr>
      <w:r w:rsidRPr="004070E8">
        <w:rPr>
          <w:lang w:val="en-US"/>
        </w:rPr>
        <w:t xml:space="preserve">Strang, G. (2006). </w:t>
      </w:r>
      <w:r w:rsidRPr="004070E8">
        <w:rPr>
          <w:i/>
          <w:iCs/>
          <w:lang w:val="en-US"/>
        </w:rPr>
        <w:t>Linear algebra and its applications</w:t>
      </w:r>
      <w:r w:rsidRPr="004070E8">
        <w:rPr>
          <w:lang w:val="en-US"/>
        </w:rPr>
        <w:t xml:space="preserve"> (4th ed). Thomson, Brooks/Cole.</w:t>
      </w:r>
    </w:p>
    <w:p w14:paraId="265FB381" w14:textId="77777777" w:rsidR="00295EB7" w:rsidRPr="004070E8" w:rsidRDefault="00295EB7" w:rsidP="00295EB7">
      <w:pPr>
        <w:pStyle w:val="Bibliography"/>
        <w:rPr>
          <w:lang w:val="en-US"/>
        </w:rPr>
      </w:pPr>
      <w:r w:rsidRPr="004070E8">
        <w:rPr>
          <w:lang w:val="en-US"/>
        </w:rPr>
        <w:lastRenderedPageBreak/>
        <w:t xml:space="preserve">Studzinski, G. P., &amp; Danilenko, M. (2005). CHAPTER 92—Differentiation and the Cell Cycle. In D. Feldman (Ed.), </w:t>
      </w:r>
      <w:r w:rsidRPr="004070E8">
        <w:rPr>
          <w:i/>
          <w:iCs/>
          <w:lang w:val="en-US"/>
        </w:rPr>
        <w:t>Vitamin D (Second Edition)</w:t>
      </w:r>
      <w:r w:rsidRPr="004070E8">
        <w:rPr>
          <w:lang w:val="en-US"/>
        </w:rPr>
        <w:t xml:space="preserve"> (pp. 1635–1661). Academic Press. https://doi.org/10.1016/B978-012252687-9/50096-6</w:t>
      </w:r>
    </w:p>
    <w:p w14:paraId="407624B2" w14:textId="77777777" w:rsidR="00295EB7" w:rsidRPr="004070E8" w:rsidRDefault="00295EB7" w:rsidP="00295EB7">
      <w:pPr>
        <w:pStyle w:val="Bibliography"/>
        <w:rPr>
          <w:lang w:val="en-US"/>
        </w:rPr>
      </w:pPr>
      <w:r w:rsidRPr="004070E8">
        <w:rPr>
          <w:i/>
          <w:iCs/>
          <w:lang w:val="en-US"/>
        </w:rPr>
        <w:t>Thermionic emission | physics | Britannica</w:t>
      </w:r>
      <w:r w:rsidRPr="004070E8">
        <w:rPr>
          <w:lang w:val="en-US"/>
        </w:rPr>
        <w:t>. (2021, March 23). https://www.britannica.com/science/thermionic-emission</w:t>
      </w:r>
    </w:p>
    <w:p w14:paraId="0F6A896C" w14:textId="77777777" w:rsidR="00295EB7" w:rsidRPr="004070E8" w:rsidRDefault="00295EB7" w:rsidP="00295EB7">
      <w:pPr>
        <w:pStyle w:val="Bibliography"/>
        <w:rPr>
          <w:lang w:val="en-US"/>
        </w:rPr>
      </w:pPr>
      <w:r>
        <w:t xml:space="preserve">Thevenaz, P., Ruttimann, U. E., &amp; Unser, M. (1998). </w:t>
      </w:r>
      <w:r w:rsidRPr="004070E8">
        <w:rPr>
          <w:lang w:val="en-US"/>
        </w:rPr>
        <w:t xml:space="preserve">A pyramid approach to subpixel registration based on intensity. </w:t>
      </w:r>
      <w:r w:rsidRPr="004070E8">
        <w:rPr>
          <w:i/>
          <w:iCs/>
          <w:lang w:val="en-US"/>
        </w:rPr>
        <w:t>IEEE Transactions on Image Processing</w:t>
      </w:r>
      <w:r w:rsidRPr="004070E8">
        <w:rPr>
          <w:lang w:val="en-US"/>
        </w:rPr>
        <w:t xml:space="preserve">, </w:t>
      </w:r>
      <w:r w:rsidRPr="004070E8">
        <w:rPr>
          <w:i/>
          <w:iCs/>
          <w:lang w:val="en-US"/>
        </w:rPr>
        <w:t>7</w:t>
      </w:r>
      <w:r w:rsidRPr="004070E8">
        <w:rPr>
          <w:lang w:val="en-US"/>
        </w:rPr>
        <w:t>(1), 27–41. https://doi.org/10.1109/83.650848</w:t>
      </w:r>
    </w:p>
    <w:p w14:paraId="0526B606" w14:textId="77777777" w:rsidR="00295EB7" w:rsidRDefault="00295EB7" w:rsidP="00295EB7">
      <w:pPr>
        <w:pStyle w:val="Bibliography"/>
      </w:pPr>
      <w:r w:rsidRPr="004070E8">
        <w:rPr>
          <w:i/>
          <w:iCs/>
          <w:lang w:val="en-US"/>
        </w:rPr>
        <w:t>Transcription | Definition, Steps, &amp; Biology | Britannica</w:t>
      </w:r>
      <w:r w:rsidRPr="004070E8">
        <w:rPr>
          <w:lang w:val="en-US"/>
        </w:rPr>
        <w:t xml:space="preserve">. </w:t>
      </w:r>
      <w:r>
        <w:t>(2019, September 26). https://www.britannica.com/science/transcription-genetics</w:t>
      </w:r>
    </w:p>
    <w:p w14:paraId="3921CA17" w14:textId="77777777" w:rsidR="00295EB7" w:rsidRPr="004070E8" w:rsidRDefault="00295EB7" w:rsidP="00295EB7">
      <w:pPr>
        <w:pStyle w:val="Bibliography"/>
        <w:rPr>
          <w:lang w:val="en-US"/>
        </w:rPr>
      </w:pPr>
      <w:r w:rsidRPr="004070E8">
        <w:rPr>
          <w:lang w:val="sv-SE"/>
        </w:rPr>
        <w:t xml:space="preserve">van Leeuwen, C. M., Oei, A. L., Crezee, J., Bel, A., Franken, N. A. P., Stalpers, L. J. A., &amp; Kok, H. P. (2018). </w:t>
      </w:r>
      <w:r w:rsidRPr="004070E8">
        <w:rPr>
          <w:lang w:val="en-US"/>
        </w:rPr>
        <w:t xml:space="preserve">The alfa and beta of tumours: A review of parameters of the linear-quadratic model, derived from clinical radiotherapy studies. </w:t>
      </w:r>
      <w:r w:rsidRPr="004070E8">
        <w:rPr>
          <w:i/>
          <w:iCs/>
          <w:lang w:val="en-US"/>
        </w:rPr>
        <w:t>Radiation Oncology</w:t>
      </w:r>
      <w:r w:rsidRPr="004070E8">
        <w:rPr>
          <w:lang w:val="en-US"/>
        </w:rPr>
        <w:t xml:space="preserve">, </w:t>
      </w:r>
      <w:r w:rsidRPr="004070E8">
        <w:rPr>
          <w:i/>
          <w:iCs/>
          <w:lang w:val="en-US"/>
        </w:rPr>
        <w:t>13</w:t>
      </w:r>
      <w:r w:rsidRPr="004070E8">
        <w:rPr>
          <w:lang w:val="en-US"/>
        </w:rPr>
        <w:t>(1), 96. https://doi.org/10.1186/s13014-018-1040-z</w:t>
      </w:r>
    </w:p>
    <w:p w14:paraId="605299E3" w14:textId="77777777" w:rsidR="00295EB7" w:rsidRPr="004070E8" w:rsidRDefault="00295EB7" w:rsidP="00295EB7">
      <w:pPr>
        <w:pStyle w:val="Bibliography"/>
        <w:rPr>
          <w:lang w:val="en-US"/>
        </w:rPr>
      </w:pPr>
      <w:r w:rsidRPr="004070E8">
        <w:rPr>
          <w:lang w:val="en-US"/>
        </w:rPr>
        <w:t xml:space="preserve">Villarraga-Gómez, H. (2016, July 26). </w:t>
      </w:r>
      <w:r w:rsidRPr="004070E8">
        <w:rPr>
          <w:i/>
          <w:iCs/>
          <w:lang w:val="en-US"/>
        </w:rPr>
        <w:t>X-ray Computed Tomography for Dimensional Measurements</w:t>
      </w:r>
      <w:r w:rsidRPr="004070E8">
        <w:rPr>
          <w:lang w:val="en-US"/>
        </w:rPr>
        <w:t>.</w:t>
      </w:r>
    </w:p>
    <w:p w14:paraId="5BE688E2" w14:textId="77777777" w:rsidR="00295EB7" w:rsidRPr="004070E8" w:rsidRDefault="00295EB7" w:rsidP="00295EB7">
      <w:pPr>
        <w:pStyle w:val="Bibliography"/>
        <w:rPr>
          <w:lang w:val="en-US"/>
        </w:rPr>
      </w:pPr>
      <w:r>
        <w:t xml:space="preserve">Waldeland, E., Hole, E. O., Sagstuen, E., &amp; Malinen, E. (2010). </w:t>
      </w:r>
      <w:r w:rsidRPr="004070E8">
        <w:rPr>
          <w:lang w:val="en-US"/>
        </w:rPr>
        <w:t xml:space="preserve">The energy dependence of lithium formate and alanine EPR dosimeters for medium energy x rays. </w:t>
      </w:r>
      <w:r w:rsidRPr="004070E8">
        <w:rPr>
          <w:i/>
          <w:iCs/>
          <w:lang w:val="en-US"/>
        </w:rPr>
        <w:t>Medical Physics</w:t>
      </w:r>
      <w:r w:rsidRPr="004070E8">
        <w:rPr>
          <w:lang w:val="en-US"/>
        </w:rPr>
        <w:t xml:space="preserve">, </w:t>
      </w:r>
      <w:r w:rsidRPr="004070E8">
        <w:rPr>
          <w:i/>
          <w:iCs/>
          <w:lang w:val="en-US"/>
        </w:rPr>
        <w:t>37</w:t>
      </w:r>
      <w:r w:rsidRPr="004070E8">
        <w:rPr>
          <w:lang w:val="en-US"/>
        </w:rPr>
        <w:t>(7Part1), 3569–3575. https://doi.org/10.1118/1.3432567</w:t>
      </w:r>
    </w:p>
    <w:p w14:paraId="361E23C3" w14:textId="77777777" w:rsidR="00295EB7" w:rsidRPr="004070E8" w:rsidRDefault="00295EB7" w:rsidP="00295EB7">
      <w:pPr>
        <w:pStyle w:val="Bibliography"/>
        <w:rPr>
          <w:lang w:val="en-US"/>
        </w:rPr>
      </w:pPr>
      <w:r w:rsidRPr="004070E8">
        <w:rPr>
          <w:lang w:val="en-US"/>
        </w:rPr>
        <w:t xml:space="preserve">Weinstein, I. B. (2002). Addiction to Oncogenes—The Achilles Heal of Cancer. </w:t>
      </w:r>
      <w:r w:rsidRPr="004070E8">
        <w:rPr>
          <w:i/>
          <w:iCs/>
          <w:lang w:val="en-US"/>
        </w:rPr>
        <w:t>Science</w:t>
      </w:r>
      <w:r w:rsidRPr="004070E8">
        <w:rPr>
          <w:lang w:val="en-US"/>
        </w:rPr>
        <w:t xml:space="preserve">, </w:t>
      </w:r>
      <w:r w:rsidRPr="004070E8">
        <w:rPr>
          <w:i/>
          <w:iCs/>
          <w:lang w:val="en-US"/>
        </w:rPr>
        <w:t>297</w:t>
      </w:r>
      <w:r w:rsidRPr="004070E8">
        <w:rPr>
          <w:lang w:val="en-US"/>
        </w:rPr>
        <w:t>(5578), 63–64. https://doi.org/10.1126/science.1073096</w:t>
      </w:r>
    </w:p>
    <w:p w14:paraId="3D4ECBA1" w14:textId="77777777" w:rsidR="00295EB7" w:rsidRPr="004070E8" w:rsidRDefault="00295EB7" w:rsidP="00295EB7">
      <w:pPr>
        <w:pStyle w:val="Bibliography"/>
        <w:rPr>
          <w:lang w:val="en-US"/>
        </w:rPr>
      </w:pPr>
      <w:r w:rsidRPr="004070E8">
        <w:rPr>
          <w:lang w:val="en-US"/>
        </w:rPr>
        <w:lastRenderedPageBreak/>
        <w:t xml:space="preserve">Wu, X., Ahmed, M. M., Wright, J., Gupta, S., &amp; Pollack, A. (2010). On Modern Technical Approaches of Three-Dimensional High-Dose Lattice Radiotherapy (LRT). </w:t>
      </w:r>
      <w:r w:rsidRPr="004070E8">
        <w:rPr>
          <w:i/>
          <w:iCs/>
          <w:lang w:val="en-US"/>
        </w:rPr>
        <w:t>Cureus</w:t>
      </w:r>
      <w:r w:rsidRPr="004070E8">
        <w:rPr>
          <w:lang w:val="en-US"/>
        </w:rPr>
        <w:t xml:space="preserve">, </w:t>
      </w:r>
      <w:r w:rsidRPr="004070E8">
        <w:rPr>
          <w:i/>
          <w:iCs/>
          <w:lang w:val="en-US"/>
        </w:rPr>
        <w:t>2</w:t>
      </w:r>
      <w:r w:rsidRPr="004070E8">
        <w:rPr>
          <w:lang w:val="en-US"/>
        </w:rPr>
        <w:t>(3). https://doi.org/10.7759/cureus.9</w:t>
      </w:r>
    </w:p>
    <w:p w14:paraId="12E6A686" w14:textId="77777777" w:rsidR="00295EB7" w:rsidRPr="004070E8" w:rsidRDefault="00295EB7" w:rsidP="00295EB7">
      <w:pPr>
        <w:pStyle w:val="Bibliography"/>
        <w:rPr>
          <w:lang w:val="en-US"/>
        </w:rPr>
      </w:pPr>
      <w:r w:rsidRPr="004070E8">
        <w:rPr>
          <w:lang w:val="en-US"/>
        </w:rPr>
        <w:t xml:space="preserve">Yan, W., Khan, M. K., Wu, X., Simone, C. B., Fan, J., Gressen, E., Zhang, X., Limoli, C. L., Bahig, H., Tubin, S., &amp; Mourad, W. F. (2019). Spatially fractionated radiation therapy: History, present and the future. </w:t>
      </w:r>
      <w:r w:rsidRPr="004070E8">
        <w:rPr>
          <w:i/>
          <w:iCs/>
          <w:lang w:val="en-US"/>
        </w:rPr>
        <w:t>Clinical and Translational Radiation Oncology</w:t>
      </w:r>
      <w:r w:rsidRPr="004070E8">
        <w:rPr>
          <w:lang w:val="en-US"/>
        </w:rPr>
        <w:t xml:space="preserve">, </w:t>
      </w:r>
      <w:r w:rsidRPr="004070E8">
        <w:rPr>
          <w:i/>
          <w:iCs/>
          <w:lang w:val="en-US"/>
        </w:rPr>
        <w:t>20</w:t>
      </w:r>
      <w:r w:rsidRPr="004070E8">
        <w:rPr>
          <w:lang w:val="en-US"/>
        </w:rPr>
        <w:t>, 30–38. https://doi.org/10.1016/j.ctro.2019.10.004</w:t>
      </w:r>
    </w:p>
    <w:p w14:paraId="358F1DA6" w14:textId="77777777" w:rsidR="00295EB7" w:rsidRPr="004070E8" w:rsidRDefault="00295EB7" w:rsidP="00295EB7">
      <w:pPr>
        <w:pStyle w:val="Bibliography"/>
        <w:rPr>
          <w:lang w:val="en-US"/>
        </w:rPr>
      </w:pPr>
      <w:r w:rsidRPr="004070E8">
        <w:rPr>
          <w:lang w:val="en-US"/>
        </w:rPr>
        <w:t xml:space="preserve">Yung, Y., Walker, J. L., Roberts, J. M., &amp; Assoian, R. K. (2007). A Skp2 autoinduction loop and restriction point control. </w:t>
      </w:r>
      <w:r w:rsidRPr="004070E8">
        <w:rPr>
          <w:i/>
          <w:iCs/>
          <w:lang w:val="en-US"/>
        </w:rPr>
        <w:t>The Journal of Cell Biology</w:t>
      </w:r>
      <w:r w:rsidRPr="004070E8">
        <w:rPr>
          <w:lang w:val="en-US"/>
        </w:rPr>
        <w:t xml:space="preserve">, </w:t>
      </w:r>
      <w:r w:rsidRPr="004070E8">
        <w:rPr>
          <w:i/>
          <w:iCs/>
          <w:lang w:val="en-US"/>
        </w:rPr>
        <w:t>178</w:t>
      </w:r>
      <w:r w:rsidRPr="004070E8">
        <w:rPr>
          <w:lang w:val="en-US"/>
        </w:rPr>
        <w:t>(5), 741–747. https://doi.org/10.1083/jcb.200703034</w:t>
      </w:r>
    </w:p>
    <w:p w14:paraId="4E714145" w14:textId="77777777" w:rsidR="00295EB7" w:rsidRPr="004070E8" w:rsidRDefault="00295EB7" w:rsidP="00295EB7">
      <w:pPr>
        <w:pStyle w:val="Bibliography"/>
        <w:rPr>
          <w:lang w:val="en-US"/>
        </w:rPr>
      </w:pPr>
      <w:r w:rsidRPr="004070E8">
        <w:rPr>
          <w:lang w:val="en-US"/>
        </w:rPr>
        <w:t xml:space="preserve">Zhang, D., Zhou, T., He, F., Rong, Y., Lee, S. H., Wu, S., &amp; Zuo, L. (2016). Reactive oxygen species formation and bystander effects in gradient irradiation on human breast cancer cells. </w:t>
      </w:r>
      <w:r w:rsidRPr="004070E8">
        <w:rPr>
          <w:i/>
          <w:iCs/>
          <w:lang w:val="en-US"/>
        </w:rPr>
        <w:t>Oncotarget</w:t>
      </w:r>
      <w:r w:rsidRPr="004070E8">
        <w:rPr>
          <w:lang w:val="en-US"/>
        </w:rPr>
        <w:t xml:space="preserve">, </w:t>
      </w:r>
      <w:r w:rsidRPr="004070E8">
        <w:rPr>
          <w:i/>
          <w:iCs/>
          <w:lang w:val="en-US"/>
        </w:rPr>
        <w:t>7</w:t>
      </w:r>
      <w:r w:rsidRPr="004070E8">
        <w:rPr>
          <w:lang w:val="en-US"/>
        </w:rPr>
        <w:t>(27), 41622–41636. https://doi.org/10.18632/oncotarget.9517</w:t>
      </w:r>
    </w:p>
    <w:p w14:paraId="69E1D758" w14:textId="77777777" w:rsidR="00295EB7" w:rsidRDefault="00295EB7" w:rsidP="00295EB7">
      <w:pPr>
        <w:pStyle w:val="Bibliography"/>
      </w:pPr>
      <w:r w:rsidRPr="004070E8">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1BE39E42"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45"/>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46" w:name="_Toc98952863"/>
      <w:r w:rsidRPr="002C2E92">
        <w:rPr>
          <w:sz w:val="48"/>
          <w:szCs w:val="48"/>
          <w:lang w:val="en-US"/>
        </w:rPr>
        <w:t>Appendix</w:t>
      </w:r>
      <w:bookmarkEnd w:id="146"/>
    </w:p>
    <w:p w14:paraId="2DFE84B8" w14:textId="0DED67D6" w:rsidR="007166D1" w:rsidRDefault="007166D1" w:rsidP="00CB30D7">
      <w:pPr>
        <w:pStyle w:val="Heading2"/>
        <w:spacing w:line="360" w:lineRule="auto"/>
        <w:rPr>
          <w:sz w:val="36"/>
          <w:szCs w:val="36"/>
          <w:lang w:val="en-US"/>
        </w:rPr>
      </w:pPr>
      <w:bookmarkStart w:id="147" w:name="_Ref94693997"/>
      <w:bookmarkStart w:id="148" w:name="_Toc98952864"/>
      <w:r w:rsidRPr="008B41F9">
        <w:rPr>
          <w:sz w:val="36"/>
          <w:szCs w:val="36"/>
          <w:lang w:val="en-US"/>
        </w:rPr>
        <w:t>Appendix A</w:t>
      </w:r>
      <w:bookmarkEnd w:id="147"/>
      <w:bookmarkEnd w:id="148"/>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49" w:name="_Toc98952865"/>
      <w:r w:rsidRPr="00027D70">
        <w:rPr>
          <w:sz w:val="26"/>
          <w:szCs w:val="26"/>
          <w:lang w:val="en-US"/>
        </w:rPr>
        <w:t>Compton Scattering</w:t>
      </w:r>
      <w:bookmarkEnd w:id="149"/>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A338EF"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50" w:name="_Ref94633061"/>
        <w:tc>
          <w:tcPr>
            <w:tcW w:w="536" w:type="dxa"/>
          </w:tcPr>
          <w:p w14:paraId="73DB4F27" w14:textId="790744C0" w:rsidR="00C629A0" w:rsidRDefault="00C629A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50"/>
          </w:p>
        </w:tc>
      </w:tr>
    </w:tbl>
    <w:p w14:paraId="78B9BC82" w14:textId="1AA610ED"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A338EF"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51" w:name="_Ref94632850"/>
        <w:tc>
          <w:tcPr>
            <w:tcW w:w="536" w:type="dxa"/>
          </w:tcPr>
          <w:p w14:paraId="7CA4C31C" w14:textId="100E9C63" w:rsidR="00536B37" w:rsidRDefault="00536B3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2</w:t>
            </w:r>
            <w:r>
              <w:fldChar w:fldCharType="end"/>
            </w:r>
            <w:bookmarkEnd w:id="151"/>
          </w:p>
        </w:tc>
      </w:tr>
    </w:tbl>
    <w:p w14:paraId="4C8EC4CE" w14:textId="77777777" w:rsidR="006333B8" w:rsidRDefault="006333B8" w:rsidP="00CB30D7">
      <w:pPr>
        <w:spacing w:line="360" w:lineRule="auto"/>
        <w:rPr>
          <w:rFonts w:eastAsiaTheme="minorEastAsia"/>
          <w:lang w:val="en-US"/>
        </w:rPr>
      </w:pPr>
      <w:r>
        <w:rPr>
          <w:rFonts w:eastAsiaTheme="minorEastAsia"/>
          <w:lang w:val="en-US"/>
        </w:rPr>
        <w:lastRenderedPageBreak/>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A338EF"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1DCCB028" w:rsidR="00004CF1" w:rsidRDefault="00004CF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A338EF"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A338EF"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52" w:name="_Ref94632966"/>
        <w:tc>
          <w:tcPr>
            <w:tcW w:w="536" w:type="dxa"/>
          </w:tcPr>
          <w:p w14:paraId="7F7727E4" w14:textId="6921C4ED" w:rsidR="00571972" w:rsidRDefault="00571972"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4</w:t>
            </w:r>
            <w:r>
              <w:fldChar w:fldCharType="end"/>
            </w:r>
            <w:bookmarkEnd w:id="152"/>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A338EF"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A338EF"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561854E7"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0E19EF" w:rsidRPr="000E19EF">
        <w:rPr>
          <w:noProof/>
          <w:lang w:val="en-US"/>
        </w:rPr>
        <w:t>5</w:t>
      </w:r>
      <w:r w:rsidR="000E19EF" w:rsidRPr="000E19EF">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A338EF"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46809614"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0E19EF" w:rsidRPr="000E19EF">
        <w:rPr>
          <w:noProof/>
          <w:lang w:val="en-US"/>
        </w:rPr>
        <w:t>5</w:t>
      </w:r>
      <w:r w:rsidR="000E19EF" w:rsidRPr="000E19EF">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A338EF"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0602D98B"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5</w:t>
      </w:r>
      <w:r w:rsidR="000E19EF" w:rsidRPr="000E19EF">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w:lastRenderedPageBreak/>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6AAB1506" w:rsidR="003B4627" w:rsidRDefault="003B462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53" w:name="_Toc98952866"/>
      <w:r>
        <w:rPr>
          <w:rFonts w:eastAsiaTheme="minorEastAsia"/>
          <w:lang w:val="en-US"/>
        </w:rPr>
        <w:lastRenderedPageBreak/>
        <w:t>Mean free path</w:t>
      </w:r>
      <w:bookmarkEnd w:id="153"/>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2090678A"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73F2DEF" w:rsidR="002A49C0" w:rsidRDefault="002A49C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A338EF"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A338EF"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EE085E"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0E19EF">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6DB4ABFA" w:rsidR="00255031" w:rsidRDefault="0025503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782E64D6" w:rsidR="00C108E2" w:rsidRPr="0075793C" w:rsidRDefault="00C108E2" w:rsidP="00C108E2">
                            <w:pPr>
                              <w:pStyle w:val="Caption"/>
                              <w:rPr>
                                <w:sz w:val="24"/>
                                <w:lang w:val="en-US"/>
                              </w:rPr>
                            </w:pPr>
                            <w:r w:rsidRPr="00B81F88">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5</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w:t>
                            </w:r>
                            <w:r w:rsidR="003D6F96">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5"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" stroked="f">
                <v:textbox style="mso-fit-shape-to-text:t" inset="0,0,0,0">
                  <w:txbxContent>
                    <w:p w14:paraId="0C15DD7A" w14:textId="782E64D6" w:rsidR="00C108E2" w:rsidRPr="0075793C" w:rsidRDefault="00C108E2" w:rsidP="00C108E2">
                      <w:pPr>
                        <w:pStyle w:val="Caption"/>
                        <w:rPr>
                          <w:sz w:val="24"/>
                          <w:lang w:val="en-US"/>
                        </w:rPr>
                      </w:pPr>
                      <w:r w:rsidRPr="00B81F88">
                        <w:rPr>
                          <w:lang w:val="en-US"/>
                        </w:rPr>
                        <w:t xml:space="preserve">Figure </w:t>
                      </w:r>
                      <w:r w:rsidR="003D6F96">
                        <w:rPr>
                          <w:lang w:val="en-US"/>
                        </w:rPr>
                        <w:fldChar w:fldCharType="begin"/>
                      </w:r>
                      <w:r w:rsidR="003D6F96">
                        <w:rPr>
                          <w:lang w:val="en-US"/>
                        </w:rPr>
                        <w:instrText xml:space="preserve"> STYLEREF 1 \s </w:instrText>
                      </w:r>
                      <w:r w:rsidR="003D6F96">
                        <w:rPr>
                          <w:lang w:val="en-US"/>
                        </w:rPr>
                        <w:fldChar w:fldCharType="separate"/>
                      </w:r>
                      <w:r w:rsidR="003D6F96">
                        <w:rPr>
                          <w:noProof/>
                          <w:lang w:val="en-US"/>
                        </w:rPr>
                        <w:t>5</w:t>
                      </w:r>
                      <w:r w:rsidR="003D6F96">
                        <w:rPr>
                          <w:lang w:val="en-US"/>
                        </w:rPr>
                        <w:fldChar w:fldCharType="end"/>
                      </w:r>
                      <w:r w:rsidR="003D6F96">
                        <w:rPr>
                          <w:lang w:val="en-US"/>
                        </w:rPr>
                        <w:noBreakHyphen/>
                      </w:r>
                      <w:r w:rsidR="003D6F96">
                        <w:rPr>
                          <w:lang w:val="en-US"/>
                        </w:rPr>
                        <w:fldChar w:fldCharType="begin"/>
                      </w:r>
                      <w:r w:rsidR="003D6F96">
                        <w:rPr>
                          <w:lang w:val="en-US"/>
                        </w:rPr>
                        <w:instrText xml:space="preserve"> SEQ Figure \* ARABIC \s 1 </w:instrText>
                      </w:r>
                      <w:r w:rsidR="003D6F96">
                        <w:rPr>
                          <w:lang w:val="en-US"/>
                        </w:rPr>
                        <w:fldChar w:fldCharType="separate"/>
                      </w:r>
                      <w:r w:rsidR="003D6F96">
                        <w:rPr>
                          <w:noProof/>
                          <w:lang w:val="en-US"/>
                        </w:rPr>
                        <w:t>1</w:t>
                      </w:r>
                      <w:r w:rsidR="003D6F96">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0"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113"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114"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21"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3" w:author="Jacob Lie" w:date="2022-04-04T14:55:00Z" w:initials="JL">
    <w:p w14:paraId="0046E501" w14:textId="77777777"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38" w:author="Jacob Lie" w:date="2022-04-07T11:29:00Z" w:initials="JL">
    <w:p w14:paraId="64233327" w14:textId="77777777" w:rsidR="006E1BE4" w:rsidRDefault="006E1BE4" w:rsidP="00D6017F">
      <w:pPr>
        <w:pStyle w:val="CommentText"/>
      </w:pPr>
      <w:r>
        <w:rPr>
          <w:rStyle w:val="CommentReference"/>
        </w:rPr>
        <w:annotationRef/>
      </w:r>
      <w:r>
        <w:t>Red channel was used because it gave more information. But multichannel could be an option</w:t>
      </w:r>
    </w:p>
  </w:comment>
  <w:comment w:id="140" w:author="Jacob Lie" w:date="2022-04-05T11:10:00Z" w:initials="JL">
    <w:p w14:paraId="60125451" w14:textId="356E5601" w:rsidR="000B1A09" w:rsidRDefault="000B1A09" w:rsidP="002F0968">
      <w:pPr>
        <w:pStyle w:val="CommentText"/>
      </w:pPr>
      <w:r>
        <w:rPr>
          <w:rStyle w:val="CommentReference"/>
        </w:rPr>
        <w:annotationRef/>
      </w:r>
      <w:r>
        <w:t>Remove we when refering to what someone else did</w:t>
      </w:r>
    </w:p>
  </w:comment>
  <w:comment w:id="144" w:author="Jacob Lie" w:date="2022-04-10T15:37:00Z" w:initials="JL">
    <w:p w14:paraId="7D9A4860" w14:textId="77777777" w:rsidR="00BF60F9" w:rsidRDefault="00BF60F9" w:rsidP="00B8442E">
      <w:pPr>
        <w:pStyle w:val="CommentText"/>
      </w:pPr>
      <w:r>
        <w:rPr>
          <w:rStyle w:val="CommentReference"/>
        </w:rPr>
        <w:annotationRef/>
      </w:r>
      <w:r>
        <w:t>Try to downscale cell flask image instead of upscaling d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Ex w15:paraId="0A164405" w15:done="0"/>
  <w15:commentEx w15:paraId="0046E501" w15:done="0"/>
  <w15:commentEx w15:paraId="64233327" w15:done="0"/>
  <w15:commentEx w15:paraId="60125451" w15:done="0"/>
  <w15:commentEx w15:paraId="7D9A48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5F949A0" w16cex:dateUtc="2022-04-07T09:29:00Z"/>
  <w16cex:commentExtensible w16cex:durableId="25F6A210" w16cex:dateUtc="2022-04-05T09:10:00Z"/>
  <w16cex:commentExtensible w16cex:durableId="25FD783A" w16cex:dateUtc="2022-04-10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Id w16cid:paraId="0A164405" w16cid:durableId="25F5799C"/>
  <w16cid:commentId w16cid:paraId="0046E501" w16cid:durableId="25F5855A"/>
  <w16cid:commentId w16cid:paraId="64233327" w16cid:durableId="25F949A0"/>
  <w16cid:commentId w16cid:paraId="60125451" w16cid:durableId="25F6A210"/>
  <w16cid:commentId w16cid:paraId="7D9A4860" w16cid:durableId="25FD78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6D4D0" w14:textId="77777777" w:rsidR="00A338EF" w:rsidRDefault="00A338EF" w:rsidP="00D622F0">
      <w:pPr>
        <w:spacing w:after="0" w:line="240" w:lineRule="auto"/>
      </w:pPr>
      <w:r>
        <w:separator/>
      </w:r>
    </w:p>
  </w:endnote>
  <w:endnote w:type="continuationSeparator" w:id="0">
    <w:p w14:paraId="4286CA7D" w14:textId="77777777" w:rsidR="00A338EF" w:rsidRDefault="00A338EF"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E52FE" w14:textId="77777777" w:rsidR="00A338EF" w:rsidRDefault="00A338EF" w:rsidP="00D622F0">
      <w:pPr>
        <w:spacing w:after="0" w:line="240" w:lineRule="auto"/>
      </w:pPr>
      <w:r>
        <w:separator/>
      </w:r>
    </w:p>
  </w:footnote>
  <w:footnote w:type="continuationSeparator" w:id="0">
    <w:p w14:paraId="2EB31D53" w14:textId="77777777" w:rsidR="00A338EF" w:rsidRDefault="00A338EF"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339F"/>
    <w:rsid w:val="000037D1"/>
    <w:rsid w:val="00003A73"/>
    <w:rsid w:val="00003B6C"/>
    <w:rsid w:val="000041C6"/>
    <w:rsid w:val="00004361"/>
    <w:rsid w:val="00004811"/>
    <w:rsid w:val="000049D7"/>
    <w:rsid w:val="00004CF1"/>
    <w:rsid w:val="00004DA4"/>
    <w:rsid w:val="00004DCB"/>
    <w:rsid w:val="00005891"/>
    <w:rsid w:val="000058B8"/>
    <w:rsid w:val="00005906"/>
    <w:rsid w:val="00005CEC"/>
    <w:rsid w:val="000061DF"/>
    <w:rsid w:val="000066A5"/>
    <w:rsid w:val="00006E44"/>
    <w:rsid w:val="00007196"/>
    <w:rsid w:val="00007309"/>
    <w:rsid w:val="00007C7A"/>
    <w:rsid w:val="00007E16"/>
    <w:rsid w:val="00010CED"/>
    <w:rsid w:val="000111A5"/>
    <w:rsid w:val="00011255"/>
    <w:rsid w:val="00011916"/>
    <w:rsid w:val="00011AF2"/>
    <w:rsid w:val="00011BBD"/>
    <w:rsid w:val="00011FC1"/>
    <w:rsid w:val="00012214"/>
    <w:rsid w:val="000123BB"/>
    <w:rsid w:val="0001292B"/>
    <w:rsid w:val="00012A04"/>
    <w:rsid w:val="00012A7F"/>
    <w:rsid w:val="00012E76"/>
    <w:rsid w:val="000138A0"/>
    <w:rsid w:val="00013F35"/>
    <w:rsid w:val="0001487A"/>
    <w:rsid w:val="00014A49"/>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248"/>
    <w:rsid w:val="000173EC"/>
    <w:rsid w:val="000178C7"/>
    <w:rsid w:val="00017C1D"/>
    <w:rsid w:val="000200F5"/>
    <w:rsid w:val="00020B40"/>
    <w:rsid w:val="00020E1B"/>
    <w:rsid w:val="0002115C"/>
    <w:rsid w:val="00021F68"/>
    <w:rsid w:val="00021F96"/>
    <w:rsid w:val="00022244"/>
    <w:rsid w:val="000227CF"/>
    <w:rsid w:val="00022F2E"/>
    <w:rsid w:val="00023079"/>
    <w:rsid w:val="0002478A"/>
    <w:rsid w:val="0002494B"/>
    <w:rsid w:val="00024EAE"/>
    <w:rsid w:val="00025058"/>
    <w:rsid w:val="0002516D"/>
    <w:rsid w:val="00025485"/>
    <w:rsid w:val="000254F5"/>
    <w:rsid w:val="00026D1E"/>
    <w:rsid w:val="000273B5"/>
    <w:rsid w:val="00027443"/>
    <w:rsid w:val="0002757E"/>
    <w:rsid w:val="0002763E"/>
    <w:rsid w:val="00027BD8"/>
    <w:rsid w:val="00027D70"/>
    <w:rsid w:val="00027FBB"/>
    <w:rsid w:val="00030BCD"/>
    <w:rsid w:val="00030ECD"/>
    <w:rsid w:val="000313DB"/>
    <w:rsid w:val="00031648"/>
    <w:rsid w:val="00031B16"/>
    <w:rsid w:val="00031E4E"/>
    <w:rsid w:val="00031E66"/>
    <w:rsid w:val="00032276"/>
    <w:rsid w:val="00032418"/>
    <w:rsid w:val="000327A8"/>
    <w:rsid w:val="00032BAC"/>
    <w:rsid w:val="00032C40"/>
    <w:rsid w:val="00032C61"/>
    <w:rsid w:val="00032C8F"/>
    <w:rsid w:val="000336A7"/>
    <w:rsid w:val="00033723"/>
    <w:rsid w:val="000341AC"/>
    <w:rsid w:val="00034B38"/>
    <w:rsid w:val="000355B1"/>
    <w:rsid w:val="000357F4"/>
    <w:rsid w:val="0003633F"/>
    <w:rsid w:val="000366F1"/>
    <w:rsid w:val="00036A2B"/>
    <w:rsid w:val="00036C9C"/>
    <w:rsid w:val="0003709D"/>
    <w:rsid w:val="00037EDF"/>
    <w:rsid w:val="00037F6C"/>
    <w:rsid w:val="00037FA3"/>
    <w:rsid w:val="00040A70"/>
    <w:rsid w:val="00040B08"/>
    <w:rsid w:val="00040B29"/>
    <w:rsid w:val="00040D4F"/>
    <w:rsid w:val="0004120C"/>
    <w:rsid w:val="0004128C"/>
    <w:rsid w:val="000418F1"/>
    <w:rsid w:val="00041C17"/>
    <w:rsid w:val="000424AE"/>
    <w:rsid w:val="00042647"/>
    <w:rsid w:val="00042A34"/>
    <w:rsid w:val="00042C02"/>
    <w:rsid w:val="00042CC2"/>
    <w:rsid w:val="00042CDC"/>
    <w:rsid w:val="00042FB7"/>
    <w:rsid w:val="0004301E"/>
    <w:rsid w:val="0004307B"/>
    <w:rsid w:val="00043881"/>
    <w:rsid w:val="00044386"/>
    <w:rsid w:val="00044851"/>
    <w:rsid w:val="000448A2"/>
    <w:rsid w:val="00044D58"/>
    <w:rsid w:val="00045921"/>
    <w:rsid w:val="0004633D"/>
    <w:rsid w:val="00046D20"/>
    <w:rsid w:val="00047189"/>
    <w:rsid w:val="000479E8"/>
    <w:rsid w:val="00050359"/>
    <w:rsid w:val="000503D5"/>
    <w:rsid w:val="000503DA"/>
    <w:rsid w:val="000503FE"/>
    <w:rsid w:val="00050B4E"/>
    <w:rsid w:val="00050E10"/>
    <w:rsid w:val="00050E46"/>
    <w:rsid w:val="000510A2"/>
    <w:rsid w:val="000514FD"/>
    <w:rsid w:val="000515E3"/>
    <w:rsid w:val="00052090"/>
    <w:rsid w:val="00052955"/>
    <w:rsid w:val="00052D8D"/>
    <w:rsid w:val="000539E6"/>
    <w:rsid w:val="00053F4D"/>
    <w:rsid w:val="00054AB2"/>
    <w:rsid w:val="00055037"/>
    <w:rsid w:val="0005519E"/>
    <w:rsid w:val="0005541E"/>
    <w:rsid w:val="0005573E"/>
    <w:rsid w:val="000562D4"/>
    <w:rsid w:val="000565F9"/>
    <w:rsid w:val="00056683"/>
    <w:rsid w:val="00056B65"/>
    <w:rsid w:val="00056C83"/>
    <w:rsid w:val="00056CE5"/>
    <w:rsid w:val="000574FA"/>
    <w:rsid w:val="0005753E"/>
    <w:rsid w:val="00057B4D"/>
    <w:rsid w:val="00060AA8"/>
    <w:rsid w:val="00060DA1"/>
    <w:rsid w:val="00060F12"/>
    <w:rsid w:val="000616CC"/>
    <w:rsid w:val="0006182D"/>
    <w:rsid w:val="00061884"/>
    <w:rsid w:val="00061F73"/>
    <w:rsid w:val="00062B93"/>
    <w:rsid w:val="00062DF8"/>
    <w:rsid w:val="00063286"/>
    <w:rsid w:val="00063391"/>
    <w:rsid w:val="000639B3"/>
    <w:rsid w:val="00063CD1"/>
    <w:rsid w:val="000643F6"/>
    <w:rsid w:val="0006488C"/>
    <w:rsid w:val="00064A4F"/>
    <w:rsid w:val="0006513C"/>
    <w:rsid w:val="000663DA"/>
    <w:rsid w:val="00066561"/>
    <w:rsid w:val="00067C15"/>
    <w:rsid w:val="00067C96"/>
    <w:rsid w:val="00067F91"/>
    <w:rsid w:val="00070C83"/>
    <w:rsid w:val="000710D1"/>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80EFB"/>
    <w:rsid w:val="00081436"/>
    <w:rsid w:val="000814F5"/>
    <w:rsid w:val="000819D3"/>
    <w:rsid w:val="00081C6A"/>
    <w:rsid w:val="000821D2"/>
    <w:rsid w:val="000825D0"/>
    <w:rsid w:val="000827DA"/>
    <w:rsid w:val="00082A02"/>
    <w:rsid w:val="000837A5"/>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98"/>
    <w:rsid w:val="00091607"/>
    <w:rsid w:val="0009199D"/>
    <w:rsid w:val="000927EE"/>
    <w:rsid w:val="00092BEE"/>
    <w:rsid w:val="00092F90"/>
    <w:rsid w:val="000930CF"/>
    <w:rsid w:val="000933BB"/>
    <w:rsid w:val="000936B1"/>
    <w:rsid w:val="000939A9"/>
    <w:rsid w:val="00093D42"/>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29F"/>
    <w:rsid w:val="000977B8"/>
    <w:rsid w:val="000A058F"/>
    <w:rsid w:val="000A07E6"/>
    <w:rsid w:val="000A0861"/>
    <w:rsid w:val="000A127C"/>
    <w:rsid w:val="000A1BC0"/>
    <w:rsid w:val="000A229A"/>
    <w:rsid w:val="000A2C41"/>
    <w:rsid w:val="000A2CE5"/>
    <w:rsid w:val="000A33FC"/>
    <w:rsid w:val="000A362E"/>
    <w:rsid w:val="000A3B8E"/>
    <w:rsid w:val="000A4193"/>
    <w:rsid w:val="000A471F"/>
    <w:rsid w:val="000A48FF"/>
    <w:rsid w:val="000A4CEE"/>
    <w:rsid w:val="000A54EF"/>
    <w:rsid w:val="000A59B2"/>
    <w:rsid w:val="000A67DB"/>
    <w:rsid w:val="000A6E9C"/>
    <w:rsid w:val="000A741B"/>
    <w:rsid w:val="000A7489"/>
    <w:rsid w:val="000A7604"/>
    <w:rsid w:val="000A7C30"/>
    <w:rsid w:val="000A7D38"/>
    <w:rsid w:val="000B004B"/>
    <w:rsid w:val="000B02A9"/>
    <w:rsid w:val="000B153E"/>
    <w:rsid w:val="000B1A09"/>
    <w:rsid w:val="000B1A20"/>
    <w:rsid w:val="000B1A2B"/>
    <w:rsid w:val="000B2978"/>
    <w:rsid w:val="000B2BA7"/>
    <w:rsid w:val="000B2E23"/>
    <w:rsid w:val="000B3BF2"/>
    <w:rsid w:val="000B3CC1"/>
    <w:rsid w:val="000B3FA8"/>
    <w:rsid w:val="000B43A2"/>
    <w:rsid w:val="000B4A1C"/>
    <w:rsid w:val="000B4D3E"/>
    <w:rsid w:val="000B5286"/>
    <w:rsid w:val="000B56C7"/>
    <w:rsid w:val="000B5B15"/>
    <w:rsid w:val="000B6F79"/>
    <w:rsid w:val="000B6FAE"/>
    <w:rsid w:val="000B79AC"/>
    <w:rsid w:val="000B7B67"/>
    <w:rsid w:val="000B7D1F"/>
    <w:rsid w:val="000C0608"/>
    <w:rsid w:val="000C2351"/>
    <w:rsid w:val="000C2624"/>
    <w:rsid w:val="000C2810"/>
    <w:rsid w:val="000C3C04"/>
    <w:rsid w:val="000C4173"/>
    <w:rsid w:val="000C4EAF"/>
    <w:rsid w:val="000C51CC"/>
    <w:rsid w:val="000C52B1"/>
    <w:rsid w:val="000C5C9B"/>
    <w:rsid w:val="000C65E2"/>
    <w:rsid w:val="000C68C0"/>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34B"/>
    <w:rsid w:val="000D2657"/>
    <w:rsid w:val="000D2BC0"/>
    <w:rsid w:val="000D2C1E"/>
    <w:rsid w:val="000D2DE2"/>
    <w:rsid w:val="000D2E91"/>
    <w:rsid w:val="000D384A"/>
    <w:rsid w:val="000D3CF3"/>
    <w:rsid w:val="000D4548"/>
    <w:rsid w:val="000D4622"/>
    <w:rsid w:val="000D466F"/>
    <w:rsid w:val="000D47B6"/>
    <w:rsid w:val="000D4D9A"/>
    <w:rsid w:val="000D60A3"/>
    <w:rsid w:val="000D66A9"/>
    <w:rsid w:val="000D679F"/>
    <w:rsid w:val="000D6BD5"/>
    <w:rsid w:val="000D6F66"/>
    <w:rsid w:val="000D7EB1"/>
    <w:rsid w:val="000E007D"/>
    <w:rsid w:val="000E02D9"/>
    <w:rsid w:val="000E0626"/>
    <w:rsid w:val="000E085E"/>
    <w:rsid w:val="000E09E0"/>
    <w:rsid w:val="000E0A3A"/>
    <w:rsid w:val="000E0C0A"/>
    <w:rsid w:val="000E1227"/>
    <w:rsid w:val="000E168B"/>
    <w:rsid w:val="000E19EF"/>
    <w:rsid w:val="000E1E79"/>
    <w:rsid w:val="000E2537"/>
    <w:rsid w:val="000E2646"/>
    <w:rsid w:val="000E27B3"/>
    <w:rsid w:val="000E2A92"/>
    <w:rsid w:val="000E3559"/>
    <w:rsid w:val="000E35BA"/>
    <w:rsid w:val="000E3907"/>
    <w:rsid w:val="000E3B90"/>
    <w:rsid w:val="000E44B8"/>
    <w:rsid w:val="000E4744"/>
    <w:rsid w:val="000E47D7"/>
    <w:rsid w:val="000E4A35"/>
    <w:rsid w:val="000E551F"/>
    <w:rsid w:val="000E5725"/>
    <w:rsid w:val="000E6730"/>
    <w:rsid w:val="000E72FE"/>
    <w:rsid w:val="000E756A"/>
    <w:rsid w:val="000E7655"/>
    <w:rsid w:val="000E7A0D"/>
    <w:rsid w:val="000E7EDD"/>
    <w:rsid w:val="000F02A1"/>
    <w:rsid w:val="000F0CF8"/>
    <w:rsid w:val="000F14A0"/>
    <w:rsid w:val="000F242A"/>
    <w:rsid w:val="000F268C"/>
    <w:rsid w:val="000F26FC"/>
    <w:rsid w:val="000F2D30"/>
    <w:rsid w:val="000F2E2F"/>
    <w:rsid w:val="000F35F9"/>
    <w:rsid w:val="000F4185"/>
    <w:rsid w:val="000F41B1"/>
    <w:rsid w:val="000F4796"/>
    <w:rsid w:val="000F49FB"/>
    <w:rsid w:val="000F5274"/>
    <w:rsid w:val="000F52C0"/>
    <w:rsid w:val="000F583C"/>
    <w:rsid w:val="000F5920"/>
    <w:rsid w:val="000F5C75"/>
    <w:rsid w:val="000F5D28"/>
    <w:rsid w:val="000F659F"/>
    <w:rsid w:val="000F664E"/>
    <w:rsid w:val="000F6F19"/>
    <w:rsid w:val="000F749A"/>
    <w:rsid w:val="000F78A2"/>
    <w:rsid w:val="000F7D28"/>
    <w:rsid w:val="000F7D56"/>
    <w:rsid w:val="001003EA"/>
    <w:rsid w:val="00100642"/>
    <w:rsid w:val="00100935"/>
    <w:rsid w:val="00100A87"/>
    <w:rsid w:val="00101984"/>
    <w:rsid w:val="00102052"/>
    <w:rsid w:val="00102162"/>
    <w:rsid w:val="00102243"/>
    <w:rsid w:val="00102789"/>
    <w:rsid w:val="001028C1"/>
    <w:rsid w:val="0010302C"/>
    <w:rsid w:val="00103627"/>
    <w:rsid w:val="001036DE"/>
    <w:rsid w:val="00103B47"/>
    <w:rsid w:val="00103BB4"/>
    <w:rsid w:val="00103BDB"/>
    <w:rsid w:val="00104878"/>
    <w:rsid w:val="00104A8C"/>
    <w:rsid w:val="0010507F"/>
    <w:rsid w:val="001059B2"/>
    <w:rsid w:val="00105F09"/>
    <w:rsid w:val="00106252"/>
    <w:rsid w:val="001063E6"/>
    <w:rsid w:val="00106711"/>
    <w:rsid w:val="001069B7"/>
    <w:rsid w:val="00106CE3"/>
    <w:rsid w:val="00106EE6"/>
    <w:rsid w:val="00106FD3"/>
    <w:rsid w:val="00107721"/>
    <w:rsid w:val="00107C3C"/>
    <w:rsid w:val="00107C96"/>
    <w:rsid w:val="00110797"/>
    <w:rsid w:val="00110CB9"/>
    <w:rsid w:val="00111698"/>
    <w:rsid w:val="0011169B"/>
    <w:rsid w:val="001117BB"/>
    <w:rsid w:val="001117D5"/>
    <w:rsid w:val="0011214C"/>
    <w:rsid w:val="0011241A"/>
    <w:rsid w:val="00112619"/>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450"/>
    <w:rsid w:val="00117BAD"/>
    <w:rsid w:val="00117BF9"/>
    <w:rsid w:val="00117C46"/>
    <w:rsid w:val="00117E19"/>
    <w:rsid w:val="00120B90"/>
    <w:rsid w:val="00120D78"/>
    <w:rsid w:val="0012121C"/>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48B3"/>
    <w:rsid w:val="001248F2"/>
    <w:rsid w:val="001250F0"/>
    <w:rsid w:val="001251A9"/>
    <w:rsid w:val="0012566B"/>
    <w:rsid w:val="0012589B"/>
    <w:rsid w:val="00125957"/>
    <w:rsid w:val="00125ACA"/>
    <w:rsid w:val="00125B7B"/>
    <w:rsid w:val="0012669C"/>
    <w:rsid w:val="00126E13"/>
    <w:rsid w:val="0012720D"/>
    <w:rsid w:val="00127722"/>
    <w:rsid w:val="00127DB3"/>
    <w:rsid w:val="00127FB1"/>
    <w:rsid w:val="00130083"/>
    <w:rsid w:val="00130322"/>
    <w:rsid w:val="001305A4"/>
    <w:rsid w:val="00130CD1"/>
    <w:rsid w:val="00131317"/>
    <w:rsid w:val="00131E49"/>
    <w:rsid w:val="00131F49"/>
    <w:rsid w:val="00132334"/>
    <w:rsid w:val="0013287B"/>
    <w:rsid w:val="00133283"/>
    <w:rsid w:val="00133C11"/>
    <w:rsid w:val="0013405B"/>
    <w:rsid w:val="0013451F"/>
    <w:rsid w:val="0013478F"/>
    <w:rsid w:val="00134904"/>
    <w:rsid w:val="0013545F"/>
    <w:rsid w:val="00135756"/>
    <w:rsid w:val="00135B99"/>
    <w:rsid w:val="00135BD7"/>
    <w:rsid w:val="00135E55"/>
    <w:rsid w:val="00136182"/>
    <w:rsid w:val="00136782"/>
    <w:rsid w:val="00136B6C"/>
    <w:rsid w:val="00136C56"/>
    <w:rsid w:val="00137005"/>
    <w:rsid w:val="0013703D"/>
    <w:rsid w:val="0013710E"/>
    <w:rsid w:val="001372A6"/>
    <w:rsid w:val="00137514"/>
    <w:rsid w:val="00137D23"/>
    <w:rsid w:val="00137E5A"/>
    <w:rsid w:val="00140216"/>
    <w:rsid w:val="001403FB"/>
    <w:rsid w:val="00140437"/>
    <w:rsid w:val="0014069A"/>
    <w:rsid w:val="00140A82"/>
    <w:rsid w:val="00140E02"/>
    <w:rsid w:val="00141024"/>
    <w:rsid w:val="00141276"/>
    <w:rsid w:val="001416D2"/>
    <w:rsid w:val="00141FE0"/>
    <w:rsid w:val="001420F6"/>
    <w:rsid w:val="00142B68"/>
    <w:rsid w:val="00143211"/>
    <w:rsid w:val="00143268"/>
    <w:rsid w:val="00143509"/>
    <w:rsid w:val="00143653"/>
    <w:rsid w:val="00143712"/>
    <w:rsid w:val="001439AD"/>
    <w:rsid w:val="001439D4"/>
    <w:rsid w:val="00143AF1"/>
    <w:rsid w:val="00143F9B"/>
    <w:rsid w:val="001440A9"/>
    <w:rsid w:val="0014492B"/>
    <w:rsid w:val="00144E7B"/>
    <w:rsid w:val="00144E93"/>
    <w:rsid w:val="00145097"/>
    <w:rsid w:val="0014547F"/>
    <w:rsid w:val="001455FC"/>
    <w:rsid w:val="00146126"/>
    <w:rsid w:val="00146BA0"/>
    <w:rsid w:val="00146EFE"/>
    <w:rsid w:val="00147001"/>
    <w:rsid w:val="001470D8"/>
    <w:rsid w:val="00147220"/>
    <w:rsid w:val="00147418"/>
    <w:rsid w:val="001475BA"/>
    <w:rsid w:val="0014789C"/>
    <w:rsid w:val="001478AE"/>
    <w:rsid w:val="0014792A"/>
    <w:rsid w:val="00147FBF"/>
    <w:rsid w:val="001507A2"/>
    <w:rsid w:val="00150BE2"/>
    <w:rsid w:val="001511D6"/>
    <w:rsid w:val="00151584"/>
    <w:rsid w:val="00151639"/>
    <w:rsid w:val="0015183F"/>
    <w:rsid w:val="00151E79"/>
    <w:rsid w:val="001523AE"/>
    <w:rsid w:val="00152C2D"/>
    <w:rsid w:val="00152C50"/>
    <w:rsid w:val="00152DEF"/>
    <w:rsid w:val="001531D4"/>
    <w:rsid w:val="00153B37"/>
    <w:rsid w:val="00153E39"/>
    <w:rsid w:val="00153FAF"/>
    <w:rsid w:val="00154846"/>
    <w:rsid w:val="001549B7"/>
    <w:rsid w:val="00155103"/>
    <w:rsid w:val="0015531C"/>
    <w:rsid w:val="0015533E"/>
    <w:rsid w:val="00155C19"/>
    <w:rsid w:val="00155FBC"/>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46DF"/>
    <w:rsid w:val="001648A4"/>
    <w:rsid w:val="00164D33"/>
    <w:rsid w:val="00165490"/>
    <w:rsid w:val="00165546"/>
    <w:rsid w:val="00165905"/>
    <w:rsid w:val="00165DDC"/>
    <w:rsid w:val="001665A2"/>
    <w:rsid w:val="00166D8C"/>
    <w:rsid w:val="00166E4B"/>
    <w:rsid w:val="00167488"/>
    <w:rsid w:val="001676D0"/>
    <w:rsid w:val="00167912"/>
    <w:rsid w:val="00167E7C"/>
    <w:rsid w:val="001703A0"/>
    <w:rsid w:val="00171735"/>
    <w:rsid w:val="00171759"/>
    <w:rsid w:val="001718D6"/>
    <w:rsid w:val="00171DDE"/>
    <w:rsid w:val="00171E1B"/>
    <w:rsid w:val="00172D4C"/>
    <w:rsid w:val="00172DFE"/>
    <w:rsid w:val="00173651"/>
    <w:rsid w:val="00174096"/>
    <w:rsid w:val="001746B8"/>
    <w:rsid w:val="00174996"/>
    <w:rsid w:val="0017587E"/>
    <w:rsid w:val="00176248"/>
    <w:rsid w:val="0017656D"/>
    <w:rsid w:val="001769D1"/>
    <w:rsid w:val="001769E1"/>
    <w:rsid w:val="00177319"/>
    <w:rsid w:val="001779FB"/>
    <w:rsid w:val="00180A89"/>
    <w:rsid w:val="00180B57"/>
    <w:rsid w:val="00181535"/>
    <w:rsid w:val="00181544"/>
    <w:rsid w:val="001815AF"/>
    <w:rsid w:val="001818DB"/>
    <w:rsid w:val="00181A18"/>
    <w:rsid w:val="00181B87"/>
    <w:rsid w:val="00182156"/>
    <w:rsid w:val="00182233"/>
    <w:rsid w:val="00182AA7"/>
    <w:rsid w:val="0018325E"/>
    <w:rsid w:val="00183872"/>
    <w:rsid w:val="00183894"/>
    <w:rsid w:val="00183906"/>
    <w:rsid w:val="0018391D"/>
    <w:rsid w:val="001839A4"/>
    <w:rsid w:val="00183C7E"/>
    <w:rsid w:val="00184528"/>
    <w:rsid w:val="00184FFE"/>
    <w:rsid w:val="001854B9"/>
    <w:rsid w:val="00185CEA"/>
    <w:rsid w:val="00185E5E"/>
    <w:rsid w:val="001860A9"/>
    <w:rsid w:val="0018621C"/>
    <w:rsid w:val="0018652A"/>
    <w:rsid w:val="00187109"/>
    <w:rsid w:val="0018710E"/>
    <w:rsid w:val="00187698"/>
    <w:rsid w:val="00187A2D"/>
    <w:rsid w:val="00190685"/>
    <w:rsid w:val="00190BE1"/>
    <w:rsid w:val="00191139"/>
    <w:rsid w:val="00191C33"/>
    <w:rsid w:val="001921C4"/>
    <w:rsid w:val="00192638"/>
    <w:rsid w:val="001929C2"/>
    <w:rsid w:val="00192A22"/>
    <w:rsid w:val="00192A4A"/>
    <w:rsid w:val="00192B8E"/>
    <w:rsid w:val="00192CE7"/>
    <w:rsid w:val="00192D19"/>
    <w:rsid w:val="001930B7"/>
    <w:rsid w:val="00193737"/>
    <w:rsid w:val="0019460A"/>
    <w:rsid w:val="00194F3E"/>
    <w:rsid w:val="001950F6"/>
    <w:rsid w:val="001953F6"/>
    <w:rsid w:val="0019546B"/>
    <w:rsid w:val="001956F9"/>
    <w:rsid w:val="00196037"/>
    <w:rsid w:val="00196053"/>
    <w:rsid w:val="001962D9"/>
    <w:rsid w:val="001962F0"/>
    <w:rsid w:val="00196363"/>
    <w:rsid w:val="00196530"/>
    <w:rsid w:val="001974BC"/>
    <w:rsid w:val="001A04AA"/>
    <w:rsid w:val="001A0752"/>
    <w:rsid w:val="001A1201"/>
    <w:rsid w:val="001A12B8"/>
    <w:rsid w:val="001A139B"/>
    <w:rsid w:val="001A1AED"/>
    <w:rsid w:val="001A1B8E"/>
    <w:rsid w:val="001A1B9D"/>
    <w:rsid w:val="001A1C49"/>
    <w:rsid w:val="001A1CAA"/>
    <w:rsid w:val="001A1CC4"/>
    <w:rsid w:val="001A1EAA"/>
    <w:rsid w:val="001A225F"/>
    <w:rsid w:val="001A23CF"/>
    <w:rsid w:val="001A2596"/>
    <w:rsid w:val="001A292D"/>
    <w:rsid w:val="001A2E13"/>
    <w:rsid w:val="001A2F41"/>
    <w:rsid w:val="001A39EA"/>
    <w:rsid w:val="001A3FCE"/>
    <w:rsid w:val="001A42A5"/>
    <w:rsid w:val="001A485B"/>
    <w:rsid w:val="001A57A8"/>
    <w:rsid w:val="001A5C0B"/>
    <w:rsid w:val="001A5EB3"/>
    <w:rsid w:val="001A621A"/>
    <w:rsid w:val="001A661D"/>
    <w:rsid w:val="001A67DD"/>
    <w:rsid w:val="001A6CDA"/>
    <w:rsid w:val="001A6CE3"/>
    <w:rsid w:val="001A6D5A"/>
    <w:rsid w:val="001A6E88"/>
    <w:rsid w:val="001A6F9A"/>
    <w:rsid w:val="001A71D0"/>
    <w:rsid w:val="001A722E"/>
    <w:rsid w:val="001A75B9"/>
    <w:rsid w:val="001A7703"/>
    <w:rsid w:val="001A7F10"/>
    <w:rsid w:val="001A7F1F"/>
    <w:rsid w:val="001B1340"/>
    <w:rsid w:val="001B1425"/>
    <w:rsid w:val="001B1826"/>
    <w:rsid w:val="001B1AEF"/>
    <w:rsid w:val="001B24BD"/>
    <w:rsid w:val="001B272E"/>
    <w:rsid w:val="001B2FD2"/>
    <w:rsid w:val="001B3419"/>
    <w:rsid w:val="001B3848"/>
    <w:rsid w:val="001B3AED"/>
    <w:rsid w:val="001B3D33"/>
    <w:rsid w:val="001B41B6"/>
    <w:rsid w:val="001B424A"/>
    <w:rsid w:val="001B424E"/>
    <w:rsid w:val="001B434D"/>
    <w:rsid w:val="001B4CD3"/>
    <w:rsid w:val="001B506B"/>
    <w:rsid w:val="001B59D8"/>
    <w:rsid w:val="001B5F91"/>
    <w:rsid w:val="001B6330"/>
    <w:rsid w:val="001B634E"/>
    <w:rsid w:val="001B64A2"/>
    <w:rsid w:val="001B6722"/>
    <w:rsid w:val="001B6C08"/>
    <w:rsid w:val="001C04EF"/>
    <w:rsid w:val="001C089A"/>
    <w:rsid w:val="001C0AC7"/>
    <w:rsid w:val="001C137A"/>
    <w:rsid w:val="001C1457"/>
    <w:rsid w:val="001C16E0"/>
    <w:rsid w:val="001C1F47"/>
    <w:rsid w:val="001C23AF"/>
    <w:rsid w:val="001C2497"/>
    <w:rsid w:val="001C269D"/>
    <w:rsid w:val="001C27E0"/>
    <w:rsid w:val="001C288A"/>
    <w:rsid w:val="001C3324"/>
    <w:rsid w:val="001C4F46"/>
    <w:rsid w:val="001C4FB9"/>
    <w:rsid w:val="001C57AD"/>
    <w:rsid w:val="001C59FC"/>
    <w:rsid w:val="001C5E5D"/>
    <w:rsid w:val="001C61A6"/>
    <w:rsid w:val="001C6D66"/>
    <w:rsid w:val="001C6F5F"/>
    <w:rsid w:val="001C71EC"/>
    <w:rsid w:val="001C72AB"/>
    <w:rsid w:val="001C7355"/>
    <w:rsid w:val="001C73E3"/>
    <w:rsid w:val="001C75B6"/>
    <w:rsid w:val="001C76DE"/>
    <w:rsid w:val="001C7929"/>
    <w:rsid w:val="001C7FD9"/>
    <w:rsid w:val="001D0146"/>
    <w:rsid w:val="001D04FD"/>
    <w:rsid w:val="001D0D96"/>
    <w:rsid w:val="001D12B0"/>
    <w:rsid w:val="001D12D1"/>
    <w:rsid w:val="001D20E9"/>
    <w:rsid w:val="001D23C8"/>
    <w:rsid w:val="001D244D"/>
    <w:rsid w:val="001D299C"/>
    <w:rsid w:val="001D2DFF"/>
    <w:rsid w:val="001D35CC"/>
    <w:rsid w:val="001D3CF1"/>
    <w:rsid w:val="001D3ECB"/>
    <w:rsid w:val="001D4650"/>
    <w:rsid w:val="001D5276"/>
    <w:rsid w:val="001D63CC"/>
    <w:rsid w:val="001D67C3"/>
    <w:rsid w:val="001D69AB"/>
    <w:rsid w:val="001D69F2"/>
    <w:rsid w:val="001D6A34"/>
    <w:rsid w:val="001D6E09"/>
    <w:rsid w:val="001D7800"/>
    <w:rsid w:val="001D7BE3"/>
    <w:rsid w:val="001D7C02"/>
    <w:rsid w:val="001E112F"/>
    <w:rsid w:val="001E14B3"/>
    <w:rsid w:val="001E2D89"/>
    <w:rsid w:val="001E2DB5"/>
    <w:rsid w:val="001E3063"/>
    <w:rsid w:val="001E4310"/>
    <w:rsid w:val="001E459D"/>
    <w:rsid w:val="001E46A2"/>
    <w:rsid w:val="001E48F6"/>
    <w:rsid w:val="001E4B40"/>
    <w:rsid w:val="001E4C51"/>
    <w:rsid w:val="001E4E28"/>
    <w:rsid w:val="001E51A5"/>
    <w:rsid w:val="001E5273"/>
    <w:rsid w:val="001E52FF"/>
    <w:rsid w:val="001E5AE4"/>
    <w:rsid w:val="001E5D63"/>
    <w:rsid w:val="001E5EC7"/>
    <w:rsid w:val="001E603B"/>
    <w:rsid w:val="001E6E70"/>
    <w:rsid w:val="001E76C9"/>
    <w:rsid w:val="001E7CD6"/>
    <w:rsid w:val="001E7CF6"/>
    <w:rsid w:val="001E7EEA"/>
    <w:rsid w:val="001E7F4E"/>
    <w:rsid w:val="001F06C9"/>
    <w:rsid w:val="001F0E58"/>
    <w:rsid w:val="001F2256"/>
    <w:rsid w:val="001F2832"/>
    <w:rsid w:val="001F29DA"/>
    <w:rsid w:val="001F3065"/>
    <w:rsid w:val="001F323A"/>
    <w:rsid w:val="001F328B"/>
    <w:rsid w:val="001F3295"/>
    <w:rsid w:val="001F39FA"/>
    <w:rsid w:val="001F3B56"/>
    <w:rsid w:val="001F3C98"/>
    <w:rsid w:val="001F4436"/>
    <w:rsid w:val="001F4761"/>
    <w:rsid w:val="001F4D73"/>
    <w:rsid w:val="001F50FC"/>
    <w:rsid w:val="001F56CE"/>
    <w:rsid w:val="001F6043"/>
    <w:rsid w:val="001F6426"/>
    <w:rsid w:val="001F6790"/>
    <w:rsid w:val="001F7046"/>
    <w:rsid w:val="001F70B0"/>
    <w:rsid w:val="001F7123"/>
    <w:rsid w:val="001F746E"/>
    <w:rsid w:val="001F79F9"/>
    <w:rsid w:val="001F79FD"/>
    <w:rsid w:val="001F7C15"/>
    <w:rsid w:val="0020001E"/>
    <w:rsid w:val="00200102"/>
    <w:rsid w:val="00200204"/>
    <w:rsid w:val="002002C7"/>
    <w:rsid w:val="00200B51"/>
    <w:rsid w:val="00200BB9"/>
    <w:rsid w:val="00200D09"/>
    <w:rsid w:val="002012AD"/>
    <w:rsid w:val="00201978"/>
    <w:rsid w:val="00201C76"/>
    <w:rsid w:val="00201EED"/>
    <w:rsid w:val="0020219A"/>
    <w:rsid w:val="00202236"/>
    <w:rsid w:val="00202C5E"/>
    <w:rsid w:val="00202E70"/>
    <w:rsid w:val="00203594"/>
    <w:rsid w:val="00203CC6"/>
    <w:rsid w:val="00203E6A"/>
    <w:rsid w:val="002041C9"/>
    <w:rsid w:val="00204713"/>
    <w:rsid w:val="002050F6"/>
    <w:rsid w:val="0020564E"/>
    <w:rsid w:val="0020598D"/>
    <w:rsid w:val="002060A7"/>
    <w:rsid w:val="00206DD3"/>
    <w:rsid w:val="002076DF"/>
    <w:rsid w:val="0020777F"/>
    <w:rsid w:val="002101EC"/>
    <w:rsid w:val="002103A7"/>
    <w:rsid w:val="0021056B"/>
    <w:rsid w:val="0021061E"/>
    <w:rsid w:val="002109FD"/>
    <w:rsid w:val="00210C94"/>
    <w:rsid w:val="002111AA"/>
    <w:rsid w:val="00211385"/>
    <w:rsid w:val="002116C1"/>
    <w:rsid w:val="002116EE"/>
    <w:rsid w:val="00211AE4"/>
    <w:rsid w:val="00211E1A"/>
    <w:rsid w:val="00211F17"/>
    <w:rsid w:val="00212EC3"/>
    <w:rsid w:val="00212F44"/>
    <w:rsid w:val="002131DA"/>
    <w:rsid w:val="0021320A"/>
    <w:rsid w:val="002140A5"/>
    <w:rsid w:val="00215C5E"/>
    <w:rsid w:val="00216534"/>
    <w:rsid w:val="0021683B"/>
    <w:rsid w:val="00216DC6"/>
    <w:rsid w:val="00217055"/>
    <w:rsid w:val="00217407"/>
    <w:rsid w:val="002175B5"/>
    <w:rsid w:val="00217B30"/>
    <w:rsid w:val="0022063F"/>
    <w:rsid w:val="00220C76"/>
    <w:rsid w:val="00221305"/>
    <w:rsid w:val="00221D43"/>
    <w:rsid w:val="00221EFB"/>
    <w:rsid w:val="00222165"/>
    <w:rsid w:val="002222F2"/>
    <w:rsid w:val="0022248C"/>
    <w:rsid w:val="00222601"/>
    <w:rsid w:val="00222B84"/>
    <w:rsid w:val="00222D67"/>
    <w:rsid w:val="00222D6A"/>
    <w:rsid w:val="00222E3A"/>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5F1"/>
    <w:rsid w:val="002269BA"/>
    <w:rsid w:val="00226EA6"/>
    <w:rsid w:val="00227309"/>
    <w:rsid w:val="00227344"/>
    <w:rsid w:val="002277FE"/>
    <w:rsid w:val="0023053C"/>
    <w:rsid w:val="00230BB7"/>
    <w:rsid w:val="00230CCB"/>
    <w:rsid w:val="00230F2E"/>
    <w:rsid w:val="00231108"/>
    <w:rsid w:val="002314DF"/>
    <w:rsid w:val="002315A4"/>
    <w:rsid w:val="00231A2C"/>
    <w:rsid w:val="00231BF0"/>
    <w:rsid w:val="00231E2B"/>
    <w:rsid w:val="0023228B"/>
    <w:rsid w:val="00232376"/>
    <w:rsid w:val="002329FF"/>
    <w:rsid w:val="0023314E"/>
    <w:rsid w:val="0023355B"/>
    <w:rsid w:val="0023451A"/>
    <w:rsid w:val="00234685"/>
    <w:rsid w:val="00234AE6"/>
    <w:rsid w:val="00234D8F"/>
    <w:rsid w:val="00235466"/>
    <w:rsid w:val="0023557B"/>
    <w:rsid w:val="002355BC"/>
    <w:rsid w:val="00235981"/>
    <w:rsid w:val="002360BF"/>
    <w:rsid w:val="002360E3"/>
    <w:rsid w:val="00236386"/>
    <w:rsid w:val="00236893"/>
    <w:rsid w:val="00236B01"/>
    <w:rsid w:val="00237841"/>
    <w:rsid w:val="00237881"/>
    <w:rsid w:val="00240ACC"/>
    <w:rsid w:val="002414AD"/>
    <w:rsid w:val="00242487"/>
    <w:rsid w:val="0024272D"/>
    <w:rsid w:val="00242DC0"/>
    <w:rsid w:val="00242F2F"/>
    <w:rsid w:val="00243D21"/>
    <w:rsid w:val="002442E7"/>
    <w:rsid w:val="00244596"/>
    <w:rsid w:val="00244FC7"/>
    <w:rsid w:val="00245223"/>
    <w:rsid w:val="00246044"/>
    <w:rsid w:val="00246359"/>
    <w:rsid w:val="00246535"/>
    <w:rsid w:val="00246AF6"/>
    <w:rsid w:val="00246BDA"/>
    <w:rsid w:val="0024719D"/>
    <w:rsid w:val="00247206"/>
    <w:rsid w:val="00250442"/>
    <w:rsid w:val="00250940"/>
    <w:rsid w:val="0025133F"/>
    <w:rsid w:val="002514E3"/>
    <w:rsid w:val="00251AE3"/>
    <w:rsid w:val="00251C93"/>
    <w:rsid w:val="00251F4C"/>
    <w:rsid w:val="002523A2"/>
    <w:rsid w:val="00252BCD"/>
    <w:rsid w:val="00252CB1"/>
    <w:rsid w:val="002532FB"/>
    <w:rsid w:val="00254B8D"/>
    <w:rsid w:val="00255031"/>
    <w:rsid w:val="002555C8"/>
    <w:rsid w:val="00255A9E"/>
    <w:rsid w:val="002560DA"/>
    <w:rsid w:val="0025697D"/>
    <w:rsid w:val="00256A8A"/>
    <w:rsid w:val="00256C57"/>
    <w:rsid w:val="00256CD7"/>
    <w:rsid w:val="002571B8"/>
    <w:rsid w:val="0025759C"/>
    <w:rsid w:val="0025768D"/>
    <w:rsid w:val="00257A04"/>
    <w:rsid w:val="0026000A"/>
    <w:rsid w:val="00260592"/>
    <w:rsid w:val="00260858"/>
    <w:rsid w:val="00260909"/>
    <w:rsid w:val="00260D7B"/>
    <w:rsid w:val="00260D95"/>
    <w:rsid w:val="00261127"/>
    <w:rsid w:val="002611AD"/>
    <w:rsid w:val="002611EF"/>
    <w:rsid w:val="00261665"/>
    <w:rsid w:val="00262699"/>
    <w:rsid w:val="00262A7F"/>
    <w:rsid w:val="00262C1D"/>
    <w:rsid w:val="00262E81"/>
    <w:rsid w:val="00262E8B"/>
    <w:rsid w:val="00262EE1"/>
    <w:rsid w:val="00262F8D"/>
    <w:rsid w:val="00263005"/>
    <w:rsid w:val="002633F2"/>
    <w:rsid w:val="002634E8"/>
    <w:rsid w:val="002638D1"/>
    <w:rsid w:val="00263979"/>
    <w:rsid w:val="00263A1F"/>
    <w:rsid w:val="00263A73"/>
    <w:rsid w:val="00264008"/>
    <w:rsid w:val="0026421B"/>
    <w:rsid w:val="00264308"/>
    <w:rsid w:val="002647B7"/>
    <w:rsid w:val="00264FCB"/>
    <w:rsid w:val="00264FE5"/>
    <w:rsid w:val="00265309"/>
    <w:rsid w:val="00265658"/>
    <w:rsid w:val="00265795"/>
    <w:rsid w:val="0026591E"/>
    <w:rsid w:val="00265B69"/>
    <w:rsid w:val="00265BB7"/>
    <w:rsid w:val="0026606A"/>
    <w:rsid w:val="00266212"/>
    <w:rsid w:val="0026627F"/>
    <w:rsid w:val="00266474"/>
    <w:rsid w:val="002664B9"/>
    <w:rsid w:val="00266865"/>
    <w:rsid w:val="00266AE8"/>
    <w:rsid w:val="00266F85"/>
    <w:rsid w:val="00267175"/>
    <w:rsid w:val="00267291"/>
    <w:rsid w:val="00267555"/>
    <w:rsid w:val="0026778E"/>
    <w:rsid w:val="002701B2"/>
    <w:rsid w:val="002707A1"/>
    <w:rsid w:val="0027128A"/>
    <w:rsid w:val="00272377"/>
    <w:rsid w:val="002725E4"/>
    <w:rsid w:val="00272D94"/>
    <w:rsid w:val="00273443"/>
    <w:rsid w:val="00273D5E"/>
    <w:rsid w:val="00273FD3"/>
    <w:rsid w:val="0027494D"/>
    <w:rsid w:val="00274F3D"/>
    <w:rsid w:val="00275055"/>
    <w:rsid w:val="002750E7"/>
    <w:rsid w:val="0027512C"/>
    <w:rsid w:val="002758D9"/>
    <w:rsid w:val="00275C8D"/>
    <w:rsid w:val="00276060"/>
    <w:rsid w:val="00276196"/>
    <w:rsid w:val="0027669F"/>
    <w:rsid w:val="00276ABB"/>
    <w:rsid w:val="00276FFA"/>
    <w:rsid w:val="00277634"/>
    <w:rsid w:val="002777E0"/>
    <w:rsid w:val="00277955"/>
    <w:rsid w:val="00277AE0"/>
    <w:rsid w:val="00277D59"/>
    <w:rsid w:val="00280538"/>
    <w:rsid w:val="0028065E"/>
    <w:rsid w:val="00280665"/>
    <w:rsid w:val="002812BE"/>
    <w:rsid w:val="00282157"/>
    <w:rsid w:val="0028231E"/>
    <w:rsid w:val="00282EE2"/>
    <w:rsid w:val="00282FC7"/>
    <w:rsid w:val="0028316B"/>
    <w:rsid w:val="00283496"/>
    <w:rsid w:val="00283978"/>
    <w:rsid w:val="00283990"/>
    <w:rsid w:val="002839A0"/>
    <w:rsid w:val="00283D4E"/>
    <w:rsid w:val="00284541"/>
    <w:rsid w:val="00284629"/>
    <w:rsid w:val="002846F2"/>
    <w:rsid w:val="00284F6A"/>
    <w:rsid w:val="0028502D"/>
    <w:rsid w:val="00285FCF"/>
    <w:rsid w:val="00286020"/>
    <w:rsid w:val="002861C7"/>
    <w:rsid w:val="002861EF"/>
    <w:rsid w:val="00286443"/>
    <w:rsid w:val="002868C3"/>
    <w:rsid w:val="0028691C"/>
    <w:rsid w:val="002871C8"/>
    <w:rsid w:val="00287863"/>
    <w:rsid w:val="002878B6"/>
    <w:rsid w:val="00287C34"/>
    <w:rsid w:val="0029048D"/>
    <w:rsid w:val="002904DD"/>
    <w:rsid w:val="00290653"/>
    <w:rsid w:val="00290771"/>
    <w:rsid w:val="0029080D"/>
    <w:rsid w:val="00290E56"/>
    <w:rsid w:val="00290FB0"/>
    <w:rsid w:val="00291076"/>
    <w:rsid w:val="002910A2"/>
    <w:rsid w:val="002914BB"/>
    <w:rsid w:val="0029194F"/>
    <w:rsid w:val="0029254D"/>
    <w:rsid w:val="002927BD"/>
    <w:rsid w:val="00292BAA"/>
    <w:rsid w:val="00292C61"/>
    <w:rsid w:val="00292D46"/>
    <w:rsid w:val="00294332"/>
    <w:rsid w:val="00295083"/>
    <w:rsid w:val="00295248"/>
    <w:rsid w:val="00295282"/>
    <w:rsid w:val="0029539E"/>
    <w:rsid w:val="00295426"/>
    <w:rsid w:val="00295446"/>
    <w:rsid w:val="0029561C"/>
    <w:rsid w:val="00295E5B"/>
    <w:rsid w:val="00295EB7"/>
    <w:rsid w:val="00295F5D"/>
    <w:rsid w:val="0029631B"/>
    <w:rsid w:val="0029694F"/>
    <w:rsid w:val="00296B48"/>
    <w:rsid w:val="00296C7B"/>
    <w:rsid w:val="00296CE2"/>
    <w:rsid w:val="0029739A"/>
    <w:rsid w:val="0029793C"/>
    <w:rsid w:val="00297E9F"/>
    <w:rsid w:val="00297F03"/>
    <w:rsid w:val="00297F0E"/>
    <w:rsid w:val="00297F62"/>
    <w:rsid w:val="002A0476"/>
    <w:rsid w:val="002A0632"/>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35A"/>
    <w:rsid w:val="002A5A98"/>
    <w:rsid w:val="002A5BE0"/>
    <w:rsid w:val="002A5D77"/>
    <w:rsid w:val="002A5F73"/>
    <w:rsid w:val="002A5FC2"/>
    <w:rsid w:val="002A6029"/>
    <w:rsid w:val="002A6096"/>
    <w:rsid w:val="002A653B"/>
    <w:rsid w:val="002A677E"/>
    <w:rsid w:val="002A6938"/>
    <w:rsid w:val="002A6B3F"/>
    <w:rsid w:val="002A6FBE"/>
    <w:rsid w:val="002A7D61"/>
    <w:rsid w:val="002B0003"/>
    <w:rsid w:val="002B0029"/>
    <w:rsid w:val="002B02BC"/>
    <w:rsid w:val="002B0445"/>
    <w:rsid w:val="002B04CE"/>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B73E4"/>
    <w:rsid w:val="002C012A"/>
    <w:rsid w:val="002C0553"/>
    <w:rsid w:val="002C0609"/>
    <w:rsid w:val="002C07EF"/>
    <w:rsid w:val="002C098A"/>
    <w:rsid w:val="002C0F39"/>
    <w:rsid w:val="002C1289"/>
    <w:rsid w:val="002C16A6"/>
    <w:rsid w:val="002C17DB"/>
    <w:rsid w:val="002C21C1"/>
    <w:rsid w:val="002C276F"/>
    <w:rsid w:val="002C2B0D"/>
    <w:rsid w:val="002C2BA6"/>
    <w:rsid w:val="002C2E92"/>
    <w:rsid w:val="002C35BA"/>
    <w:rsid w:val="002C3637"/>
    <w:rsid w:val="002C3E3E"/>
    <w:rsid w:val="002C3E8C"/>
    <w:rsid w:val="002C4E84"/>
    <w:rsid w:val="002C4E8E"/>
    <w:rsid w:val="002C555E"/>
    <w:rsid w:val="002C560B"/>
    <w:rsid w:val="002C5D37"/>
    <w:rsid w:val="002C60CA"/>
    <w:rsid w:val="002C65D8"/>
    <w:rsid w:val="002C6729"/>
    <w:rsid w:val="002C710A"/>
    <w:rsid w:val="002C7576"/>
    <w:rsid w:val="002C77CC"/>
    <w:rsid w:val="002C7E0A"/>
    <w:rsid w:val="002D01E4"/>
    <w:rsid w:val="002D04B7"/>
    <w:rsid w:val="002D07B9"/>
    <w:rsid w:val="002D166C"/>
    <w:rsid w:val="002D1697"/>
    <w:rsid w:val="002D1842"/>
    <w:rsid w:val="002D1B56"/>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7341"/>
    <w:rsid w:val="002D7ED5"/>
    <w:rsid w:val="002E1995"/>
    <w:rsid w:val="002E1CF6"/>
    <w:rsid w:val="002E1D52"/>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48B"/>
    <w:rsid w:val="002F049B"/>
    <w:rsid w:val="002F0978"/>
    <w:rsid w:val="002F0A52"/>
    <w:rsid w:val="002F1007"/>
    <w:rsid w:val="002F1058"/>
    <w:rsid w:val="002F12FD"/>
    <w:rsid w:val="002F1415"/>
    <w:rsid w:val="002F1E94"/>
    <w:rsid w:val="002F2127"/>
    <w:rsid w:val="002F3ADD"/>
    <w:rsid w:val="002F3D04"/>
    <w:rsid w:val="002F4003"/>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CA3"/>
    <w:rsid w:val="00301F6C"/>
    <w:rsid w:val="00302E4B"/>
    <w:rsid w:val="00302F42"/>
    <w:rsid w:val="00302F74"/>
    <w:rsid w:val="00303842"/>
    <w:rsid w:val="0030399C"/>
    <w:rsid w:val="00303EE1"/>
    <w:rsid w:val="003043D3"/>
    <w:rsid w:val="00304A0B"/>
    <w:rsid w:val="00304CB6"/>
    <w:rsid w:val="00305091"/>
    <w:rsid w:val="003050E3"/>
    <w:rsid w:val="003056F9"/>
    <w:rsid w:val="00306045"/>
    <w:rsid w:val="00306511"/>
    <w:rsid w:val="0030683F"/>
    <w:rsid w:val="00306FED"/>
    <w:rsid w:val="003072FD"/>
    <w:rsid w:val="003078B9"/>
    <w:rsid w:val="0031022C"/>
    <w:rsid w:val="00310288"/>
    <w:rsid w:val="003103BF"/>
    <w:rsid w:val="003106AA"/>
    <w:rsid w:val="00310EE2"/>
    <w:rsid w:val="00311217"/>
    <w:rsid w:val="00311822"/>
    <w:rsid w:val="00311CDB"/>
    <w:rsid w:val="00312490"/>
    <w:rsid w:val="003126A0"/>
    <w:rsid w:val="00312D13"/>
    <w:rsid w:val="00312DD7"/>
    <w:rsid w:val="00313012"/>
    <w:rsid w:val="003130C1"/>
    <w:rsid w:val="00313ABC"/>
    <w:rsid w:val="00313B23"/>
    <w:rsid w:val="00313D2B"/>
    <w:rsid w:val="00313DED"/>
    <w:rsid w:val="00313F34"/>
    <w:rsid w:val="00314759"/>
    <w:rsid w:val="003147FC"/>
    <w:rsid w:val="003148B8"/>
    <w:rsid w:val="00314C77"/>
    <w:rsid w:val="00315814"/>
    <w:rsid w:val="00316030"/>
    <w:rsid w:val="00316178"/>
    <w:rsid w:val="003161DD"/>
    <w:rsid w:val="003167E5"/>
    <w:rsid w:val="00316ACF"/>
    <w:rsid w:val="003202DF"/>
    <w:rsid w:val="003205C1"/>
    <w:rsid w:val="003206B7"/>
    <w:rsid w:val="003206F5"/>
    <w:rsid w:val="00321074"/>
    <w:rsid w:val="00322514"/>
    <w:rsid w:val="003228EA"/>
    <w:rsid w:val="00322B69"/>
    <w:rsid w:val="00322E96"/>
    <w:rsid w:val="003233DD"/>
    <w:rsid w:val="0032369F"/>
    <w:rsid w:val="00323862"/>
    <w:rsid w:val="003238EA"/>
    <w:rsid w:val="00323B2B"/>
    <w:rsid w:val="00323C94"/>
    <w:rsid w:val="00323E81"/>
    <w:rsid w:val="00324111"/>
    <w:rsid w:val="0032438E"/>
    <w:rsid w:val="003243C7"/>
    <w:rsid w:val="00324667"/>
    <w:rsid w:val="00324681"/>
    <w:rsid w:val="003248CC"/>
    <w:rsid w:val="0032490E"/>
    <w:rsid w:val="00325043"/>
    <w:rsid w:val="003257DD"/>
    <w:rsid w:val="00325C15"/>
    <w:rsid w:val="00325C81"/>
    <w:rsid w:val="00325D21"/>
    <w:rsid w:val="00325E57"/>
    <w:rsid w:val="00325FD3"/>
    <w:rsid w:val="003264D8"/>
    <w:rsid w:val="003266DD"/>
    <w:rsid w:val="003268D7"/>
    <w:rsid w:val="00327565"/>
    <w:rsid w:val="003275E7"/>
    <w:rsid w:val="00327A24"/>
    <w:rsid w:val="00327AF8"/>
    <w:rsid w:val="00327C17"/>
    <w:rsid w:val="0033020A"/>
    <w:rsid w:val="0033025E"/>
    <w:rsid w:val="00330BB3"/>
    <w:rsid w:val="00330C4E"/>
    <w:rsid w:val="00330E30"/>
    <w:rsid w:val="003310FA"/>
    <w:rsid w:val="003318D9"/>
    <w:rsid w:val="00331D81"/>
    <w:rsid w:val="00331FC4"/>
    <w:rsid w:val="003320ED"/>
    <w:rsid w:val="0033251D"/>
    <w:rsid w:val="00332C08"/>
    <w:rsid w:val="00333974"/>
    <w:rsid w:val="00333FD6"/>
    <w:rsid w:val="0033411E"/>
    <w:rsid w:val="00334698"/>
    <w:rsid w:val="003349F4"/>
    <w:rsid w:val="00334A4B"/>
    <w:rsid w:val="00335F65"/>
    <w:rsid w:val="00335FD0"/>
    <w:rsid w:val="00336B7B"/>
    <w:rsid w:val="00336F49"/>
    <w:rsid w:val="003373B5"/>
    <w:rsid w:val="003375F1"/>
    <w:rsid w:val="003376F8"/>
    <w:rsid w:val="00337741"/>
    <w:rsid w:val="003378EB"/>
    <w:rsid w:val="00337A5C"/>
    <w:rsid w:val="00337A87"/>
    <w:rsid w:val="00337B6F"/>
    <w:rsid w:val="00337E02"/>
    <w:rsid w:val="003414B9"/>
    <w:rsid w:val="00341A1D"/>
    <w:rsid w:val="00341E16"/>
    <w:rsid w:val="00341EFB"/>
    <w:rsid w:val="00342E9A"/>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E08"/>
    <w:rsid w:val="00346FB9"/>
    <w:rsid w:val="00346FF6"/>
    <w:rsid w:val="003476B1"/>
    <w:rsid w:val="003477DB"/>
    <w:rsid w:val="0034782C"/>
    <w:rsid w:val="0035022D"/>
    <w:rsid w:val="003503A5"/>
    <w:rsid w:val="00351360"/>
    <w:rsid w:val="003515B1"/>
    <w:rsid w:val="0035209A"/>
    <w:rsid w:val="0035230D"/>
    <w:rsid w:val="0035277F"/>
    <w:rsid w:val="0035281D"/>
    <w:rsid w:val="00352ACB"/>
    <w:rsid w:val="00353016"/>
    <w:rsid w:val="00353143"/>
    <w:rsid w:val="003533D5"/>
    <w:rsid w:val="003537C2"/>
    <w:rsid w:val="00353AD6"/>
    <w:rsid w:val="00353F80"/>
    <w:rsid w:val="00354104"/>
    <w:rsid w:val="00355455"/>
    <w:rsid w:val="00355752"/>
    <w:rsid w:val="00355BDA"/>
    <w:rsid w:val="003564CE"/>
    <w:rsid w:val="00356863"/>
    <w:rsid w:val="00356A8E"/>
    <w:rsid w:val="00356C84"/>
    <w:rsid w:val="00356D9B"/>
    <w:rsid w:val="00357161"/>
    <w:rsid w:val="003571C6"/>
    <w:rsid w:val="0035732E"/>
    <w:rsid w:val="00357580"/>
    <w:rsid w:val="003607CD"/>
    <w:rsid w:val="00360919"/>
    <w:rsid w:val="003610FD"/>
    <w:rsid w:val="00361D56"/>
    <w:rsid w:val="0036222F"/>
    <w:rsid w:val="00362519"/>
    <w:rsid w:val="00362618"/>
    <w:rsid w:val="003627DB"/>
    <w:rsid w:val="00362818"/>
    <w:rsid w:val="00362A07"/>
    <w:rsid w:val="00362C79"/>
    <w:rsid w:val="00363FD0"/>
    <w:rsid w:val="00364395"/>
    <w:rsid w:val="00364723"/>
    <w:rsid w:val="00364830"/>
    <w:rsid w:val="00364EDD"/>
    <w:rsid w:val="00365064"/>
    <w:rsid w:val="003650BA"/>
    <w:rsid w:val="003650E3"/>
    <w:rsid w:val="00365590"/>
    <w:rsid w:val="003658E7"/>
    <w:rsid w:val="003664F2"/>
    <w:rsid w:val="003668D1"/>
    <w:rsid w:val="00366A9B"/>
    <w:rsid w:val="00366C03"/>
    <w:rsid w:val="00366C88"/>
    <w:rsid w:val="00367D63"/>
    <w:rsid w:val="00367E60"/>
    <w:rsid w:val="003700D1"/>
    <w:rsid w:val="00370167"/>
    <w:rsid w:val="003707BB"/>
    <w:rsid w:val="00370ABA"/>
    <w:rsid w:val="00371330"/>
    <w:rsid w:val="00371372"/>
    <w:rsid w:val="003713CA"/>
    <w:rsid w:val="00371D43"/>
    <w:rsid w:val="00371EFA"/>
    <w:rsid w:val="0037292B"/>
    <w:rsid w:val="00372A8B"/>
    <w:rsid w:val="00373180"/>
    <w:rsid w:val="00373423"/>
    <w:rsid w:val="003737AE"/>
    <w:rsid w:val="00373BB1"/>
    <w:rsid w:val="00374732"/>
    <w:rsid w:val="00374875"/>
    <w:rsid w:val="003750C6"/>
    <w:rsid w:val="003754BC"/>
    <w:rsid w:val="00375F5C"/>
    <w:rsid w:val="00376005"/>
    <w:rsid w:val="003768B1"/>
    <w:rsid w:val="00376BA9"/>
    <w:rsid w:val="00377180"/>
    <w:rsid w:val="003776D2"/>
    <w:rsid w:val="00377742"/>
    <w:rsid w:val="003777C9"/>
    <w:rsid w:val="00377DB5"/>
    <w:rsid w:val="003801A0"/>
    <w:rsid w:val="00380301"/>
    <w:rsid w:val="0038085D"/>
    <w:rsid w:val="00381187"/>
    <w:rsid w:val="003811A7"/>
    <w:rsid w:val="0038126D"/>
    <w:rsid w:val="0038166C"/>
    <w:rsid w:val="003822C5"/>
    <w:rsid w:val="00382777"/>
    <w:rsid w:val="003827A5"/>
    <w:rsid w:val="00382B81"/>
    <w:rsid w:val="00382BB9"/>
    <w:rsid w:val="00382C02"/>
    <w:rsid w:val="00383284"/>
    <w:rsid w:val="00383A0F"/>
    <w:rsid w:val="00383ED8"/>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58"/>
    <w:rsid w:val="003910B7"/>
    <w:rsid w:val="0039184F"/>
    <w:rsid w:val="00391AFC"/>
    <w:rsid w:val="00391C6D"/>
    <w:rsid w:val="00391CFA"/>
    <w:rsid w:val="00391D8A"/>
    <w:rsid w:val="0039208C"/>
    <w:rsid w:val="00392233"/>
    <w:rsid w:val="00392764"/>
    <w:rsid w:val="00392A8E"/>
    <w:rsid w:val="00392E12"/>
    <w:rsid w:val="003931B1"/>
    <w:rsid w:val="003931D9"/>
    <w:rsid w:val="00393574"/>
    <w:rsid w:val="00393AA7"/>
    <w:rsid w:val="00393BF7"/>
    <w:rsid w:val="00393C79"/>
    <w:rsid w:val="00395366"/>
    <w:rsid w:val="00395685"/>
    <w:rsid w:val="0039589B"/>
    <w:rsid w:val="0039597E"/>
    <w:rsid w:val="00396143"/>
    <w:rsid w:val="0039615E"/>
    <w:rsid w:val="003966EC"/>
    <w:rsid w:val="00396768"/>
    <w:rsid w:val="00396E4E"/>
    <w:rsid w:val="00397D3B"/>
    <w:rsid w:val="003A0598"/>
    <w:rsid w:val="003A1063"/>
    <w:rsid w:val="003A11A3"/>
    <w:rsid w:val="003A1A0A"/>
    <w:rsid w:val="003A2095"/>
    <w:rsid w:val="003A20ED"/>
    <w:rsid w:val="003A2111"/>
    <w:rsid w:val="003A2D6C"/>
    <w:rsid w:val="003A2DD7"/>
    <w:rsid w:val="003A34E4"/>
    <w:rsid w:val="003A3ADD"/>
    <w:rsid w:val="003A41AB"/>
    <w:rsid w:val="003A48CB"/>
    <w:rsid w:val="003A4A96"/>
    <w:rsid w:val="003A4B02"/>
    <w:rsid w:val="003A5149"/>
    <w:rsid w:val="003A5650"/>
    <w:rsid w:val="003A59C1"/>
    <w:rsid w:val="003A6132"/>
    <w:rsid w:val="003A6223"/>
    <w:rsid w:val="003A685D"/>
    <w:rsid w:val="003A6B91"/>
    <w:rsid w:val="003A6F40"/>
    <w:rsid w:val="003A7816"/>
    <w:rsid w:val="003B0A6D"/>
    <w:rsid w:val="003B0E1D"/>
    <w:rsid w:val="003B1132"/>
    <w:rsid w:val="003B191F"/>
    <w:rsid w:val="003B227F"/>
    <w:rsid w:val="003B23CD"/>
    <w:rsid w:val="003B2968"/>
    <w:rsid w:val="003B2B8F"/>
    <w:rsid w:val="003B2E91"/>
    <w:rsid w:val="003B30CD"/>
    <w:rsid w:val="003B36B5"/>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314"/>
    <w:rsid w:val="003C2B05"/>
    <w:rsid w:val="003C2D62"/>
    <w:rsid w:val="003C39A0"/>
    <w:rsid w:val="003C4E6D"/>
    <w:rsid w:val="003C5223"/>
    <w:rsid w:val="003C564B"/>
    <w:rsid w:val="003C5786"/>
    <w:rsid w:val="003C591A"/>
    <w:rsid w:val="003C5C37"/>
    <w:rsid w:val="003C5E67"/>
    <w:rsid w:val="003C6000"/>
    <w:rsid w:val="003C673B"/>
    <w:rsid w:val="003C6A53"/>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E7C"/>
    <w:rsid w:val="003D51B7"/>
    <w:rsid w:val="003D532D"/>
    <w:rsid w:val="003D54A6"/>
    <w:rsid w:val="003D637C"/>
    <w:rsid w:val="003D69E6"/>
    <w:rsid w:val="003D6D3A"/>
    <w:rsid w:val="003D6F96"/>
    <w:rsid w:val="003D720E"/>
    <w:rsid w:val="003D7448"/>
    <w:rsid w:val="003D7A7A"/>
    <w:rsid w:val="003E00EC"/>
    <w:rsid w:val="003E028E"/>
    <w:rsid w:val="003E05C1"/>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1F"/>
    <w:rsid w:val="003E2C6F"/>
    <w:rsid w:val="003E3C34"/>
    <w:rsid w:val="003E3FFB"/>
    <w:rsid w:val="003E40CE"/>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D3"/>
    <w:rsid w:val="003F1793"/>
    <w:rsid w:val="003F1C19"/>
    <w:rsid w:val="003F1D71"/>
    <w:rsid w:val="003F1DF1"/>
    <w:rsid w:val="003F1F3E"/>
    <w:rsid w:val="003F2625"/>
    <w:rsid w:val="003F2638"/>
    <w:rsid w:val="003F282C"/>
    <w:rsid w:val="003F2A74"/>
    <w:rsid w:val="003F38F4"/>
    <w:rsid w:val="003F395D"/>
    <w:rsid w:val="003F3C6B"/>
    <w:rsid w:val="003F3CDC"/>
    <w:rsid w:val="003F3E77"/>
    <w:rsid w:val="003F3F89"/>
    <w:rsid w:val="003F4018"/>
    <w:rsid w:val="003F413A"/>
    <w:rsid w:val="003F4DAE"/>
    <w:rsid w:val="003F507D"/>
    <w:rsid w:val="003F530D"/>
    <w:rsid w:val="003F55F7"/>
    <w:rsid w:val="003F595B"/>
    <w:rsid w:val="003F67D6"/>
    <w:rsid w:val="003F6AD7"/>
    <w:rsid w:val="003F6F77"/>
    <w:rsid w:val="003F70CD"/>
    <w:rsid w:val="003F76AF"/>
    <w:rsid w:val="003F7736"/>
    <w:rsid w:val="003F7738"/>
    <w:rsid w:val="003F7C9B"/>
    <w:rsid w:val="00400462"/>
    <w:rsid w:val="004006BF"/>
    <w:rsid w:val="00400AB2"/>
    <w:rsid w:val="0040140C"/>
    <w:rsid w:val="00401725"/>
    <w:rsid w:val="00401B2D"/>
    <w:rsid w:val="00401BCB"/>
    <w:rsid w:val="00401EB4"/>
    <w:rsid w:val="00402009"/>
    <w:rsid w:val="004021D1"/>
    <w:rsid w:val="0040239E"/>
    <w:rsid w:val="004027D6"/>
    <w:rsid w:val="004028BE"/>
    <w:rsid w:val="00402C66"/>
    <w:rsid w:val="004030E0"/>
    <w:rsid w:val="00403535"/>
    <w:rsid w:val="00403552"/>
    <w:rsid w:val="004044CE"/>
    <w:rsid w:val="004048C6"/>
    <w:rsid w:val="00405360"/>
    <w:rsid w:val="00406736"/>
    <w:rsid w:val="00406A8B"/>
    <w:rsid w:val="00406CF9"/>
    <w:rsid w:val="00406ECB"/>
    <w:rsid w:val="004070E8"/>
    <w:rsid w:val="0040724E"/>
    <w:rsid w:val="0040747D"/>
    <w:rsid w:val="0040790D"/>
    <w:rsid w:val="00407C07"/>
    <w:rsid w:val="00407EAF"/>
    <w:rsid w:val="004106D0"/>
    <w:rsid w:val="00410E8F"/>
    <w:rsid w:val="004111FF"/>
    <w:rsid w:val="00411523"/>
    <w:rsid w:val="00411AA3"/>
    <w:rsid w:val="00412C04"/>
    <w:rsid w:val="00412CFF"/>
    <w:rsid w:val="0041305A"/>
    <w:rsid w:val="00413531"/>
    <w:rsid w:val="00413904"/>
    <w:rsid w:val="00414234"/>
    <w:rsid w:val="00414273"/>
    <w:rsid w:val="0041494A"/>
    <w:rsid w:val="00415110"/>
    <w:rsid w:val="004153B0"/>
    <w:rsid w:val="004156D2"/>
    <w:rsid w:val="00415708"/>
    <w:rsid w:val="004158A7"/>
    <w:rsid w:val="00415966"/>
    <w:rsid w:val="00415A82"/>
    <w:rsid w:val="00415D87"/>
    <w:rsid w:val="004172E5"/>
    <w:rsid w:val="0041745A"/>
    <w:rsid w:val="00417BAC"/>
    <w:rsid w:val="00417F43"/>
    <w:rsid w:val="004203A6"/>
    <w:rsid w:val="004203E4"/>
    <w:rsid w:val="004204A3"/>
    <w:rsid w:val="004207F6"/>
    <w:rsid w:val="004209AA"/>
    <w:rsid w:val="00420F29"/>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7088"/>
    <w:rsid w:val="004271FC"/>
    <w:rsid w:val="004272B9"/>
    <w:rsid w:val="00427854"/>
    <w:rsid w:val="00427F8F"/>
    <w:rsid w:val="00430810"/>
    <w:rsid w:val="00430C6B"/>
    <w:rsid w:val="00430C6F"/>
    <w:rsid w:val="00431401"/>
    <w:rsid w:val="004315A2"/>
    <w:rsid w:val="00431952"/>
    <w:rsid w:val="0043246D"/>
    <w:rsid w:val="0043264F"/>
    <w:rsid w:val="0043275A"/>
    <w:rsid w:val="0043356D"/>
    <w:rsid w:val="00434424"/>
    <w:rsid w:val="00434747"/>
    <w:rsid w:val="0043488F"/>
    <w:rsid w:val="004348EF"/>
    <w:rsid w:val="00434D96"/>
    <w:rsid w:val="00434DA6"/>
    <w:rsid w:val="00434E27"/>
    <w:rsid w:val="00435141"/>
    <w:rsid w:val="004354E1"/>
    <w:rsid w:val="00435B04"/>
    <w:rsid w:val="00435CAC"/>
    <w:rsid w:val="00435F7C"/>
    <w:rsid w:val="004364B2"/>
    <w:rsid w:val="00436F29"/>
    <w:rsid w:val="00436F48"/>
    <w:rsid w:val="00436FCE"/>
    <w:rsid w:val="004373AF"/>
    <w:rsid w:val="004376E2"/>
    <w:rsid w:val="00437B76"/>
    <w:rsid w:val="00440221"/>
    <w:rsid w:val="00440752"/>
    <w:rsid w:val="00440C06"/>
    <w:rsid w:val="0044163A"/>
    <w:rsid w:val="00441CAA"/>
    <w:rsid w:val="00441ED4"/>
    <w:rsid w:val="00441FEE"/>
    <w:rsid w:val="0044229F"/>
    <w:rsid w:val="0044235D"/>
    <w:rsid w:val="004423A1"/>
    <w:rsid w:val="00442AF3"/>
    <w:rsid w:val="00442DCB"/>
    <w:rsid w:val="004438AE"/>
    <w:rsid w:val="004438F6"/>
    <w:rsid w:val="004442DD"/>
    <w:rsid w:val="0044449E"/>
    <w:rsid w:val="00444556"/>
    <w:rsid w:val="00444872"/>
    <w:rsid w:val="0044492C"/>
    <w:rsid w:val="00444E08"/>
    <w:rsid w:val="00444FC7"/>
    <w:rsid w:val="00445006"/>
    <w:rsid w:val="004452CB"/>
    <w:rsid w:val="00445BB3"/>
    <w:rsid w:val="00445D9E"/>
    <w:rsid w:val="00446AE5"/>
    <w:rsid w:val="00446C8C"/>
    <w:rsid w:val="00446DD0"/>
    <w:rsid w:val="0044742F"/>
    <w:rsid w:val="004479F5"/>
    <w:rsid w:val="00447D14"/>
    <w:rsid w:val="00447D78"/>
    <w:rsid w:val="0045030A"/>
    <w:rsid w:val="00450364"/>
    <w:rsid w:val="0045037E"/>
    <w:rsid w:val="00450CB8"/>
    <w:rsid w:val="004510F3"/>
    <w:rsid w:val="0045110E"/>
    <w:rsid w:val="00451D55"/>
    <w:rsid w:val="0045323F"/>
    <w:rsid w:val="00453E83"/>
    <w:rsid w:val="004548D0"/>
    <w:rsid w:val="004549B0"/>
    <w:rsid w:val="00454C6C"/>
    <w:rsid w:val="00455012"/>
    <w:rsid w:val="004555BE"/>
    <w:rsid w:val="00455610"/>
    <w:rsid w:val="004559A0"/>
    <w:rsid w:val="00455DEB"/>
    <w:rsid w:val="004560AD"/>
    <w:rsid w:val="004568FA"/>
    <w:rsid w:val="00456A47"/>
    <w:rsid w:val="00457424"/>
    <w:rsid w:val="0045748E"/>
    <w:rsid w:val="00457FEE"/>
    <w:rsid w:val="004600C6"/>
    <w:rsid w:val="00460363"/>
    <w:rsid w:val="004603AC"/>
    <w:rsid w:val="0046120F"/>
    <w:rsid w:val="004616A9"/>
    <w:rsid w:val="004618F3"/>
    <w:rsid w:val="00461EAD"/>
    <w:rsid w:val="00461FC7"/>
    <w:rsid w:val="00462365"/>
    <w:rsid w:val="00462813"/>
    <w:rsid w:val="0046281B"/>
    <w:rsid w:val="00463680"/>
    <w:rsid w:val="00463696"/>
    <w:rsid w:val="004638B2"/>
    <w:rsid w:val="00463995"/>
    <w:rsid w:val="004647A6"/>
    <w:rsid w:val="00464BDC"/>
    <w:rsid w:val="00464F7B"/>
    <w:rsid w:val="00465038"/>
    <w:rsid w:val="0046504A"/>
    <w:rsid w:val="00465580"/>
    <w:rsid w:val="00465888"/>
    <w:rsid w:val="00465A78"/>
    <w:rsid w:val="00465C45"/>
    <w:rsid w:val="00465E72"/>
    <w:rsid w:val="00466277"/>
    <w:rsid w:val="00466F89"/>
    <w:rsid w:val="0046742E"/>
    <w:rsid w:val="0046784F"/>
    <w:rsid w:val="00467C20"/>
    <w:rsid w:val="004705CD"/>
    <w:rsid w:val="004707B1"/>
    <w:rsid w:val="00470892"/>
    <w:rsid w:val="00470925"/>
    <w:rsid w:val="00470F18"/>
    <w:rsid w:val="0047132C"/>
    <w:rsid w:val="004714A1"/>
    <w:rsid w:val="00471939"/>
    <w:rsid w:val="00472152"/>
    <w:rsid w:val="00472668"/>
    <w:rsid w:val="00472F18"/>
    <w:rsid w:val="004731FE"/>
    <w:rsid w:val="00473ED5"/>
    <w:rsid w:val="0047409C"/>
    <w:rsid w:val="00474196"/>
    <w:rsid w:val="00474568"/>
    <w:rsid w:val="004745BF"/>
    <w:rsid w:val="00474811"/>
    <w:rsid w:val="00474996"/>
    <w:rsid w:val="00474C59"/>
    <w:rsid w:val="00474C74"/>
    <w:rsid w:val="00474FA1"/>
    <w:rsid w:val="004751AF"/>
    <w:rsid w:val="004756B2"/>
    <w:rsid w:val="004768BE"/>
    <w:rsid w:val="00476ABC"/>
    <w:rsid w:val="00476C96"/>
    <w:rsid w:val="00477059"/>
    <w:rsid w:val="0048051F"/>
    <w:rsid w:val="0048082E"/>
    <w:rsid w:val="00480E2C"/>
    <w:rsid w:val="004814AF"/>
    <w:rsid w:val="00481924"/>
    <w:rsid w:val="00481C6A"/>
    <w:rsid w:val="0048279B"/>
    <w:rsid w:val="00482AD0"/>
    <w:rsid w:val="00482D5F"/>
    <w:rsid w:val="0048346C"/>
    <w:rsid w:val="0048463D"/>
    <w:rsid w:val="00484B3F"/>
    <w:rsid w:val="004850B3"/>
    <w:rsid w:val="00485208"/>
    <w:rsid w:val="004857F0"/>
    <w:rsid w:val="00485FB5"/>
    <w:rsid w:val="004862DB"/>
    <w:rsid w:val="00486745"/>
    <w:rsid w:val="00487021"/>
    <w:rsid w:val="004872B2"/>
    <w:rsid w:val="0048740C"/>
    <w:rsid w:val="004876D3"/>
    <w:rsid w:val="00487849"/>
    <w:rsid w:val="00487C1D"/>
    <w:rsid w:val="00487F2E"/>
    <w:rsid w:val="004901B4"/>
    <w:rsid w:val="00490571"/>
    <w:rsid w:val="00490F77"/>
    <w:rsid w:val="00490FD0"/>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839"/>
    <w:rsid w:val="00494FE2"/>
    <w:rsid w:val="0049558D"/>
    <w:rsid w:val="00495655"/>
    <w:rsid w:val="004957FA"/>
    <w:rsid w:val="00495A65"/>
    <w:rsid w:val="00495ED7"/>
    <w:rsid w:val="00496263"/>
    <w:rsid w:val="00496391"/>
    <w:rsid w:val="00496FEF"/>
    <w:rsid w:val="004973C1"/>
    <w:rsid w:val="004974F0"/>
    <w:rsid w:val="004977FB"/>
    <w:rsid w:val="004979E2"/>
    <w:rsid w:val="00497D3B"/>
    <w:rsid w:val="00497F37"/>
    <w:rsid w:val="00497FD8"/>
    <w:rsid w:val="004A0114"/>
    <w:rsid w:val="004A051D"/>
    <w:rsid w:val="004A103A"/>
    <w:rsid w:val="004A17D9"/>
    <w:rsid w:val="004A212E"/>
    <w:rsid w:val="004A299A"/>
    <w:rsid w:val="004A2CB3"/>
    <w:rsid w:val="004A336E"/>
    <w:rsid w:val="004A39AB"/>
    <w:rsid w:val="004A3CE7"/>
    <w:rsid w:val="004A42D0"/>
    <w:rsid w:val="004A42FE"/>
    <w:rsid w:val="004A43B3"/>
    <w:rsid w:val="004A441B"/>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A20"/>
    <w:rsid w:val="004B1C0F"/>
    <w:rsid w:val="004B2AB6"/>
    <w:rsid w:val="004B2AEA"/>
    <w:rsid w:val="004B2B05"/>
    <w:rsid w:val="004B34CA"/>
    <w:rsid w:val="004B3825"/>
    <w:rsid w:val="004B38A2"/>
    <w:rsid w:val="004B4065"/>
    <w:rsid w:val="004B45F2"/>
    <w:rsid w:val="004B48B5"/>
    <w:rsid w:val="004B48EB"/>
    <w:rsid w:val="004B54EB"/>
    <w:rsid w:val="004B61A7"/>
    <w:rsid w:val="004B667C"/>
    <w:rsid w:val="004B66D6"/>
    <w:rsid w:val="004B6868"/>
    <w:rsid w:val="004B6A4B"/>
    <w:rsid w:val="004B6F09"/>
    <w:rsid w:val="004B716C"/>
    <w:rsid w:val="004B7458"/>
    <w:rsid w:val="004B79FE"/>
    <w:rsid w:val="004B7F20"/>
    <w:rsid w:val="004C074D"/>
    <w:rsid w:val="004C0B23"/>
    <w:rsid w:val="004C12CD"/>
    <w:rsid w:val="004C154E"/>
    <w:rsid w:val="004C20E1"/>
    <w:rsid w:val="004C21E0"/>
    <w:rsid w:val="004C246D"/>
    <w:rsid w:val="004C3AC4"/>
    <w:rsid w:val="004C3BB3"/>
    <w:rsid w:val="004C4563"/>
    <w:rsid w:val="004C45A8"/>
    <w:rsid w:val="004C4A62"/>
    <w:rsid w:val="004C61C9"/>
    <w:rsid w:val="004C6202"/>
    <w:rsid w:val="004C6518"/>
    <w:rsid w:val="004C6B8E"/>
    <w:rsid w:val="004C6C67"/>
    <w:rsid w:val="004C6D2A"/>
    <w:rsid w:val="004C6FA8"/>
    <w:rsid w:val="004C79FA"/>
    <w:rsid w:val="004C7DF5"/>
    <w:rsid w:val="004D0617"/>
    <w:rsid w:val="004D0DF0"/>
    <w:rsid w:val="004D0F49"/>
    <w:rsid w:val="004D12A2"/>
    <w:rsid w:val="004D1BAF"/>
    <w:rsid w:val="004D1C3D"/>
    <w:rsid w:val="004D1E55"/>
    <w:rsid w:val="004D1F2C"/>
    <w:rsid w:val="004D220B"/>
    <w:rsid w:val="004D2996"/>
    <w:rsid w:val="004D2E03"/>
    <w:rsid w:val="004D319A"/>
    <w:rsid w:val="004D33F6"/>
    <w:rsid w:val="004D483D"/>
    <w:rsid w:val="004D48EF"/>
    <w:rsid w:val="004D5526"/>
    <w:rsid w:val="004D5663"/>
    <w:rsid w:val="004D56BB"/>
    <w:rsid w:val="004D573F"/>
    <w:rsid w:val="004D5D89"/>
    <w:rsid w:val="004D61A2"/>
    <w:rsid w:val="004D6274"/>
    <w:rsid w:val="004D63D1"/>
    <w:rsid w:val="004D701D"/>
    <w:rsid w:val="004D7487"/>
    <w:rsid w:val="004D7E1C"/>
    <w:rsid w:val="004D7E3E"/>
    <w:rsid w:val="004D7F4F"/>
    <w:rsid w:val="004E04E5"/>
    <w:rsid w:val="004E052D"/>
    <w:rsid w:val="004E0558"/>
    <w:rsid w:val="004E0AB5"/>
    <w:rsid w:val="004E0B14"/>
    <w:rsid w:val="004E0B2E"/>
    <w:rsid w:val="004E0E0F"/>
    <w:rsid w:val="004E1493"/>
    <w:rsid w:val="004E1837"/>
    <w:rsid w:val="004E2AAA"/>
    <w:rsid w:val="004E3581"/>
    <w:rsid w:val="004E36AE"/>
    <w:rsid w:val="004E37B6"/>
    <w:rsid w:val="004E3B22"/>
    <w:rsid w:val="004E3C3E"/>
    <w:rsid w:val="004E4298"/>
    <w:rsid w:val="004E443A"/>
    <w:rsid w:val="004E46AB"/>
    <w:rsid w:val="004E483F"/>
    <w:rsid w:val="004E4BF6"/>
    <w:rsid w:val="004E525C"/>
    <w:rsid w:val="004E5707"/>
    <w:rsid w:val="004E5CDA"/>
    <w:rsid w:val="004E6028"/>
    <w:rsid w:val="004E66C5"/>
    <w:rsid w:val="004E6C1D"/>
    <w:rsid w:val="004E6F15"/>
    <w:rsid w:val="004E7863"/>
    <w:rsid w:val="004E792A"/>
    <w:rsid w:val="004E7E54"/>
    <w:rsid w:val="004F0588"/>
    <w:rsid w:val="004F0A4D"/>
    <w:rsid w:val="004F107D"/>
    <w:rsid w:val="004F181A"/>
    <w:rsid w:val="004F1838"/>
    <w:rsid w:val="004F18C2"/>
    <w:rsid w:val="004F18C6"/>
    <w:rsid w:val="004F195C"/>
    <w:rsid w:val="004F1DCC"/>
    <w:rsid w:val="004F1F90"/>
    <w:rsid w:val="004F206B"/>
    <w:rsid w:val="004F22C6"/>
    <w:rsid w:val="004F23AA"/>
    <w:rsid w:val="004F23E1"/>
    <w:rsid w:val="004F255D"/>
    <w:rsid w:val="004F2A25"/>
    <w:rsid w:val="004F2FD7"/>
    <w:rsid w:val="004F318D"/>
    <w:rsid w:val="004F33BA"/>
    <w:rsid w:val="004F35A8"/>
    <w:rsid w:val="004F35FA"/>
    <w:rsid w:val="004F3A35"/>
    <w:rsid w:val="004F417F"/>
    <w:rsid w:val="004F5247"/>
    <w:rsid w:val="004F5784"/>
    <w:rsid w:val="004F5C76"/>
    <w:rsid w:val="004F6059"/>
    <w:rsid w:val="004F60E2"/>
    <w:rsid w:val="004F61AF"/>
    <w:rsid w:val="004F6650"/>
    <w:rsid w:val="004F6BFE"/>
    <w:rsid w:val="004F6EEB"/>
    <w:rsid w:val="004F7278"/>
    <w:rsid w:val="004F7495"/>
    <w:rsid w:val="004F774B"/>
    <w:rsid w:val="004F7E6A"/>
    <w:rsid w:val="00500047"/>
    <w:rsid w:val="0050052D"/>
    <w:rsid w:val="0050078A"/>
    <w:rsid w:val="00500A79"/>
    <w:rsid w:val="00500CBC"/>
    <w:rsid w:val="00501247"/>
    <w:rsid w:val="00501622"/>
    <w:rsid w:val="00501BCF"/>
    <w:rsid w:val="00501D43"/>
    <w:rsid w:val="0050287F"/>
    <w:rsid w:val="00502992"/>
    <w:rsid w:val="00503279"/>
    <w:rsid w:val="0050343B"/>
    <w:rsid w:val="005039D3"/>
    <w:rsid w:val="00503A85"/>
    <w:rsid w:val="00504324"/>
    <w:rsid w:val="00504680"/>
    <w:rsid w:val="00504A75"/>
    <w:rsid w:val="00504ABF"/>
    <w:rsid w:val="00504CB2"/>
    <w:rsid w:val="00504EC9"/>
    <w:rsid w:val="00505113"/>
    <w:rsid w:val="00505196"/>
    <w:rsid w:val="0050533A"/>
    <w:rsid w:val="0050534B"/>
    <w:rsid w:val="00505698"/>
    <w:rsid w:val="005057A3"/>
    <w:rsid w:val="00505B95"/>
    <w:rsid w:val="00506072"/>
    <w:rsid w:val="005065F0"/>
    <w:rsid w:val="00506A2D"/>
    <w:rsid w:val="00506E2E"/>
    <w:rsid w:val="00507226"/>
    <w:rsid w:val="005079A4"/>
    <w:rsid w:val="00507E43"/>
    <w:rsid w:val="005103FB"/>
    <w:rsid w:val="00510630"/>
    <w:rsid w:val="0051065A"/>
    <w:rsid w:val="00510B98"/>
    <w:rsid w:val="00510D70"/>
    <w:rsid w:val="00510F25"/>
    <w:rsid w:val="0051112C"/>
    <w:rsid w:val="00511282"/>
    <w:rsid w:val="0051155D"/>
    <w:rsid w:val="00511E3E"/>
    <w:rsid w:val="0051227D"/>
    <w:rsid w:val="0051301E"/>
    <w:rsid w:val="00513989"/>
    <w:rsid w:val="00513AD8"/>
    <w:rsid w:val="005146A7"/>
    <w:rsid w:val="005146FC"/>
    <w:rsid w:val="00514AF9"/>
    <w:rsid w:val="0051550C"/>
    <w:rsid w:val="0051569B"/>
    <w:rsid w:val="00516262"/>
    <w:rsid w:val="00516AD8"/>
    <w:rsid w:val="0051769C"/>
    <w:rsid w:val="0051787F"/>
    <w:rsid w:val="00517957"/>
    <w:rsid w:val="00517BFE"/>
    <w:rsid w:val="0052003B"/>
    <w:rsid w:val="005207CB"/>
    <w:rsid w:val="00520FE1"/>
    <w:rsid w:val="005210EF"/>
    <w:rsid w:val="00521246"/>
    <w:rsid w:val="00521603"/>
    <w:rsid w:val="0052196C"/>
    <w:rsid w:val="0052289C"/>
    <w:rsid w:val="00523003"/>
    <w:rsid w:val="0052411C"/>
    <w:rsid w:val="005241AF"/>
    <w:rsid w:val="00525009"/>
    <w:rsid w:val="005251B4"/>
    <w:rsid w:val="00525232"/>
    <w:rsid w:val="005252A1"/>
    <w:rsid w:val="00525DB9"/>
    <w:rsid w:val="005260C8"/>
    <w:rsid w:val="00526120"/>
    <w:rsid w:val="00526352"/>
    <w:rsid w:val="00526413"/>
    <w:rsid w:val="005266DD"/>
    <w:rsid w:val="00526B12"/>
    <w:rsid w:val="00526D46"/>
    <w:rsid w:val="005274BE"/>
    <w:rsid w:val="00527A38"/>
    <w:rsid w:val="00527B24"/>
    <w:rsid w:val="00527D9D"/>
    <w:rsid w:val="00530208"/>
    <w:rsid w:val="00530419"/>
    <w:rsid w:val="005304CB"/>
    <w:rsid w:val="0053096D"/>
    <w:rsid w:val="00530A6A"/>
    <w:rsid w:val="00530AA0"/>
    <w:rsid w:val="00530AAA"/>
    <w:rsid w:val="00530BDB"/>
    <w:rsid w:val="005310F6"/>
    <w:rsid w:val="005314BF"/>
    <w:rsid w:val="005316EE"/>
    <w:rsid w:val="005317CB"/>
    <w:rsid w:val="0053180C"/>
    <w:rsid w:val="0053196A"/>
    <w:rsid w:val="00531C66"/>
    <w:rsid w:val="005323BF"/>
    <w:rsid w:val="0053269B"/>
    <w:rsid w:val="0053290D"/>
    <w:rsid w:val="00533321"/>
    <w:rsid w:val="005333FD"/>
    <w:rsid w:val="005336A7"/>
    <w:rsid w:val="00533ADE"/>
    <w:rsid w:val="00533E53"/>
    <w:rsid w:val="00534280"/>
    <w:rsid w:val="005347E4"/>
    <w:rsid w:val="00534D71"/>
    <w:rsid w:val="00534E25"/>
    <w:rsid w:val="00534E65"/>
    <w:rsid w:val="00535155"/>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C40"/>
    <w:rsid w:val="00540D79"/>
    <w:rsid w:val="00540E67"/>
    <w:rsid w:val="005417FA"/>
    <w:rsid w:val="00541A9E"/>
    <w:rsid w:val="00541C7A"/>
    <w:rsid w:val="00541D34"/>
    <w:rsid w:val="005424EA"/>
    <w:rsid w:val="00542F9E"/>
    <w:rsid w:val="00543340"/>
    <w:rsid w:val="00543343"/>
    <w:rsid w:val="005438B1"/>
    <w:rsid w:val="00543B86"/>
    <w:rsid w:val="005440A4"/>
    <w:rsid w:val="005444F1"/>
    <w:rsid w:val="005449C4"/>
    <w:rsid w:val="005451EC"/>
    <w:rsid w:val="005456DF"/>
    <w:rsid w:val="00545A12"/>
    <w:rsid w:val="00545BAB"/>
    <w:rsid w:val="00545E70"/>
    <w:rsid w:val="00546540"/>
    <w:rsid w:val="0054659C"/>
    <w:rsid w:val="005465D9"/>
    <w:rsid w:val="0054690D"/>
    <w:rsid w:val="00546AC6"/>
    <w:rsid w:val="00546CE1"/>
    <w:rsid w:val="005472AF"/>
    <w:rsid w:val="005476DD"/>
    <w:rsid w:val="00547C0F"/>
    <w:rsid w:val="00547CE1"/>
    <w:rsid w:val="00547CF0"/>
    <w:rsid w:val="0055007C"/>
    <w:rsid w:val="005516AB"/>
    <w:rsid w:val="00551C8F"/>
    <w:rsid w:val="00551D7B"/>
    <w:rsid w:val="0055216F"/>
    <w:rsid w:val="005537EC"/>
    <w:rsid w:val="00553CF4"/>
    <w:rsid w:val="00553F82"/>
    <w:rsid w:val="00553FBB"/>
    <w:rsid w:val="0055449A"/>
    <w:rsid w:val="00554811"/>
    <w:rsid w:val="0055486B"/>
    <w:rsid w:val="00554939"/>
    <w:rsid w:val="00554BA7"/>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507C"/>
    <w:rsid w:val="005650FA"/>
    <w:rsid w:val="0056530C"/>
    <w:rsid w:val="005659A4"/>
    <w:rsid w:val="005659EC"/>
    <w:rsid w:val="00565CFA"/>
    <w:rsid w:val="00565D99"/>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85D"/>
    <w:rsid w:val="00570CAC"/>
    <w:rsid w:val="00570F5E"/>
    <w:rsid w:val="0057105E"/>
    <w:rsid w:val="005717C6"/>
    <w:rsid w:val="005718D3"/>
    <w:rsid w:val="00571972"/>
    <w:rsid w:val="00571AD0"/>
    <w:rsid w:val="00571AE8"/>
    <w:rsid w:val="00571EBB"/>
    <w:rsid w:val="00572389"/>
    <w:rsid w:val="00572586"/>
    <w:rsid w:val="00572F46"/>
    <w:rsid w:val="005730B2"/>
    <w:rsid w:val="005731FC"/>
    <w:rsid w:val="00573C7F"/>
    <w:rsid w:val="00574ABA"/>
    <w:rsid w:val="00574FCB"/>
    <w:rsid w:val="005752BB"/>
    <w:rsid w:val="0057544A"/>
    <w:rsid w:val="005766C2"/>
    <w:rsid w:val="00576766"/>
    <w:rsid w:val="00576B83"/>
    <w:rsid w:val="00576C6E"/>
    <w:rsid w:val="00576DA7"/>
    <w:rsid w:val="00577196"/>
    <w:rsid w:val="00577A79"/>
    <w:rsid w:val="005806A8"/>
    <w:rsid w:val="00581011"/>
    <w:rsid w:val="00581404"/>
    <w:rsid w:val="00581700"/>
    <w:rsid w:val="00581D2C"/>
    <w:rsid w:val="00582600"/>
    <w:rsid w:val="00582974"/>
    <w:rsid w:val="00583082"/>
    <w:rsid w:val="00583299"/>
    <w:rsid w:val="00583378"/>
    <w:rsid w:val="0058338C"/>
    <w:rsid w:val="00583D29"/>
    <w:rsid w:val="005848AC"/>
    <w:rsid w:val="0058499D"/>
    <w:rsid w:val="00584BB2"/>
    <w:rsid w:val="00584F6A"/>
    <w:rsid w:val="0058507C"/>
    <w:rsid w:val="00585A78"/>
    <w:rsid w:val="00585B76"/>
    <w:rsid w:val="005866E8"/>
    <w:rsid w:val="005868B7"/>
    <w:rsid w:val="005868EE"/>
    <w:rsid w:val="00586A71"/>
    <w:rsid w:val="00586DB6"/>
    <w:rsid w:val="0058764F"/>
    <w:rsid w:val="0058788F"/>
    <w:rsid w:val="005878FF"/>
    <w:rsid w:val="0058792A"/>
    <w:rsid w:val="005879AB"/>
    <w:rsid w:val="00587A65"/>
    <w:rsid w:val="00587B44"/>
    <w:rsid w:val="00590078"/>
    <w:rsid w:val="00590E2F"/>
    <w:rsid w:val="00590F3A"/>
    <w:rsid w:val="005916C0"/>
    <w:rsid w:val="005920EA"/>
    <w:rsid w:val="0059245B"/>
    <w:rsid w:val="005925D3"/>
    <w:rsid w:val="00592B4F"/>
    <w:rsid w:val="005933C2"/>
    <w:rsid w:val="00593665"/>
    <w:rsid w:val="0059381B"/>
    <w:rsid w:val="00593EA1"/>
    <w:rsid w:val="00594268"/>
    <w:rsid w:val="00594472"/>
    <w:rsid w:val="0059465E"/>
    <w:rsid w:val="00594A01"/>
    <w:rsid w:val="00594AD3"/>
    <w:rsid w:val="00595545"/>
    <w:rsid w:val="00595D36"/>
    <w:rsid w:val="00595F62"/>
    <w:rsid w:val="0059643E"/>
    <w:rsid w:val="00596465"/>
    <w:rsid w:val="00596C3C"/>
    <w:rsid w:val="00597AD8"/>
    <w:rsid w:val="005A02CC"/>
    <w:rsid w:val="005A0450"/>
    <w:rsid w:val="005A0A4D"/>
    <w:rsid w:val="005A0B4B"/>
    <w:rsid w:val="005A0E2D"/>
    <w:rsid w:val="005A0E4E"/>
    <w:rsid w:val="005A103C"/>
    <w:rsid w:val="005A10A6"/>
    <w:rsid w:val="005A191E"/>
    <w:rsid w:val="005A1A8C"/>
    <w:rsid w:val="005A1D66"/>
    <w:rsid w:val="005A225D"/>
    <w:rsid w:val="005A27FC"/>
    <w:rsid w:val="005A307B"/>
    <w:rsid w:val="005A3AE5"/>
    <w:rsid w:val="005A3C2B"/>
    <w:rsid w:val="005A4B81"/>
    <w:rsid w:val="005A4BC4"/>
    <w:rsid w:val="005A4C8D"/>
    <w:rsid w:val="005A4E4B"/>
    <w:rsid w:val="005A59E2"/>
    <w:rsid w:val="005A5AAB"/>
    <w:rsid w:val="005A5EE7"/>
    <w:rsid w:val="005A674D"/>
    <w:rsid w:val="005A6FB4"/>
    <w:rsid w:val="005A7435"/>
    <w:rsid w:val="005A7451"/>
    <w:rsid w:val="005A7714"/>
    <w:rsid w:val="005A7A3B"/>
    <w:rsid w:val="005A7F31"/>
    <w:rsid w:val="005B013F"/>
    <w:rsid w:val="005B03AC"/>
    <w:rsid w:val="005B0ADF"/>
    <w:rsid w:val="005B1147"/>
    <w:rsid w:val="005B15D9"/>
    <w:rsid w:val="005B1727"/>
    <w:rsid w:val="005B1BA1"/>
    <w:rsid w:val="005B1C66"/>
    <w:rsid w:val="005B1FCE"/>
    <w:rsid w:val="005B225F"/>
    <w:rsid w:val="005B26F3"/>
    <w:rsid w:val="005B2D35"/>
    <w:rsid w:val="005B33F9"/>
    <w:rsid w:val="005B41DC"/>
    <w:rsid w:val="005B42E4"/>
    <w:rsid w:val="005B4A1E"/>
    <w:rsid w:val="005B4A6D"/>
    <w:rsid w:val="005B581A"/>
    <w:rsid w:val="005B5DF0"/>
    <w:rsid w:val="005B6077"/>
    <w:rsid w:val="005B6369"/>
    <w:rsid w:val="005B7159"/>
    <w:rsid w:val="005B73B0"/>
    <w:rsid w:val="005B7492"/>
    <w:rsid w:val="005B75E4"/>
    <w:rsid w:val="005B766D"/>
    <w:rsid w:val="005C096E"/>
    <w:rsid w:val="005C1BF9"/>
    <w:rsid w:val="005C1F7C"/>
    <w:rsid w:val="005C242B"/>
    <w:rsid w:val="005C24F6"/>
    <w:rsid w:val="005C2D29"/>
    <w:rsid w:val="005C3372"/>
    <w:rsid w:val="005C3455"/>
    <w:rsid w:val="005C384E"/>
    <w:rsid w:val="005C3DD9"/>
    <w:rsid w:val="005C42C7"/>
    <w:rsid w:val="005C44FF"/>
    <w:rsid w:val="005C4D62"/>
    <w:rsid w:val="005C50A9"/>
    <w:rsid w:val="005C52A9"/>
    <w:rsid w:val="005C5DB3"/>
    <w:rsid w:val="005C6274"/>
    <w:rsid w:val="005C6710"/>
    <w:rsid w:val="005C74F7"/>
    <w:rsid w:val="005C7625"/>
    <w:rsid w:val="005C7D8F"/>
    <w:rsid w:val="005D0198"/>
    <w:rsid w:val="005D04CE"/>
    <w:rsid w:val="005D06EC"/>
    <w:rsid w:val="005D0E22"/>
    <w:rsid w:val="005D1041"/>
    <w:rsid w:val="005D10E4"/>
    <w:rsid w:val="005D198A"/>
    <w:rsid w:val="005D218D"/>
    <w:rsid w:val="005D2CF2"/>
    <w:rsid w:val="005D38BF"/>
    <w:rsid w:val="005D3B0B"/>
    <w:rsid w:val="005D3EB9"/>
    <w:rsid w:val="005D4DAA"/>
    <w:rsid w:val="005D5693"/>
    <w:rsid w:val="005D56A5"/>
    <w:rsid w:val="005D5D41"/>
    <w:rsid w:val="005D5EE7"/>
    <w:rsid w:val="005D64B5"/>
    <w:rsid w:val="005D64B7"/>
    <w:rsid w:val="005D6821"/>
    <w:rsid w:val="005D68C1"/>
    <w:rsid w:val="005D7365"/>
    <w:rsid w:val="005D7D6F"/>
    <w:rsid w:val="005E07BF"/>
    <w:rsid w:val="005E0F85"/>
    <w:rsid w:val="005E249D"/>
    <w:rsid w:val="005E271C"/>
    <w:rsid w:val="005E2E23"/>
    <w:rsid w:val="005E2F36"/>
    <w:rsid w:val="005E33F1"/>
    <w:rsid w:val="005E343E"/>
    <w:rsid w:val="005E3C4D"/>
    <w:rsid w:val="005E4035"/>
    <w:rsid w:val="005E4160"/>
    <w:rsid w:val="005E50B9"/>
    <w:rsid w:val="005E5A2A"/>
    <w:rsid w:val="005E5C1A"/>
    <w:rsid w:val="005E605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3CBC"/>
    <w:rsid w:val="005F3EFA"/>
    <w:rsid w:val="005F3F77"/>
    <w:rsid w:val="005F425A"/>
    <w:rsid w:val="005F4403"/>
    <w:rsid w:val="005F463B"/>
    <w:rsid w:val="005F4BCF"/>
    <w:rsid w:val="005F4C31"/>
    <w:rsid w:val="005F4DAC"/>
    <w:rsid w:val="005F50E8"/>
    <w:rsid w:val="005F5319"/>
    <w:rsid w:val="005F56F9"/>
    <w:rsid w:val="005F572F"/>
    <w:rsid w:val="005F5E41"/>
    <w:rsid w:val="005F63B0"/>
    <w:rsid w:val="005F6A41"/>
    <w:rsid w:val="005F6AA0"/>
    <w:rsid w:val="005F6C75"/>
    <w:rsid w:val="005F6E44"/>
    <w:rsid w:val="005F70B6"/>
    <w:rsid w:val="005F768A"/>
    <w:rsid w:val="005F77B5"/>
    <w:rsid w:val="005F7C04"/>
    <w:rsid w:val="00600119"/>
    <w:rsid w:val="006001AA"/>
    <w:rsid w:val="006008DF"/>
    <w:rsid w:val="006012C6"/>
    <w:rsid w:val="006019E6"/>
    <w:rsid w:val="00601D27"/>
    <w:rsid w:val="00601E88"/>
    <w:rsid w:val="006020EB"/>
    <w:rsid w:val="00602178"/>
    <w:rsid w:val="0060220B"/>
    <w:rsid w:val="0060223D"/>
    <w:rsid w:val="006029B2"/>
    <w:rsid w:val="00602AFF"/>
    <w:rsid w:val="00602B8A"/>
    <w:rsid w:val="00602E42"/>
    <w:rsid w:val="006031E4"/>
    <w:rsid w:val="006039E3"/>
    <w:rsid w:val="0060451F"/>
    <w:rsid w:val="006048D7"/>
    <w:rsid w:val="0060496D"/>
    <w:rsid w:val="00604C3B"/>
    <w:rsid w:val="00604CEF"/>
    <w:rsid w:val="006057A8"/>
    <w:rsid w:val="006057C5"/>
    <w:rsid w:val="00605FBC"/>
    <w:rsid w:val="00606420"/>
    <w:rsid w:val="00606A1D"/>
    <w:rsid w:val="00606ABC"/>
    <w:rsid w:val="006076B5"/>
    <w:rsid w:val="0060783B"/>
    <w:rsid w:val="006078F6"/>
    <w:rsid w:val="00607E3E"/>
    <w:rsid w:val="00607ECA"/>
    <w:rsid w:val="00610241"/>
    <w:rsid w:val="00610511"/>
    <w:rsid w:val="00610631"/>
    <w:rsid w:val="0061070A"/>
    <w:rsid w:val="006108F6"/>
    <w:rsid w:val="00610B54"/>
    <w:rsid w:val="00610BE1"/>
    <w:rsid w:val="00610C19"/>
    <w:rsid w:val="00610EF7"/>
    <w:rsid w:val="00610F46"/>
    <w:rsid w:val="00610FA9"/>
    <w:rsid w:val="00611714"/>
    <w:rsid w:val="00611C80"/>
    <w:rsid w:val="00611D18"/>
    <w:rsid w:val="00611E4B"/>
    <w:rsid w:val="00611F36"/>
    <w:rsid w:val="00611F43"/>
    <w:rsid w:val="00612AD7"/>
    <w:rsid w:val="00612BFD"/>
    <w:rsid w:val="00612ED1"/>
    <w:rsid w:val="0061306C"/>
    <w:rsid w:val="006137BE"/>
    <w:rsid w:val="00613A20"/>
    <w:rsid w:val="00613CB5"/>
    <w:rsid w:val="00613D18"/>
    <w:rsid w:val="006140CB"/>
    <w:rsid w:val="006140D5"/>
    <w:rsid w:val="00614170"/>
    <w:rsid w:val="006141AA"/>
    <w:rsid w:val="00614967"/>
    <w:rsid w:val="00614A16"/>
    <w:rsid w:val="00614EC2"/>
    <w:rsid w:val="00614FB3"/>
    <w:rsid w:val="00615CC0"/>
    <w:rsid w:val="00616478"/>
    <w:rsid w:val="00616662"/>
    <w:rsid w:val="00616C92"/>
    <w:rsid w:val="006170AE"/>
    <w:rsid w:val="00617342"/>
    <w:rsid w:val="0061759E"/>
    <w:rsid w:val="006177CE"/>
    <w:rsid w:val="00617F7B"/>
    <w:rsid w:val="00617F82"/>
    <w:rsid w:val="00620683"/>
    <w:rsid w:val="00620DF4"/>
    <w:rsid w:val="00621371"/>
    <w:rsid w:val="00621648"/>
    <w:rsid w:val="00621689"/>
    <w:rsid w:val="00621BA8"/>
    <w:rsid w:val="00621CF2"/>
    <w:rsid w:val="00621EDE"/>
    <w:rsid w:val="00622125"/>
    <w:rsid w:val="00623263"/>
    <w:rsid w:val="00623B15"/>
    <w:rsid w:val="00623F04"/>
    <w:rsid w:val="006241B6"/>
    <w:rsid w:val="0062423D"/>
    <w:rsid w:val="00624613"/>
    <w:rsid w:val="0062514E"/>
    <w:rsid w:val="00625190"/>
    <w:rsid w:val="00625245"/>
    <w:rsid w:val="00625D06"/>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7EE"/>
    <w:rsid w:val="00631856"/>
    <w:rsid w:val="00631940"/>
    <w:rsid w:val="00631C81"/>
    <w:rsid w:val="00631E5D"/>
    <w:rsid w:val="0063233A"/>
    <w:rsid w:val="00632595"/>
    <w:rsid w:val="00632913"/>
    <w:rsid w:val="00632A36"/>
    <w:rsid w:val="00632CA5"/>
    <w:rsid w:val="0063312F"/>
    <w:rsid w:val="0063327B"/>
    <w:rsid w:val="006333B8"/>
    <w:rsid w:val="00633F0A"/>
    <w:rsid w:val="00633F2D"/>
    <w:rsid w:val="00633F8A"/>
    <w:rsid w:val="00634059"/>
    <w:rsid w:val="0063488C"/>
    <w:rsid w:val="00634EB7"/>
    <w:rsid w:val="0063510E"/>
    <w:rsid w:val="00635392"/>
    <w:rsid w:val="006367A4"/>
    <w:rsid w:val="00637E07"/>
    <w:rsid w:val="006401C4"/>
    <w:rsid w:val="00640498"/>
    <w:rsid w:val="00640563"/>
    <w:rsid w:val="006408B5"/>
    <w:rsid w:val="006410EB"/>
    <w:rsid w:val="00641103"/>
    <w:rsid w:val="0064140F"/>
    <w:rsid w:val="006416A3"/>
    <w:rsid w:val="00641CDA"/>
    <w:rsid w:val="00641F38"/>
    <w:rsid w:val="00642308"/>
    <w:rsid w:val="00642366"/>
    <w:rsid w:val="006428F6"/>
    <w:rsid w:val="00642B72"/>
    <w:rsid w:val="00643090"/>
    <w:rsid w:val="0064445D"/>
    <w:rsid w:val="00644631"/>
    <w:rsid w:val="00644760"/>
    <w:rsid w:val="00644D05"/>
    <w:rsid w:val="00645798"/>
    <w:rsid w:val="00646348"/>
    <w:rsid w:val="00646495"/>
    <w:rsid w:val="00646999"/>
    <w:rsid w:val="006474BF"/>
    <w:rsid w:val="00647B3E"/>
    <w:rsid w:val="00647B6A"/>
    <w:rsid w:val="006502B9"/>
    <w:rsid w:val="006504A6"/>
    <w:rsid w:val="00650544"/>
    <w:rsid w:val="006507B9"/>
    <w:rsid w:val="00650AF7"/>
    <w:rsid w:val="00651B62"/>
    <w:rsid w:val="00652370"/>
    <w:rsid w:val="00652477"/>
    <w:rsid w:val="006524D7"/>
    <w:rsid w:val="006525A7"/>
    <w:rsid w:val="006528D0"/>
    <w:rsid w:val="00652E0E"/>
    <w:rsid w:val="0065303C"/>
    <w:rsid w:val="0065362A"/>
    <w:rsid w:val="0065364A"/>
    <w:rsid w:val="00654128"/>
    <w:rsid w:val="00654401"/>
    <w:rsid w:val="006549CC"/>
    <w:rsid w:val="00655A87"/>
    <w:rsid w:val="006569A9"/>
    <w:rsid w:val="00656E87"/>
    <w:rsid w:val="0065745F"/>
    <w:rsid w:val="00657910"/>
    <w:rsid w:val="006601D6"/>
    <w:rsid w:val="00660254"/>
    <w:rsid w:val="0066025B"/>
    <w:rsid w:val="00660291"/>
    <w:rsid w:val="0066078E"/>
    <w:rsid w:val="00660985"/>
    <w:rsid w:val="006624A3"/>
    <w:rsid w:val="00662E07"/>
    <w:rsid w:val="006635E1"/>
    <w:rsid w:val="006637A0"/>
    <w:rsid w:val="00663874"/>
    <w:rsid w:val="00663DC6"/>
    <w:rsid w:val="006645A1"/>
    <w:rsid w:val="00664C63"/>
    <w:rsid w:val="00664D18"/>
    <w:rsid w:val="006653BC"/>
    <w:rsid w:val="006656DE"/>
    <w:rsid w:val="00665992"/>
    <w:rsid w:val="00665C62"/>
    <w:rsid w:val="00666B6C"/>
    <w:rsid w:val="00666BC9"/>
    <w:rsid w:val="006671AC"/>
    <w:rsid w:val="00667243"/>
    <w:rsid w:val="0066728B"/>
    <w:rsid w:val="006672AF"/>
    <w:rsid w:val="0066776E"/>
    <w:rsid w:val="00667B58"/>
    <w:rsid w:val="00667C0C"/>
    <w:rsid w:val="006709C9"/>
    <w:rsid w:val="00670F00"/>
    <w:rsid w:val="00670F05"/>
    <w:rsid w:val="006716D6"/>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E52"/>
    <w:rsid w:val="0067720B"/>
    <w:rsid w:val="0067756C"/>
    <w:rsid w:val="00677B7E"/>
    <w:rsid w:val="006809D0"/>
    <w:rsid w:val="00681D5B"/>
    <w:rsid w:val="00682750"/>
    <w:rsid w:val="00682A07"/>
    <w:rsid w:val="00682A8F"/>
    <w:rsid w:val="0068348B"/>
    <w:rsid w:val="00683D60"/>
    <w:rsid w:val="006840B6"/>
    <w:rsid w:val="00684355"/>
    <w:rsid w:val="0068466D"/>
    <w:rsid w:val="006846A1"/>
    <w:rsid w:val="00684D4D"/>
    <w:rsid w:val="00684DD8"/>
    <w:rsid w:val="00684FEF"/>
    <w:rsid w:val="0068526E"/>
    <w:rsid w:val="00685790"/>
    <w:rsid w:val="00686198"/>
    <w:rsid w:val="0068692C"/>
    <w:rsid w:val="00686C62"/>
    <w:rsid w:val="00686E05"/>
    <w:rsid w:val="0068710A"/>
    <w:rsid w:val="00687460"/>
    <w:rsid w:val="00687FD3"/>
    <w:rsid w:val="0069031B"/>
    <w:rsid w:val="00690423"/>
    <w:rsid w:val="006909BC"/>
    <w:rsid w:val="00691D06"/>
    <w:rsid w:val="00691F33"/>
    <w:rsid w:val="00692029"/>
    <w:rsid w:val="00692129"/>
    <w:rsid w:val="00692BC8"/>
    <w:rsid w:val="00692F60"/>
    <w:rsid w:val="00693267"/>
    <w:rsid w:val="0069332E"/>
    <w:rsid w:val="00693360"/>
    <w:rsid w:val="0069346B"/>
    <w:rsid w:val="00693BB9"/>
    <w:rsid w:val="00693CE1"/>
    <w:rsid w:val="00693EB9"/>
    <w:rsid w:val="00694038"/>
    <w:rsid w:val="006940AE"/>
    <w:rsid w:val="0069443A"/>
    <w:rsid w:val="006944B8"/>
    <w:rsid w:val="00694B01"/>
    <w:rsid w:val="0069555E"/>
    <w:rsid w:val="00695666"/>
    <w:rsid w:val="0069580B"/>
    <w:rsid w:val="00695827"/>
    <w:rsid w:val="00695B22"/>
    <w:rsid w:val="0069767B"/>
    <w:rsid w:val="00697984"/>
    <w:rsid w:val="0069798C"/>
    <w:rsid w:val="00697CC9"/>
    <w:rsid w:val="00697E45"/>
    <w:rsid w:val="00697E5C"/>
    <w:rsid w:val="00697E6E"/>
    <w:rsid w:val="00697FE5"/>
    <w:rsid w:val="006A0145"/>
    <w:rsid w:val="006A04AB"/>
    <w:rsid w:val="006A074B"/>
    <w:rsid w:val="006A075B"/>
    <w:rsid w:val="006A1022"/>
    <w:rsid w:val="006A10D6"/>
    <w:rsid w:val="006A18CF"/>
    <w:rsid w:val="006A19EA"/>
    <w:rsid w:val="006A1A82"/>
    <w:rsid w:val="006A1DB9"/>
    <w:rsid w:val="006A22B1"/>
    <w:rsid w:val="006A2418"/>
    <w:rsid w:val="006A2720"/>
    <w:rsid w:val="006A2A06"/>
    <w:rsid w:val="006A30D7"/>
    <w:rsid w:val="006A31E3"/>
    <w:rsid w:val="006A35A3"/>
    <w:rsid w:val="006A3871"/>
    <w:rsid w:val="006A3C5F"/>
    <w:rsid w:val="006A48D2"/>
    <w:rsid w:val="006A4F2D"/>
    <w:rsid w:val="006A5683"/>
    <w:rsid w:val="006A582B"/>
    <w:rsid w:val="006A60E1"/>
    <w:rsid w:val="006A652B"/>
    <w:rsid w:val="006A6832"/>
    <w:rsid w:val="006A6C4A"/>
    <w:rsid w:val="006A6D6E"/>
    <w:rsid w:val="006A6FEA"/>
    <w:rsid w:val="006A7388"/>
    <w:rsid w:val="006A7453"/>
    <w:rsid w:val="006A793B"/>
    <w:rsid w:val="006A7EC4"/>
    <w:rsid w:val="006B0715"/>
    <w:rsid w:val="006B0973"/>
    <w:rsid w:val="006B0CE0"/>
    <w:rsid w:val="006B0E6C"/>
    <w:rsid w:val="006B1271"/>
    <w:rsid w:val="006B16F7"/>
    <w:rsid w:val="006B1928"/>
    <w:rsid w:val="006B1B9C"/>
    <w:rsid w:val="006B1EEA"/>
    <w:rsid w:val="006B21B2"/>
    <w:rsid w:val="006B26BC"/>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1D41"/>
    <w:rsid w:val="006C24F1"/>
    <w:rsid w:val="006C2660"/>
    <w:rsid w:val="006C2843"/>
    <w:rsid w:val="006C29FE"/>
    <w:rsid w:val="006C2CDA"/>
    <w:rsid w:val="006C2E95"/>
    <w:rsid w:val="006C396A"/>
    <w:rsid w:val="006C3B03"/>
    <w:rsid w:val="006C3C0B"/>
    <w:rsid w:val="006C3F5B"/>
    <w:rsid w:val="006C4A4F"/>
    <w:rsid w:val="006C53F6"/>
    <w:rsid w:val="006C59E3"/>
    <w:rsid w:val="006C5A75"/>
    <w:rsid w:val="006C6318"/>
    <w:rsid w:val="006C670B"/>
    <w:rsid w:val="006C6718"/>
    <w:rsid w:val="006C6937"/>
    <w:rsid w:val="006C697A"/>
    <w:rsid w:val="006C6B2E"/>
    <w:rsid w:val="006C6ED4"/>
    <w:rsid w:val="006C7573"/>
    <w:rsid w:val="006C7644"/>
    <w:rsid w:val="006C768B"/>
    <w:rsid w:val="006C794A"/>
    <w:rsid w:val="006C7AB6"/>
    <w:rsid w:val="006C7ABB"/>
    <w:rsid w:val="006C7CAC"/>
    <w:rsid w:val="006C7CBD"/>
    <w:rsid w:val="006D0069"/>
    <w:rsid w:val="006D05B5"/>
    <w:rsid w:val="006D07D7"/>
    <w:rsid w:val="006D0BB5"/>
    <w:rsid w:val="006D0D6D"/>
    <w:rsid w:val="006D10FC"/>
    <w:rsid w:val="006D1A8B"/>
    <w:rsid w:val="006D1B8F"/>
    <w:rsid w:val="006D1C98"/>
    <w:rsid w:val="006D23EB"/>
    <w:rsid w:val="006D2822"/>
    <w:rsid w:val="006D358A"/>
    <w:rsid w:val="006D3FE5"/>
    <w:rsid w:val="006D4516"/>
    <w:rsid w:val="006D4786"/>
    <w:rsid w:val="006D47A7"/>
    <w:rsid w:val="006D47DC"/>
    <w:rsid w:val="006D4959"/>
    <w:rsid w:val="006D4974"/>
    <w:rsid w:val="006D4B1F"/>
    <w:rsid w:val="006D4CEC"/>
    <w:rsid w:val="006D4E70"/>
    <w:rsid w:val="006D501C"/>
    <w:rsid w:val="006D50B1"/>
    <w:rsid w:val="006D50C1"/>
    <w:rsid w:val="006D545C"/>
    <w:rsid w:val="006D5861"/>
    <w:rsid w:val="006D5DB1"/>
    <w:rsid w:val="006D5E67"/>
    <w:rsid w:val="006D6954"/>
    <w:rsid w:val="006D71DF"/>
    <w:rsid w:val="006D7658"/>
    <w:rsid w:val="006D7DD0"/>
    <w:rsid w:val="006D7DEB"/>
    <w:rsid w:val="006D7E05"/>
    <w:rsid w:val="006D7E0A"/>
    <w:rsid w:val="006E054D"/>
    <w:rsid w:val="006E1BE4"/>
    <w:rsid w:val="006E23B2"/>
    <w:rsid w:val="006E2FD3"/>
    <w:rsid w:val="006E36DB"/>
    <w:rsid w:val="006E37F1"/>
    <w:rsid w:val="006E3DD9"/>
    <w:rsid w:val="006E3FF1"/>
    <w:rsid w:val="006E425E"/>
    <w:rsid w:val="006E471F"/>
    <w:rsid w:val="006E4B0B"/>
    <w:rsid w:val="006E4F91"/>
    <w:rsid w:val="006E4FCC"/>
    <w:rsid w:val="006E527F"/>
    <w:rsid w:val="006E52CC"/>
    <w:rsid w:val="006E5A1B"/>
    <w:rsid w:val="006E5EFE"/>
    <w:rsid w:val="006E6B93"/>
    <w:rsid w:val="006E6C52"/>
    <w:rsid w:val="006E7B79"/>
    <w:rsid w:val="006E7FC4"/>
    <w:rsid w:val="006F0489"/>
    <w:rsid w:val="006F1202"/>
    <w:rsid w:val="006F1214"/>
    <w:rsid w:val="006F13D2"/>
    <w:rsid w:val="006F1618"/>
    <w:rsid w:val="006F197C"/>
    <w:rsid w:val="006F1C0B"/>
    <w:rsid w:val="006F1C89"/>
    <w:rsid w:val="006F2293"/>
    <w:rsid w:val="006F2B7F"/>
    <w:rsid w:val="006F2BB3"/>
    <w:rsid w:val="006F2CF0"/>
    <w:rsid w:val="006F2EDE"/>
    <w:rsid w:val="006F2F01"/>
    <w:rsid w:val="006F326B"/>
    <w:rsid w:val="006F3435"/>
    <w:rsid w:val="006F3769"/>
    <w:rsid w:val="006F39E3"/>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6A5"/>
    <w:rsid w:val="007008EC"/>
    <w:rsid w:val="007009B4"/>
    <w:rsid w:val="00700B20"/>
    <w:rsid w:val="007015E6"/>
    <w:rsid w:val="00701BA7"/>
    <w:rsid w:val="00701ED9"/>
    <w:rsid w:val="007021D6"/>
    <w:rsid w:val="00702524"/>
    <w:rsid w:val="00702A68"/>
    <w:rsid w:val="00703788"/>
    <w:rsid w:val="00704750"/>
    <w:rsid w:val="00704936"/>
    <w:rsid w:val="00705606"/>
    <w:rsid w:val="00705E23"/>
    <w:rsid w:val="0070617D"/>
    <w:rsid w:val="0070619E"/>
    <w:rsid w:val="00706F5C"/>
    <w:rsid w:val="007072E4"/>
    <w:rsid w:val="00707C09"/>
    <w:rsid w:val="007105AD"/>
    <w:rsid w:val="007105AE"/>
    <w:rsid w:val="00710AB7"/>
    <w:rsid w:val="00710D46"/>
    <w:rsid w:val="0071107A"/>
    <w:rsid w:val="007113B7"/>
    <w:rsid w:val="0071144A"/>
    <w:rsid w:val="00711AC6"/>
    <w:rsid w:val="00711FF5"/>
    <w:rsid w:val="00712290"/>
    <w:rsid w:val="00712C94"/>
    <w:rsid w:val="00712D72"/>
    <w:rsid w:val="00713230"/>
    <w:rsid w:val="007139CE"/>
    <w:rsid w:val="00714000"/>
    <w:rsid w:val="00714740"/>
    <w:rsid w:val="007148E4"/>
    <w:rsid w:val="00714B40"/>
    <w:rsid w:val="00714FDA"/>
    <w:rsid w:val="0071501C"/>
    <w:rsid w:val="007153E8"/>
    <w:rsid w:val="00715972"/>
    <w:rsid w:val="00715B77"/>
    <w:rsid w:val="0071633C"/>
    <w:rsid w:val="007166D1"/>
    <w:rsid w:val="00717053"/>
    <w:rsid w:val="007170F7"/>
    <w:rsid w:val="007175DB"/>
    <w:rsid w:val="00717A28"/>
    <w:rsid w:val="007202C4"/>
    <w:rsid w:val="007209A5"/>
    <w:rsid w:val="00720CC7"/>
    <w:rsid w:val="00720D67"/>
    <w:rsid w:val="0072167E"/>
    <w:rsid w:val="007217B4"/>
    <w:rsid w:val="00721BB0"/>
    <w:rsid w:val="00721D41"/>
    <w:rsid w:val="00721F75"/>
    <w:rsid w:val="00722459"/>
    <w:rsid w:val="00722824"/>
    <w:rsid w:val="007228D4"/>
    <w:rsid w:val="00723036"/>
    <w:rsid w:val="007234DC"/>
    <w:rsid w:val="00723AA5"/>
    <w:rsid w:val="00723E06"/>
    <w:rsid w:val="0072401F"/>
    <w:rsid w:val="0072410D"/>
    <w:rsid w:val="007244DA"/>
    <w:rsid w:val="007248EB"/>
    <w:rsid w:val="00724A83"/>
    <w:rsid w:val="00724AE0"/>
    <w:rsid w:val="00724CFB"/>
    <w:rsid w:val="00724F25"/>
    <w:rsid w:val="00725DAA"/>
    <w:rsid w:val="00725E26"/>
    <w:rsid w:val="0072629E"/>
    <w:rsid w:val="007263D5"/>
    <w:rsid w:val="00726523"/>
    <w:rsid w:val="0072673C"/>
    <w:rsid w:val="00726782"/>
    <w:rsid w:val="00726B5E"/>
    <w:rsid w:val="007270B2"/>
    <w:rsid w:val="0072733C"/>
    <w:rsid w:val="00727381"/>
    <w:rsid w:val="0072738E"/>
    <w:rsid w:val="00727CA8"/>
    <w:rsid w:val="007307A8"/>
    <w:rsid w:val="00730823"/>
    <w:rsid w:val="00731006"/>
    <w:rsid w:val="007311DD"/>
    <w:rsid w:val="007312BB"/>
    <w:rsid w:val="00732587"/>
    <w:rsid w:val="00732A64"/>
    <w:rsid w:val="00733E02"/>
    <w:rsid w:val="0073428D"/>
    <w:rsid w:val="00734A41"/>
    <w:rsid w:val="00734C36"/>
    <w:rsid w:val="00734D68"/>
    <w:rsid w:val="00735095"/>
    <w:rsid w:val="007351F1"/>
    <w:rsid w:val="0073556A"/>
    <w:rsid w:val="007356EA"/>
    <w:rsid w:val="0073634F"/>
    <w:rsid w:val="007367A5"/>
    <w:rsid w:val="0073696D"/>
    <w:rsid w:val="00736FE4"/>
    <w:rsid w:val="00737140"/>
    <w:rsid w:val="0073790F"/>
    <w:rsid w:val="00737969"/>
    <w:rsid w:val="00737CFF"/>
    <w:rsid w:val="00737E00"/>
    <w:rsid w:val="00740368"/>
    <w:rsid w:val="00740560"/>
    <w:rsid w:val="00740DA0"/>
    <w:rsid w:val="0074105F"/>
    <w:rsid w:val="007414BB"/>
    <w:rsid w:val="007416A4"/>
    <w:rsid w:val="007416C2"/>
    <w:rsid w:val="00741716"/>
    <w:rsid w:val="00741CC4"/>
    <w:rsid w:val="00741DB0"/>
    <w:rsid w:val="007432A6"/>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D7"/>
    <w:rsid w:val="00750222"/>
    <w:rsid w:val="0075052C"/>
    <w:rsid w:val="0075055D"/>
    <w:rsid w:val="0075059D"/>
    <w:rsid w:val="0075073D"/>
    <w:rsid w:val="00750FD5"/>
    <w:rsid w:val="007513A4"/>
    <w:rsid w:val="007518CF"/>
    <w:rsid w:val="00751DC4"/>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7CC"/>
    <w:rsid w:val="00754DA0"/>
    <w:rsid w:val="00755057"/>
    <w:rsid w:val="00755204"/>
    <w:rsid w:val="0075585F"/>
    <w:rsid w:val="00755E59"/>
    <w:rsid w:val="00755EDF"/>
    <w:rsid w:val="00755F25"/>
    <w:rsid w:val="007565B4"/>
    <w:rsid w:val="007567CF"/>
    <w:rsid w:val="00756984"/>
    <w:rsid w:val="00756DC9"/>
    <w:rsid w:val="00757834"/>
    <w:rsid w:val="0075793C"/>
    <w:rsid w:val="00757ADF"/>
    <w:rsid w:val="007601A3"/>
    <w:rsid w:val="00760547"/>
    <w:rsid w:val="00760948"/>
    <w:rsid w:val="00761159"/>
    <w:rsid w:val="00761275"/>
    <w:rsid w:val="00761319"/>
    <w:rsid w:val="00761867"/>
    <w:rsid w:val="007619E6"/>
    <w:rsid w:val="00761CFC"/>
    <w:rsid w:val="00762DDD"/>
    <w:rsid w:val="00762E30"/>
    <w:rsid w:val="007638E9"/>
    <w:rsid w:val="00763959"/>
    <w:rsid w:val="00763B81"/>
    <w:rsid w:val="007645D3"/>
    <w:rsid w:val="0076469F"/>
    <w:rsid w:val="007647B5"/>
    <w:rsid w:val="0076527B"/>
    <w:rsid w:val="00765296"/>
    <w:rsid w:val="00766117"/>
    <w:rsid w:val="007664C3"/>
    <w:rsid w:val="00766669"/>
    <w:rsid w:val="00766A2E"/>
    <w:rsid w:val="00766A7B"/>
    <w:rsid w:val="0076794D"/>
    <w:rsid w:val="00767CD1"/>
    <w:rsid w:val="00770099"/>
    <w:rsid w:val="00770310"/>
    <w:rsid w:val="007706B1"/>
    <w:rsid w:val="00770E52"/>
    <w:rsid w:val="0077115D"/>
    <w:rsid w:val="007718E5"/>
    <w:rsid w:val="007723E0"/>
    <w:rsid w:val="00772BB1"/>
    <w:rsid w:val="00772CDC"/>
    <w:rsid w:val="00772F2A"/>
    <w:rsid w:val="00772FC4"/>
    <w:rsid w:val="0077388C"/>
    <w:rsid w:val="00773A70"/>
    <w:rsid w:val="00773DBB"/>
    <w:rsid w:val="0077419F"/>
    <w:rsid w:val="007743C0"/>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80122"/>
    <w:rsid w:val="007803A1"/>
    <w:rsid w:val="00780495"/>
    <w:rsid w:val="007804AA"/>
    <w:rsid w:val="00780629"/>
    <w:rsid w:val="0078067E"/>
    <w:rsid w:val="00780779"/>
    <w:rsid w:val="00780B30"/>
    <w:rsid w:val="00780BFA"/>
    <w:rsid w:val="00780C24"/>
    <w:rsid w:val="00781964"/>
    <w:rsid w:val="00781E31"/>
    <w:rsid w:val="00782F8B"/>
    <w:rsid w:val="00782FC4"/>
    <w:rsid w:val="00783356"/>
    <w:rsid w:val="0078372F"/>
    <w:rsid w:val="00783867"/>
    <w:rsid w:val="00783F94"/>
    <w:rsid w:val="00784054"/>
    <w:rsid w:val="0078467F"/>
    <w:rsid w:val="007849B9"/>
    <w:rsid w:val="00784C64"/>
    <w:rsid w:val="00784DA2"/>
    <w:rsid w:val="007852EB"/>
    <w:rsid w:val="007853BC"/>
    <w:rsid w:val="00785517"/>
    <w:rsid w:val="0078638B"/>
    <w:rsid w:val="00786693"/>
    <w:rsid w:val="0078704C"/>
    <w:rsid w:val="007871B5"/>
    <w:rsid w:val="00787833"/>
    <w:rsid w:val="007903EC"/>
    <w:rsid w:val="00790B4C"/>
    <w:rsid w:val="00790BE8"/>
    <w:rsid w:val="0079106F"/>
    <w:rsid w:val="00791112"/>
    <w:rsid w:val="00791A0E"/>
    <w:rsid w:val="00792517"/>
    <w:rsid w:val="00792CFB"/>
    <w:rsid w:val="0079327F"/>
    <w:rsid w:val="007932E8"/>
    <w:rsid w:val="00793857"/>
    <w:rsid w:val="00793A1F"/>
    <w:rsid w:val="00793F32"/>
    <w:rsid w:val="00794D2A"/>
    <w:rsid w:val="00794DF8"/>
    <w:rsid w:val="007953F0"/>
    <w:rsid w:val="00795584"/>
    <w:rsid w:val="00797177"/>
    <w:rsid w:val="00797A0B"/>
    <w:rsid w:val="00797B19"/>
    <w:rsid w:val="007A0283"/>
    <w:rsid w:val="007A043E"/>
    <w:rsid w:val="007A089A"/>
    <w:rsid w:val="007A0B3E"/>
    <w:rsid w:val="007A144C"/>
    <w:rsid w:val="007A1718"/>
    <w:rsid w:val="007A1723"/>
    <w:rsid w:val="007A1899"/>
    <w:rsid w:val="007A19BB"/>
    <w:rsid w:val="007A219A"/>
    <w:rsid w:val="007A26FB"/>
    <w:rsid w:val="007A28EA"/>
    <w:rsid w:val="007A2A1A"/>
    <w:rsid w:val="007A3318"/>
    <w:rsid w:val="007A3AA5"/>
    <w:rsid w:val="007A3CAE"/>
    <w:rsid w:val="007A4023"/>
    <w:rsid w:val="007A43D4"/>
    <w:rsid w:val="007A4F7B"/>
    <w:rsid w:val="007A52F1"/>
    <w:rsid w:val="007A5EA4"/>
    <w:rsid w:val="007A618D"/>
    <w:rsid w:val="007A6456"/>
    <w:rsid w:val="007A6E2E"/>
    <w:rsid w:val="007A6EA6"/>
    <w:rsid w:val="007A6ED8"/>
    <w:rsid w:val="007A727E"/>
    <w:rsid w:val="007A7B51"/>
    <w:rsid w:val="007A7E97"/>
    <w:rsid w:val="007A7F00"/>
    <w:rsid w:val="007A7F7B"/>
    <w:rsid w:val="007B0216"/>
    <w:rsid w:val="007B022E"/>
    <w:rsid w:val="007B118D"/>
    <w:rsid w:val="007B11F4"/>
    <w:rsid w:val="007B223B"/>
    <w:rsid w:val="007B3407"/>
    <w:rsid w:val="007B38EE"/>
    <w:rsid w:val="007B5190"/>
    <w:rsid w:val="007B6500"/>
    <w:rsid w:val="007B68F0"/>
    <w:rsid w:val="007B6A02"/>
    <w:rsid w:val="007C00C3"/>
    <w:rsid w:val="007C0139"/>
    <w:rsid w:val="007C033B"/>
    <w:rsid w:val="007C068E"/>
    <w:rsid w:val="007C0C8C"/>
    <w:rsid w:val="007C0E0C"/>
    <w:rsid w:val="007C15EA"/>
    <w:rsid w:val="007C1AE6"/>
    <w:rsid w:val="007C1DF0"/>
    <w:rsid w:val="007C2955"/>
    <w:rsid w:val="007C2973"/>
    <w:rsid w:val="007C2A82"/>
    <w:rsid w:val="007C3186"/>
    <w:rsid w:val="007C3A91"/>
    <w:rsid w:val="007C3A94"/>
    <w:rsid w:val="007C3BC4"/>
    <w:rsid w:val="007C44FF"/>
    <w:rsid w:val="007C45A2"/>
    <w:rsid w:val="007C45B3"/>
    <w:rsid w:val="007C45EB"/>
    <w:rsid w:val="007C47EB"/>
    <w:rsid w:val="007C4FFD"/>
    <w:rsid w:val="007C50F9"/>
    <w:rsid w:val="007C51DC"/>
    <w:rsid w:val="007C61F9"/>
    <w:rsid w:val="007C666D"/>
    <w:rsid w:val="007C679C"/>
    <w:rsid w:val="007C6F56"/>
    <w:rsid w:val="007C7312"/>
    <w:rsid w:val="007C78C0"/>
    <w:rsid w:val="007C7C50"/>
    <w:rsid w:val="007D02B4"/>
    <w:rsid w:val="007D055D"/>
    <w:rsid w:val="007D056D"/>
    <w:rsid w:val="007D0D3F"/>
    <w:rsid w:val="007D1318"/>
    <w:rsid w:val="007D1445"/>
    <w:rsid w:val="007D2484"/>
    <w:rsid w:val="007D262A"/>
    <w:rsid w:val="007D2717"/>
    <w:rsid w:val="007D276C"/>
    <w:rsid w:val="007D2859"/>
    <w:rsid w:val="007D2BFE"/>
    <w:rsid w:val="007D2D07"/>
    <w:rsid w:val="007D2FC9"/>
    <w:rsid w:val="007D3206"/>
    <w:rsid w:val="007D32A0"/>
    <w:rsid w:val="007D387C"/>
    <w:rsid w:val="007D3A4D"/>
    <w:rsid w:val="007D433F"/>
    <w:rsid w:val="007D476A"/>
    <w:rsid w:val="007D5B9D"/>
    <w:rsid w:val="007D5BAF"/>
    <w:rsid w:val="007D6335"/>
    <w:rsid w:val="007D6339"/>
    <w:rsid w:val="007D656C"/>
    <w:rsid w:val="007D782B"/>
    <w:rsid w:val="007D786E"/>
    <w:rsid w:val="007E0005"/>
    <w:rsid w:val="007E0443"/>
    <w:rsid w:val="007E054B"/>
    <w:rsid w:val="007E05FC"/>
    <w:rsid w:val="007E06F6"/>
    <w:rsid w:val="007E0C8F"/>
    <w:rsid w:val="007E13E9"/>
    <w:rsid w:val="007E2000"/>
    <w:rsid w:val="007E2253"/>
    <w:rsid w:val="007E240F"/>
    <w:rsid w:val="007E2915"/>
    <w:rsid w:val="007E296C"/>
    <w:rsid w:val="007E2976"/>
    <w:rsid w:val="007E2EC0"/>
    <w:rsid w:val="007E3116"/>
    <w:rsid w:val="007E31CD"/>
    <w:rsid w:val="007E3565"/>
    <w:rsid w:val="007E3CE3"/>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F0315"/>
    <w:rsid w:val="007F0331"/>
    <w:rsid w:val="007F0359"/>
    <w:rsid w:val="007F0582"/>
    <w:rsid w:val="007F1154"/>
    <w:rsid w:val="007F1281"/>
    <w:rsid w:val="007F1370"/>
    <w:rsid w:val="007F1762"/>
    <w:rsid w:val="007F24E4"/>
    <w:rsid w:val="007F2CC0"/>
    <w:rsid w:val="007F35E0"/>
    <w:rsid w:val="007F4245"/>
    <w:rsid w:val="007F43EC"/>
    <w:rsid w:val="007F4A8D"/>
    <w:rsid w:val="007F4C2A"/>
    <w:rsid w:val="007F4E85"/>
    <w:rsid w:val="007F5604"/>
    <w:rsid w:val="007F5908"/>
    <w:rsid w:val="007F6522"/>
    <w:rsid w:val="007F652F"/>
    <w:rsid w:val="007F7269"/>
    <w:rsid w:val="007F76FE"/>
    <w:rsid w:val="007F79BB"/>
    <w:rsid w:val="007F7CA2"/>
    <w:rsid w:val="007F7F1D"/>
    <w:rsid w:val="0080058D"/>
    <w:rsid w:val="008007C0"/>
    <w:rsid w:val="008009F2"/>
    <w:rsid w:val="00800BC0"/>
    <w:rsid w:val="008013E4"/>
    <w:rsid w:val="00801796"/>
    <w:rsid w:val="00801958"/>
    <w:rsid w:val="00801AB9"/>
    <w:rsid w:val="00801B1C"/>
    <w:rsid w:val="00802341"/>
    <w:rsid w:val="0080246E"/>
    <w:rsid w:val="00802B78"/>
    <w:rsid w:val="00802DF3"/>
    <w:rsid w:val="008031FC"/>
    <w:rsid w:val="00803890"/>
    <w:rsid w:val="00803E82"/>
    <w:rsid w:val="008043DB"/>
    <w:rsid w:val="00804529"/>
    <w:rsid w:val="00804895"/>
    <w:rsid w:val="00805385"/>
    <w:rsid w:val="008057AE"/>
    <w:rsid w:val="008061D7"/>
    <w:rsid w:val="00806AB3"/>
    <w:rsid w:val="00806C0F"/>
    <w:rsid w:val="00807936"/>
    <w:rsid w:val="00807A78"/>
    <w:rsid w:val="00807AE1"/>
    <w:rsid w:val="00807AF9"/>
    <w:rsid w:val="00807BE5"/>
    <w:rsid w:val="00807CFA"/>
    <w:rsid w:val="00807DA5"/>
    <w:rsid w:val="00807DC1"/>
    <w:rsid w:val="00810007"/>
    <w:rsid w:val="0081034C"/>
    <w:rsid w:val="008104BB"/>
    <w:rsid w:val="0081063F"/>
    <w:rsid w:val="00810F89"/>
    <w:rsid w:val="00811A2B"/>
    <w:rsid w:val="00811C3A"/>
    <w:rsid w:val="008120DC"/>
    <w:rsid w:val="0081270E"/>
    <w:rsid w:val="00812CA7"/>
    <w:rsid w:val="00813018"/>
    <w:rsid w:val="00813148"/>
    <w:rsid w:val="008132C7"/>
    <w:rsid w:val="008134F9"/>
    <w:rsid w:val="008136A1"/>
    <w:rsid w:val="00813762"/>
    <w:rsid w:val="00813EB5"/>
    <w:rsid w:val="00814190"/>
    <w:rsid w:val="008143C7"/>
    <w:rsid w:val="00814FCC"/>
    <w:rsid w:val="0081505D"/>
    <w:rsid w:val="0081511F"/>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C27"/>
    <w:rsid w:val="00825D83"/>
    <w:rsid w:val="00825DD2"/>
    <w:rsid w:val="008262DF"/>
    <w:rsid w:val="00826B6F"/>
    <w:rsid w:val="0082700B"/>
    <w:rsid w:val="0082708B"/>
    <w:rsid w:val="008272B5"/>
    <w:rsid w:val="008274A9"/>
    <w:rsid w:val="008275C7"/>
    <w:rsid w:val="008277AB"/>
    <w:rsid w:val="00827D44"/>
    <w:rsid w:val="0083065E"/>
    <w:rsid w:val="00831381"/>
    <w:rsid w:val="008317E2"/>
    <w:rsid w:val="00831CCB"/>
    <w:rsid w:val="00831DDC"/>
    <w:rsid w:val="008324E8"/>
    <w:rsid w:val="00832709"/>
    <w:rsid w:val="00833386"/>
    <w:rsid w:val="00833398"/>
    <w:rsid w:val="0083347D"/>
    <w:rsid w:val="00833793"/>
    <w:rsid w:val="008337F3"/>
    <w:rsid w:val="00833BDB"/>
    <w:rsid w:val="008343F3"/>
    <w:rsid w:val="0083508A"/>
    <w:rsid w:val="00835129"/>
    <w:rsid w:val="0083581A"/>
    <w:rsid w:val="00835A88"/>
    <w:rsid w:val="00835AE0"/>
    <w:rsid w:val="00836023"/>
    <w:rsid w:val="00836390"/>
    <w:rsid w:val="00836564"/>
    <w:rsid w:val="00836AC1"/>
    <w:rsid w:val="00836B35"/>
    <w:rsid w:val="00837693"/>
    <w:rsid w:val="00837740"/>
    <w:rsid w:val="00837CE0"/>
    <w:rsid w:val="00840535"/>
    <w:rsid w:val="00840785"/>
    <w:rsid w:val="0084081F"/>
    <w:rsid w:val="008408C5"/>
    <w:rsid w:val="00840A5E"/>
    <w:rsid w:val="00840BB8"/>
    <w:rsid w:val="00840C43"/>
    <w:rsid w:val="00840F0C"/>
    <w:rsid w:val="008421F3"/>
    <w:rsid w:val="008422BD"/>
    <w:rsid w:val="0084276E"/>
    <w:rsid w:val="00842E16"/>
    <w:rsid w:val="008430C1"/>
    <w:rsid w:val="0084413B"/>
    <w:rsid w:val="008441AA"/>
    <w:rsid w:val="00844B5C"/>
    <w:rsid w:val="00844E77"/>
    <w:rsid w:val="008454C0"/>
    <w:rsid w:val="00845522"/>
    <w:rsid w:val="00846068"/>
    <w:rsid w:val="00846603"/>
    <w:rsid w:val="00846908"/>
    <w:rsid w:val="00846969"/>
    <w:rsid w:val="0084751A"/>
    <w:rsid w:val="008478BC"/>
    <w:rsid w:val="00850022"/>
    <w:rsid w:val="00850130"/>
    <w:rsid w:val="008512F9"/>
    <w:rsid w:val="0085193B"/>
    <w:rsid w:val="00851C56"/>
    <w:rsid w:val="00851D29"/>
    <w:rsid w:val="008520D6"/>
    <w:rsid w:val="008525EB"/>
    <w:rsid w:val="00852A05"/>
    <w:rsid w:val="00852A22"/>
    <w:rsid w:val="00853383"/>
    <w:rsid w:val="008538EB"/>
    <w:rsid w:val="00853B7D"/>
    <w:rsid w:val="00853F6B"/>
    <w:rsid w:val="00854097"/>
    <w:rsid w:val="00854393"/>
    <w:rsid w:val="00854B41"/>
    <w:rsid w:val="00855053"/>
    <w:rsid w:val="008550B3"/>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70E"/>
    <w:rsid w:val="00860A63"/>
    <w:rsid w:val="00860C8B"/>
    <w:rsid w:val="008616B9"/>
    <w:rsid w:val="0086188E"/>
    <w:rsid w:val="00861951"/>
    <w:rsid w:val="008623D9"/>
    <w:rsid w:val="00862E9B"/>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61F7"/>
    <w:rsid w:val="00866741"/>
    <w:rsid w:val="00866994"/>
    <w:rsid w:val="00866BB1"/>
    <w:rsid w:val="008705B5"/>
    <w:rsid w:val="0087074E"/>
    <w:rsid w:val="008709DD"/>
    <w:rsid w:val="00870ACE"/>
    <w:rsid w:val="00870D4F"/>
    <w:rsid w:val="00870D95"/>
    <w:rsid w:val="0087103E"/>
    <w:rsid w:val="00872378"/>
    <w:rsid w:val="008726E8"/>
    <w:rsid w:val="00873351"/>
    <w:rsid w:val="0087388F"/>
    <w:rsid w:val="00873ECB"/>
    <w:rsid w:val="00874348"/>
    <w:rsid w:val="0087435E"/>
    <w:rsid w:val="00874821"/>
    <w:rsid w:val="008749A5"/>
    <w:rsid w:val="00874CF4"/>
    <w:rsid w:val="00874E6B"/>
    <w:rsid w:val="00875312"/>
    <w:rsid w:val="00875F13"/>
    <w:rsid w:val="00876825"/>
    <w:rsid w:val="00876C5C"/>
    <w:rsid w:val="008773CB"/>
    <w:rsid w:val="00877839"/>
    <w:rsid w:val="008779C4"/>
    <w:rsid w:val="00877A5E"/>
    <w:rsid w:val="00877D35"/>
    <w:rsid w:val="00880037"/>
    <w:rsid w:val="008800B1"/>
    <w:rsid w:val="0088033D"/>
    <w:rsid w:val="0088082E"/>
    <w:rsid w:val="00881815"/>
    <w:rsid w:val="008818DA"/>
    <w:rsid w:val="00881982"/>
    <w:rsid w:val="0088259D"/>
    <w:rsid w:val="0088305F"/>
    <w:rsid w:val="00883564"/>
    <w:rsid w:val="00883604"/>
    <w:rsid w:val="0088384C"/>
    <w:rsid w:val="00883AC7"/>
    <w:rsid w:val="00884070"/>
    <w:rsid w:val="0088419E"/>
    <w:rsid w:val="00884C88"/>
    <w:rsid w:val="008851A2"/>
    <w:rsid w:val="00885933"/>
    <w:rsid w:val="0088620F"/>
    <w:rsid w:val="008865C2"/>
    <w:rsid w:val="00886905"/>
    <w:rsid w:val="00886997"/>
    <w:rsid w:val="00886B41"/>
    <w:rsid w:val="00886B9A"/>
    <w:rsid w:val="00886BC6"/>
    <w:rsid w:val="00886D5D"/>
    <w:rsid w:val="00887853"/>
    <w:rsid w:val="00887BBF"/>
    <w:rsid w:val="00887E3E"/>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C12"/>
    <w:rsid w:val="0089321F"/>
    <w:rsid w:val="008938B8"/>
    <w:rsid w:val="00893AE6"/>
    <w:rsid w:val="008945EE"/>
    <w:rsid w:val="0089467A"/>
    <w:rsid w:val="00894E16"/>
    <w:rsid w:val="00894F22"/>
    <w:rsid w:val="00895F75"/>
    <w:rsid w:val="00896237"/>
    <w:rsid w:val="008967DA"/>
    <w:rsid w:val="00896BB0"/>
    <w:rsid w:val="00896FFA"/>
    <w:rsid w:val="0089747F"/>
    <w:rsid w:val="0089790D"/>
    <w:rsid w:val="00897A26"/>
    <w:rsid w:val="00897BA8"/>
    <w:rsid w:val="00897C78"/>
    <w:rsid w:val="00897E3C"/>
    <w:rsid w:val="008A0028"/>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5327"/>
    <w:rsid w:val="008A58B5"/>
    <w:rsid w:val="008A61C7"/>
    <w:rsid w:val="008A674F"/>
    <w:rsid w:val="008A67BC"/>
    <w:rsid w:val="008A6A83"/>
    <w:rsid w:val="008A6B46"/>
    <w:rsid w:val="008A71FE"/>
    <w:rsid w:val="008A7B6F"/>
    <w:rsid w:val="008B07EF"/>
    <w:rsid w:val="008B0A87"/>
    <w:rsid w:val="008B0B11"/>
    <w:rsid w:val="008B0BED"/>
    <w:rsid w:val="008B0E9F"/>
    <w:rsid w:val="008B11D0"/>
    <w:rsid w:val="008B152E"/>
    <w:rsid w:val="008B1585"/>
    <w:rsid w:val="008B1809"/>
    <w:rsid w:val="008B1ED6"/>
    <w:rsid w:val="008B2B49"/>
    <w:rsid w:val="008B3210"/>
    <w:rsid w:val="008B326C"/>
    <w:rsid w:val="008B3608"/>
    <w:rsid w:val="008B41F9"/>
    <w:rsid w:val="008B456A"/>
    <w:rsid w:val="008B49E0"/>
    <w:rsid w:val="008B53C2"/>
    <w:rsid w:val="008B5556"/>
    <w:rsid w:val="008B55BB"/>
    <w:rsid w:val="008B56C3"/>
    <w:rsid w:val="008B576A"/>
    <w:rsid w:val="008B60FA"/>
    <w:rsid w:val="008B6154"/>
    <w:rsid w:val="008B6819"/>
    <w:rsid w:val="008B69CA"/>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E54"/>
    <w:rsid w:val="008C4ECC"/>
    <w:rsid w:val="008C4EEB"/>
    <w:rsid w:val="008C52B8"/>
    <w:rsid w:val="008C5581"/>
    <w:rsid w:val="008C598D"/>
    <w:rsid w:val="008C5A54"/>
    <w:rsid w:val="008C5EF2"/>
    <w:rsid w:val="008C60E0"/>
    <w:rsid w:val="008C677A"/>
    <w:rsid w:val="008C7598"/>
    <w:rsid w:val="008C7626"/>
    <w:rsid w:val="008C78B5"/>
    <w:rsid w:val="008C78FA"/>
    <w:rsid w:val="008D0317"/>
    <w:rsid w:val="008D0593"/>
    <w:rsid w:val="008D0B4D"/>
    <w:rsid w:val="008D0D33"/>
    <w:rsid w:val="008D106F"/>
    <w:rsid w:val="008D1D31"/>
    <w:rsid w:val="008D226A"/>
    <w:rsid w:val="008D2FFB"/>
    <w:rsid w:val="008D352F"/>
    <w:rsid w:val="008D362C"/>
    <w:rsid w:val="008D4478"/>
    <w:rsid w:val="008D5069"/>
    <w:rsid w:val="008D5D21"/>
    <w:rsid w:val="008D6116"/>
    <w:rsid w:val="008D6E8E"/>
    <w:rsid w:val="008D7463"/>
    <w:rsid w:val="008D75EB"/>
    <w:rsid w:val="008D7629"/>
    <w:rsid w:val="008D7A60"/>
    <w:rsid w:val="008E02EA"/>
    <w:rsid w:val="008E0503"/>
    <w:rsid w:val="008E0E52"/>
    <w:rsid w:val="008E16E2"/>
    <w:rsid w:val="008E189F"/>
    <w:rsid w:val="008E2379"/>
    <w:rsid w:val="008E25CA"/>
    <w:rsid w:val="008E3770"/>
    <w:rsid w:val="008E39F0"/>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7C"/>
    <w:rsid w:val="008F0799"/>
    <w:rsid w:val="008F0889"/>
    <w:rsid w:val="008F0F64"/>
    <w:rsid w:val="008F1514"/>
    <w:rsid w:val="008F1E5D"/>
    <w:rsid w:val="008F1FD4"/>
    <w:rsid w:val="008F207F"/>
    <w:rsid w:val="008F23BD"/>
    <w:rsid w:val="008F2885"/>
    <w:rsid w:val="008F28D4"/>
    <w:rsid w:val="008F2A04"/>
    <w:rsid w:val="008F2C1D"/>
    <w:rsid w:val="008F30D0"/>
    <w:rsid w:val="008F3EF4"/>
    <w:rsid w:val="008F4470"/>
    <w:rsid w:val="008F45CF"/>
    <w:rsid w:val="008F4744"/>
    <w:rsid w:val="008F47EB"/>
    <w:rsid w:val="008F4BEB"/>
    <w:rsid w:val="008F4DCA"/>
    <w:rsid w:val="008F4E7C"/>
    <w:rsid w:val="008F5383"/>
    <w:rsid w:val="008F5A7E"/>
    <w:rsid w:val="008F5FF0"/>
    <w:rsid w:val="008F61D1"/>
    <w:rsid w:val="008F6B5D"/>
    <w:rsid w:val="008F6C01"/>
    <w:rsid w:val="008F6CA0"/>
    <w:rsid w:val="008F6DEB"/>
    <w:rsid w:val="008F6E44"/>
    <w:rsid w:val="008F7CB4"/>
    <w:rsid w:val="009001B2"/>
    <w:rsid w:val="009004C6"/>
    <w:rsid w:val="0090076B"/>
    <w:rsid w:val="00900810"/>
    <w:rsid w:val="0090095F"/>
    <w:rsid w:val="00900B6D"/>
    <w:rsid w:val="00901DE0"/>
    <w:rsid w:val="00902251"/>
    <w:rsid w:val="009024C3"/>
    <w:rsid w:val="00902B44"/>
    <w:rsid w:val="0090340A"/>
    <w:rsid w:val="00903474"/>
    <w:rsid w:val="00903643"/>
    <w:rsid w:val="00903CDE"/>
    <w:rsid w:val="00903FC3"/>
    <w:rsid w:val="009040C0"/>
    <w:rsid w:val="009044F4"/>
    <w:rsid w:val="00904843"/>
    <w:rsid w:val="009053F2"/>
    <w:rsid w:val="00905477"/>
    <w:rsid w:val="009054CB"/>
    <w:rsid w:val="00905555"/>
    <w:rsid w:val="009055F6"/>
    <w:rsid w:val="00905B5D"/>
    <w:rsid w:val="00905E29"/>
    <w:rsid w:val="009063F8"/>
    <w:rsid w:val="009065CA"/>
    <w:rsid w:val="00906A9A"/>
    <w:rsid w:val="00906BB5"/>
    <w:rsid w:val="00906CE2"/>
    <w:rsid w:val="00906E37"/>
    <w:rsid w:val="00906EC4"/>
    <w:rsid w:val="00907576"/>
    <w:rsid w:val="00907723"/>
    <w:rsid w:val="00910328"/>
    <w:rsid w:val="0091081D"/>
    <w:rsid w:val="00910AD0"/>
    <w:rsid w:val="00910F44"/>
    <w:rsid w:val="00911430"/>
    <w:rsid w:val="00911977"/>
    <w:rsid w:val="00911E8B"/>
    <w:rsid w:val="0091238A"/>
    <w:rsid w:val="0091244A"/>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767A"/>
    <w:rsid w:val="00917D11"/>
    <w:rsid w:val="00921331"/>
    <w:rsid w:val="009213E7"/>
    <w:rsid w:val="00921866"/>
    <w:rsid w:val="0092216D"/>
    <w:rsid w:val="00922628"/>
    <w:rsid w:val="00922911"/>
    <w:rsid w:val="0092319A"/>
    <w:rsid w:val="0092383E"/>
    <w:rsid w:val="009238B5"/>
    <w:rsid w:val="009239C3"/>
    <w:rsid w:val="00923A07"/>
    <w:rsid w:val="00923C2F"/>
    <w:rsid w:val="00923E08"/>
    <w:rsid w:val="0092406A"/>
    <w:rsid w:val="009241D2"/>
    <w:rsid w:val="009246F8"/>
    <w:rsid w:val="009253A1"/>
    <w:rsid w:val="0092573D"/>
    <w:rsid w:val="009258FA"/>
    <w:rsid w:val="0092594A"/>
    <w:rsid w:val="00925B30"/>
    <w:rsid w:val="00926534"/>
    <w:rsid w:val="00926611"/>
    <w:rsid w:val="00926CC0"/>
    <w:rsid w:val="00926E2A"/>
    <w:rsid w:val="00926E8A"/>
    <w:rsid w:val="00927ED2"/>
    <w:rsid w:val="00930277"/>
    <w:rsid w:val="0093042F"/>
    <w:rsid w:val="009306B9"/>
    <w:rsid w:val="0093171F"/>
    <w:rsid w:val="0093193D"/>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491"/>
    <w:rsid w:val="00934503"/>
    <w:rsid w:val="0093457E"/>
    <w:rsid w:val="009347C6"/>
    <w:rsid w:val="0093497F"/>
    <w:rsid w:val="00934EA9"/>
    <w:rsid w:val="0093501D"/>
    <w:rsid w:val="009350D1"/>
    <w:rsid w:val="00935413"/>
    <w:rsid w:val="00935EC6"/>
    <w:rsid w:val="009361B5"/>
    <w:rsid w:val="00936649"/>
    <w:rsid w:val="00936BE3"/>
    <w:rsid w:val="00940037"/>
    <w:rsid w:val="0094013C"/>
    <w:rsid w:val="00940207"/>
    <w:rsid w:val="0094033D"/>
    <w:rsid w:val="0094039A"/>
    <w:rsid w:val="00940908"/>
    <w:rsid w:val="0094107B"/>
    <w:rsid w:val="009411BD"/>
    <w:rsid w:val="009414F2"/>
    <w:rsid w:val="00941738"/>
    <w:rsid w:val="00941E84"/>
    <w:rsid w:val="0094211F"/>
    <w:rsid w:val="009425F4"/>
    <w:rsid w:val="00942A6C"/>
    <w:rsid w:val="00942BFD"/>
    <w:rsid w:val="00943043"/>
    <w:rsid w:val="009435C8"/>
    <w:rsid w:val="009439C2"/>
    <w:rsid w:val="00943FC4"/>
    <w:rsid w:val="0094427E"/>
    <w:rsid w:val="00944819"/>
    <w:rsid w:val="0094485F"/>
    <w:rsid w:val="00944B6F"/>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AB2"/>
    <w:rsid w:val="00952ABE"/>
    <w:rsid w:val="00952B9B"/>
    <w:rsid w:val="009530BC"/>
    <w:rsid w:val="00953620"/>
    <w:rsid w:val="00953D20"/>
    <w:rsid w:val="00953D8B"/>
    <w:rsid w:val="00953EDA"/>
    <w:rsid w:val="00953F57"/>
    <w:rsid w:val="009542F0"/>
    <w:rsid w:val="00954CC3"/>
    <w:rsid w:val="00954E67"/>
    <w:rsid w:val="00955279"/>
    <w:rsid w:val="00956287"/>
    <w:rsid w:val="00956592"/>
    <w:rsid w:val="00956811"/>
    <w:rsid w:val="0095695A"/>
    <w:rsid w:val="00956997"/>
    <w:rsid w:val="00956A9C"/>
    <w:rsid w:val="00956D88"/>
    <w:rsid w:val="00956E18"/>
    <w:rsid w:val="0095704D"/>
    <w:rsid w:val="0095710E"/>
    <w:rsid w:val="00957129"/>
    <w:rsid w:val="00957C0B"/>
    <w:rsid w:val="00957CA4"/>
    <w:rsid w:val="00960650"/>
    <w:rsid w:val="00960A9B"/>
    <w:rsid w:val="00960C8E"/>
    <w:rsid w:val="00960E69"/>
    <w:rsid w:val="00961431"/>
    <w:rsid w:val="0096148F"/>
    <w:rsid w:val="009619DD"/>
    <w:rsid w:val="009619E9"/>
    <w:rsid w:val="00961ADA"/>
    <w:rsid w:val="00961B68"/>
    <w:rsid w:val="009621A8"/>
    <w:rsid w:val="00962749"/>
    <w:rsid w:val="00962DDE"/>
    <w:rsid w:val="00962FA2"/>
    <w:rsid w:val="009639DE"/>
    <w:rsid w:val="00964269"/>
    <w:rsid w:val="009642FF"/>
    <w:rsid w:val="00964411"/>
    <w:rsid w:val="00964D46"/>
    <w:rsid w:val="00964E1A"/>
    <w:rsid w:val="00964E41"/>
    <w:rsid w:val="0096591A"/>
    <w:rsid w:val="009662D8"/>
    <w:rsid w:val="00966530"/>
    <w:rsid w:val="009667CF"/>
    <w:rsid w:val="009667FC"/>
    <w:rsid w:val="00966861"/>
    <w:rsid w:val="009669F1"/>
    <w:rsid w:val="0096721E"/>
    <w:rsid w:val="009678A3"/>
    <w:rsid w:val="00967C8A"/>
    <w:rsid w:val="009704FB"/>
    <w:rsid w:val="0097057F"/>
    <w:rsid w:val="00970624"/>
    <w:rsid w:val="009706F5"/>
    <w:rsid w:val="00970B1F"/>
    <w:rsid w:val="0097121E"/>
    <w:rsid w:val="00971290"/>
    <w:rsid w:val="009714C9"/>
    <w:rsid w:val="00971597"/>
    <w:rsid w:val="00971E23"/>
    <w:rsid w:val="00971F9F"/>
    <w:rsid w:val="009723FE"/>
    <w:rsid w:val="009724A2"/>
    <w:rsid w:val="00972B33"/>
    <w:rsid w:val="00972C05"/>
    <w:rsid w:val="00972D2D"/>
    <w:rsid w:val="00972E99"/>
    <w:rsid w:val="00972F49"/>
    <w:rsid w:val="00973152"/>
    <w:rsid w:val="009732A7"/>
    <w:rsid w:val="009754F5"/>
    <w:rsid w:val="00975BAF"/>
    <w:rsid w:val="00976480"/>
    <w:rsid w:val="00976B49"/>
    <w:rsid w:val="0097774F"/>
    <w:rsid w:val="00977977"/>
    <w:rsid w:val="00977C36"/>
    <w:rsid w:val="00977C8F"/>
    <w:rsid w:val="00977C9A"/>
    <w:rsid w:val="009807A4"/>
    <w:rsid w:val="00980CAE"/>
    <w:rsid w:val="00981166"/>
    <w:rsid w:val="00981AC4"/>
    <w:rsid w:val="00981FF0"/>
    <w:rsid w:val="00982774"/>
    <w:rsid w:val="00982B38"/>
    <w:rsid w:val="00982B5A"/>
    <w:rsid w:val="00982B7A"/>
    <w:rsid w:val="00982F41"/>
    <w:rsid w:val="009833EC"/>
    <w:rsid w:val="00983641"/>
    <w:rsid w:val="00983AD1"/>
    <w:rsid w:val="00983C9B"/>
    <w:rsid w:val="009840A1"/>
    <w:rsid w:val="00984451"/>
    <w:rsid w:val="009846B4"/>
    <w:rsid w:val="00984C47"/>
    <w:rsid w:val="009851D6"/>
    <w:rsid w:val="009855E8"/>
    <w:rsid w:val="00985B65"/>
    <w:rsid w:val="009861E7"/>
    <w:rsid w:val="0098671B"/>
    <w:rsid w:val="00986735"/>
    <w:rsid w:val="0098700B"/>
    <w:rsid w:val="00990281"/>
    <w:rsid w:val="00990B43"/>
    <w:rsid w:val="00991DC0"/>
    <w:rsid w:val="0099207F"/>
    <w:rsid w:val="009923F7"/>
    <w:rsid w:val="00992616"/>
    <w:rsid w:val="00992CA4"/>
    <w:rsid w:val="00992CE3"/>
    <w:rsid w:val="0099307F"/>
    <w:rsid w:val="009932D7"/>
    <w:rsid w:val="00993368"/>
    <w:rsid w:val="00993C28"/>
    <w:rsid w:val="00993D26"/>
    <w:rsid w:val="0099428B"/>
    <w:rsid w:val="00994901"/>
    <w:rsid w:val="00995258"/>
    <w:rsid w:val="00995765"/>
    <w:rsid w:val="00995CBA"/>
    <w:rsid w:val="009963B5"/>
    <w:rsid w:val="00996504"/>
    <w:rsid w:val="009965B5"/>
    <w:rsid w:val="00996874"/>
    <w:rsid w:val="00996A3E"/>
    <w:rsid w:val="00996E50"/>
    <w:rsid w:val="00997C0F"/>
    <w:rsid w:val="00997D47"/>
    <w:rsid w:val="009A0078"/>
    <w:rsid w:val="009A02CA"/>
    <w:rsid w:val="009A0683"/>
    <w:rsid w:val="009A093F"/>
    <w:rsid w:val="009A0A10"/>
    <w:rsid w:val="009A0B83"/>
    <w:rsid w:val="009A10A5"/>
    <w:rsid w:val="009A1230"/>
    <w:rsid w:val="009A1AF6"/>
    <w:rsid w:val="009A1B4D"/>
    <w:rsid w:val="009A1DAB"/>
    <w:rsid w:val="009A1F7B"/>
    <w:rsid w:val="009A2259"/>
    <w:rsid w:val="009A23D9"/>
    <w:rsid w:val="009A23DF"/>
    <w:rsid w:val="009A28EA"/>
    <w:rsid w:val="009A2C1F"/>
    <w:rsid w:val="009A328E"/>
    <w:rsid w:val="009A34FE"/>
    <w:rsid w:val="009A3755"/>
    <w:rsid w:val="009A3ED1"/>
    <w:rsid w:val="009A4695"/>
    <w:rsid w:val="009A488C"/>
    <w:rsid w:val="009A4A72"/>
    <w:rsid w:val="009A54CF"/>
    <w:rsid w:val="009A625C"/>
    <w:rsid w:val="009A64AD"/>
    <w:rsid w:val="009A665F"/>
    <w:rsid w:val="009A69E7"/>
    <w:rsid w:val="009A6D49"/>
    <w:rsid w:val="009A6E70"/>
    <w:rsid w:val="009A6F06"/>
    <w:rsid w:val="009A754D"/>
    <w:rsid w:val="009A79BA"/>
    <w:rsid w:val="009B00DD"/>
    <w:rsid w:val="009B047C"/>
    <w:rsid w:val="009B0673"/>
    <w:rsid w:val="009B0AB9"/>
    <w:rsid w:val="009B0D4A"/>
    <w:rsid w:val="009B0ED1"/>
    <w:rsid w:val="009B0F04"/>
    <w:rsid w:val="009B12D2"/>
    <w:rsid w:val="009B1CF3"/>
    <w:rsid w:val="009B20CE"/>
    <w:rsid w:val="009B2109"/>
    <w:rsid w:val="009B2BD1"/>
    <w:rsid w:val="009B3044"/>
    <w:rsid w:val="009B311D"/>
    <w:rsid w:val="009B34B4"/>
    <w:rsid w:val="009B3E8D"/>
    <w:rsid w:val="009B47F9"/>
    <w:rsid w:val="009B4EDE"/>
    <w:rsid w:val="009B63CB"/>
    <w:rsid w:val="009B6D0A"/>
    <w:rsid w:val="009B6F17"/>
    <w:rsid w:val="009B73B1"/>
    <w:rsid w:val="009B7542"/>
    <w:rsid w:val="009B7C1F"/>
    <w:rsid w:val="009C02AD"/>
    <w:rsid w:val="009C04D4"/>
    <w:rsid w:val="009C0650"/>
    <w:rsid w:val="009C0C2D"/>
    <w:rsid w:val="009C2823"/>
    <w:rsid w:val="009C2B04"/>
    <w:rsid w:val="009C2C91"/>
    <w:rsid w:val="009C2E96"/>
    <w:rsid w:val="009C2F09"/>
    <w:rsid w:val="009C2F76"/>
    <w:rsid w:val="009C3ECA"/>
    <w:rsid w:val="009C415A"/>
    <w:rsid w:val="009C420C"/>
    <w:rsid w:val="009C4957"/>
    <w:rsid w:val="009C4D34"/>
    <w:rsid w:val="009C4D80"/>
    <w:rsid w:val="009C5120"/>
    <w:rsid w:val="009C5157"/>
    <w:rsid w:val="009C59AE"/>
    <w:rsid w:val="009C5D85"/>
    <w:rsid w:val="009C5DE8"/>
    <w:rsid w:val="009C5FCE"/>
    <w:rsid w:val="009C6573"/>
    <w:rsid w:val="009C6782"/>
    <w:rsid w:val="009C68E6"/>
    <w:rsid w:val="009C73C0"/>
    <w:rsid w:val="009C7509"/>
    <w:rsid w:val="009C77FB"/>
    <w:rsid w:val="009C7914"/>
    <w:rsid w:val="009C7984"/>
    <w:rsid w:val="009C7ED7"/>
    <w:rsid w:val="009D0609"/>
    <w:rsid w:val="009D091B"/>
    <w:rsid w:val="009D0A3A"/>
    <w:rsid w:val="009D124C"/>
    <w:rsid w:val="009D1480"/>
    <w:rsid w:val="009D1DAB"/>
    <w:rsid w:val="009D1F37"/>
    <w:rsid w:val="009D204D"/>
    <w:rsid w:val="009D29D5"/>
    <w:rsid w:val="009D2CBF"/>
    <w:rsid w:val="009D32AF"/>
    <w:rsid w:val="009D33F0"/>
    <w:rsid w:val="009D3547"/>
    <w:rsid w:val="009D3938"/>
    <w:rsid w:val="009D5620"/>
    <w:rsid w:val="009D566C"/>
    <w:rsid w:val="009D5C59"/>
    <w:rsid w:val="009D6EB8"/>
    <w:rsid w:val="009D7080"/>
    <w:rsid w:val="009E02EB"/>
    <w:rsid w:val="009E0562"/>
    <w:rsid w:val="009E0615"/>
    <w:rsid w:val="009E14FC"/>
    <w:rsid w:val="009E19EF"/>
    <w:rsid w:val="009E24E5"/>
    <w:rsid w:val="009E2857"/>
    <w:rsid w:val="009E2C3C"/>
    <w:rsid w:val="009E2D1D"/>
    <w:rsid w:val="009E301D"/>
    <w:rsid w:val="009E303D"/>
    <w:rsid w:val="009E3733"/>
    <w:rsid w:val="009E3BB7"/>
    <w:rsid w:val="009E3DD6"/>
    <w:rsid w:val="009E43AA"/>
    <w:rsid w:val="009E45FE"/>
    <w:rsid w:val="009E4935"/>
    <w:rsid w:val="009E4B96"/>
    <w:rsid w:val="009E4BB6"/>
    <w:rsid w:val="009E4F3A"/>
    <w:rsid w:val="009E5860"/>
    <w:rsid w:val="009E5981"/>
    <w:rsid w:val="009E59A0"/>
    <w:rsid w:val="009E611C"/>
    <w:rsid w:val="009E6BE6"/>
    <w:rsid w:val="009E6F5D"/>
    <w:rsid w:val="009F0702"/>
    <w:rsid w:val="009F0F55"/>
    <w:rsid w:val="009F1483"/>
    <w:rsid w:val="009F156D"/>
    <w:rsid w:val="009F1669"/>
    <w:rsid w:val="009F16BE"/>
    <w:rsid w:val="009F17E6"/>
    <w:rsid w:val="009F208D"/>
    <w:rsid w:val="009F215B"/>
    <w:rsid w:val="009F386F"/>
    <w:rsid w:val="009F3C26"/>
    <w:rsid w:val="009F4598"/>
    <w:rsid w:val="009F45AD"/>
    <w:rsid w:val="009F4BBD"/>
    <w:rsid w:val="009F583B"/>
    <w:rsid w:val="009F5C20"/>
    <w:rsid w:val="009F6079"/>
    <w:rsid w:val="009F6133"/>
    <w:rsid w:val="009F62E7"/>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D91"/>
    <w:rsid w:val="00A01ECD"/>
    <w:rsid w:val="00A021E5"/>
    <w:rsid w:val="00A027B9"/>
    <w:rsid w:val="00A03450"/>
    <w:rsid w:val="00A03927"/>
    <w:rsid w:val="00A03EFB"/>
    <w:rsid w:val="00A040EF"/>
    <w:rsid w:val="00A0466D"/>
    <w:rsid w:val="00A051E6"/>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906"/>
    <w:rsid w:val="00A13A25"/>
    <w:rsid w:val="00A142F4"/>
    <w:rsid w:val="00A1436E"/>
    <w:rsid w:val="00A144A5"/>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0D05"/>
    <w:rsid w:val="00A3188A"/>
    <w:rsid w:val="00A3193A"/>
    <w:rsid w:val="00A3200F"/>
    <w:rsid w:val="00A320AF"/>
    <w:rsid w:val="00A32334"/>
    <w:rsid w:val="00A3242A"/>
    <w:rsid w:val="00A32D43"/>
    <w:rsid w:val="00A33116"/>
    <w:rsid w:val="00A3331A"/>
    <w:rsid w:val="00A33479"/>
    <w:rsid w:val="00A335AB"/>
    <w:rsid w:val="00A336A4"/>
    <w:rsid w:val="00A338EF"/>
    <w:rsid w:val="00A342BF"/>
    <w:rsid w:val="00A343F9"/>
    <w:rsid w:val="00A34B9C"/>
    <w:rsid w:val="00A34BAD"/>
    <w:rsid w:val="00A35086"/>
    <w:rsid w:val="00A351A6"/>
    <w:rsid w:val="00A3529D"/>
    <w:rsid w:val="00A3533C"/>
    <w:rsid w:val="00A356CC"/>
    <w:rsid w:val="00A35E21"/>
    <w:rsid w:val="00A35F7A"/>
    <w:rsid w:val="00A36150"/>
    <w:rsid w:val="00A36A8B"/>
    <w:rsid w:val="00A36DC4"/>
    <w:rsid w:val="00A36EF4"/>
    <w:rsid w:val="00A36F77"/>
    <w:rsid w:val="00A3793B"/>
    <w:rsid w:val="00A405C2"/>
    <w:rsid w:val="00A40BF8"/>
    <w:rsid w:val="00A40C89"/>
    <w:rsid w:val="00A4113E"/>
    <w:rsid w:val="00A41205"/>
    <w:rsid w:val="00A417D1"/>
    <w:rsid w:val="00A41E4F"/>
    <w:rsid w:val="00A41EB9"/>
    <w:rsid w:val="00A432C1"/>
    <w:rsid w:val="00A43A69"/>
    <w:rsid w:val="00A43D11"/>
    <w:rsid w:val="00A44B06"/>
    <w:rsid w:val="00A44E6F"/>
    <w:rsid w:val="00A4526B"/>
    <w:rsid w:val="00A45406"/>
    <w:rsid w:val="00A4643A"/>
    <w:rsid w:val="00A470F7"/>
    <w:rsid w:val="00A476D8"/>
    <w:rsid w:val="00A4797E"/>
    <w:rsid w:val="00A47DD7"/>
    <w:rsid w:val="00A50450"/>
    <w:rsid w:val="00A504B9"/>
    <w:rsid w:val="00A50D59"/>
    <w:rsid w:val="00A51F21"/>
    <w:rsid w:val="00A522E2"/>
    <w:rsid w:val="00A52680"/>
    <w:rsid w:val="00A529E7"/>
    <w:rsid w:val="00A52AA8"/>
    <w:rsid w:val="00A53577"/>
    <w:rsid w:val="00A53F46"/>
    <w:rsid w:val="00A5437F"/>
    <w:rsid w:val="00A544E9"/>
    <w:rsid w:val="00A54527"/>
    <w:rsid w:val="00A5456E"/>
    <w:rsid w:val="00A553F3"/>
    <w:rsid w:val="00A554EF"/>
    <w:rsid w:val="00A55643"/>
    <w:rsid w:val="00A55DDE"/>
    <w:rsid w:val="00A55DF6"/>
    <w:rsid w:val="00A56E09"/>
    <w:rsid w:val="00A57157"/>
    <w:rsid w:val="00A5726D"/>
    <w:rsid w:val="00A574B6"/>
    <w:rsid w:val="00A577CF"/>
    <w:rsid w:val="00A57B5D"/>
    <w:rsid w:val="00A57DF1"/>
    <w:rsid w:val="00A60421"/>
    <w:rsid w:val="00A605A6"/>
    <w:rsid w:val="00A6090E"/>
    <w:rsid w:val="00A60C3A"/>
    <w:rsid w:val="00A60C88"/>
    <w:rsid w:val="00A60FB0"/>
    <w:rsid w:val="00A6108B"/>
    <w:rsid w:val="00A61BEF"/>
    <w:rsid w:val="00A6241D"/>
    <w:rsid w:val="00A624F7"/>
    <w:rsid w:val="00A62A5E"/>
    <w:rsid w:val="00A62BCD"/>
    <w:rsid w:val="00A62D62"/>
    <w:rsid w:val="00A62D9B"/>
    <w:rsid w:val="00A62E78"/>
    <w:rsid w:val="00A62EDE"/>
    <w:rsid w:val="00A630C6"/>
    <w:rsid w:val="00A63512"/>
    <w:rsid w:val="00A63B6E"/>
    <w:rsid w:val="00A640B6"/>
    <w:rsid w:val="00A64603"/>
    <w:rsid w:val="00A652EF"/>
    <w:rsid w:val="00A65E4F"/>
    <w:rsid w:val="00A662DF"/>
    <w:rsid w:val="00A66733"/>
    <w:rsid w:val="00A669D0"/>
    <w:rsid w:val="00A66D81"/>
    <w:rsid w:val="00A67787"/>
    <w:rsid w:val="00A67B25"/>
    <w:rsid w:val="00A705A4"/>
    <w:rsid w:val="00A71295"/>
    <w:rsid w:val="00A712EF"/>
    <w:rsid w:val="00A717F8"/>
    <w:rsid w:val="00A71862"/>
    <w:rsid w:val="00A71BE6"/>
    <w:rsid w:val="00A72003"/>
    <w:rsid w:val="00A7203A"/>
    <w:rsid w:val="00A72325"/>
    <w:rsid w:val="00A72326"/>
    <w:rsid w:val="00A72844"/>
    <w:rsid w:val="00A7284B"/>
    <w:rsid w:val="00A730C7"/>
    <w:rsid w:val="00A733F2"/>
    <w:rsid w:val="00A73891"/>
    <w:rsid w:val="00A7391B"/>
    <w:rsid w:val="00A73D8B"/>
    <w:rsid w:val="00A7411A"/>
    <w:rsid w:val="00A741AF"/>
    <w:rsid w:val="00A746B0"/>
    <w:rsid w:val="00A74B7C"/>
    <w:rsid w:val="00A74EE1"/>
    <w:rsid w:val="00A759CD"/>
    <w:rsid w:val="00A75EE4"/>
    <w:rsid w:val="00A75FB2"/>
    <w:rsid w:val="00A76346"/>
    <w:rsid w:val="00A7657E"/>
    <w:rsid w:val="00A7677D"/>
    <w:rsid w:val="00A76D02"/>
    <w:rsid w:val="00A76F6B"/>
    <w:rsid w:val="00A772D4"/>
    <w:rsid w:val="00A8042D"/>
    <w:rsid w:val="00A8071C"/>
    <w:rsid w:val="00A80825"/>
    <w:rsid w:val="00A808B6"/>
    <w:rsid w:val="00A80CFF"/>
    <w:rsid w:val="00A80E72"/>
    <w:rsid w:val="00A80EE4"/>
    <w:rsid w:val="00A810A3"/>
    <w:rsid w:val="00A813CF"/>
    <w:rsid w:val="00A813D9"/>
    <w:rsid w:val="00A81C23"/>
    <w:rsid w:val="00A81C4F"/>
    <w:rsid w:val="00A82111"/>
    <w:rsid w:val="00A82AE3"/>
    <w:rsid w:val="00A82DA1"/>
    <w:rsid w:val="00A8301F"/>
    <w:rsid w:val="00A839D0"/>
    <w:rsid w:val="00A83B08"/>
    <w:rsid w:val="00A83C0E"/>
    <w:rsid w:val="00A83D66"/>
    <w:rsid w:val="00A83E39"/>
    <w:rsid w:val="00A84977"/>
    <w:rsid w:val="00A84E5B"/>
    <w:rsid w:val="00A85115"/>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18F7"/>
    <w:rsid w:val="00A92045"/>
    <w:rsid w:val="00A92197"/>
    <w:rsid w:val="00A929D8"/>
    <w:rsid w:val="00A92CB4"/>
    <w:rsid w:val="00A930D7"/>
    <w:rsid w:val="00A930DB"/>
    <w:rsid w:val="00A93485"/>
    <w:rsid w:val="00A937B6"/>
    <w:rsid w:val="00A938A2"/>
    <w:rsid w:val="00A941C5"/>
    <w:rsid w:val="00A942F1"/>
    <w:rsid w:val="00A942FC"/>
    <w:rsid w:val="00A9437E"/>
    <w:rsid w:val="00A956DA"/>
    <w:rsid w:val="00A95B80"/>
    <w:rsid w:val="00A95D7A"/>
    <w:rsid w:val="00A95F97"/>
    <w:rsid w:val="00A96CD9"/>
    <w:rsid w:val="00A96DF1"/>
    <w:rsid w:val="00A96F2B"/>
    <w:rsid w:val="00A97311"/>
    <w:rsid w:val="00A9767A"/>
    <w:rsid w:val="00AA04FF"/>
    <w:rsid w:val="00AA07AF"/>
    <w:rsid w:val="00AA07EE"/>
    <w:rsid w:val="00AA0972"/>
    <w:rsid w:val="00AA0B4F"/>
    <w:rsid w:val="00AA0D1F"/>
    <w:rsid w:val="00AA16BF"/>
    <w:rsid w:val="00AA1AEC"/>
    <w:rsid w:val="00AA1B5B"/>
    <w:rsid w:val="00AA1C7F"/>
    <w:rsid w:val="00AA1EBA"/>
    <w:rsid w:val="00AA2A96"/>
    <w:rsid w:val="00AA3019"/>
    <w:rsid w:val="00AA34B2"/>
    <w:rsid w:val="00AA3767"/>
    <w:rsid w:val="00AA37FA"/>
    <w:rsid w:val="00AA3AF2"/>
    <w:rsid w:val="00AA3F35"/>
    <w:rsid w:val="00AA4342"/>
    <w:rsid w:val="00AA4720"/>
    <w:rsid w:val="00AA4988"/>
    <w:rsid w:val="00AA5A1E"/>
    <w:rsid w:val="00AA5E5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707"/>
    <w:rsid w:val="00AB40BB"/>
    <w:rsid w:val="00AB4B22"/>
    <w:rsid w:val="00AB4EBB"/>
    <w:rsid w:val="00AB591B"/>
    <w:rsid w:val="00AB5F4A"/>
    <w:rsid w:val="00AB6315"/>
    <w:rsid w:val="00AB6346"/>
    <w:rsid w:val="00AB675E"/>
    <w:rsid w:val="00AB6C6D"/>
    <w:rsid w:val="00AB6D28"/>
    <w:rsid w:val="00AB6FE1"/>
    <w:rsid w:val="00AB7FDE"/>
    <w:rsid w:val="00AC0390"/>
    <w:rsid w:val="00AC0BCD"/>
    <w:rsid w:val="00AC13F6"/>
    <w:rsid w:val="00AC1958"/>
    <w:rsid w:val="00AC1E97"/>
    <w:rsid w:val="00AC23C9"/>
    <w:rsid w:val="00AC275E"/>
    <w:rsid w:val="00AC279A"/>
    <w:rsid w:val="00AC3236"/>
    <w:rsid w:val="00AC35F0"/>
    <w:rsid w:val="00AC3909"/>
    <w:rsid w:val="00AC3BBF"/>
    <w:rsid w:val="00AC4345"/>
    <w:rsid w:val="00AC47AD"/>
    <w:rsid w:val="00AC48DB"/>
    <w:rsid w:val="00AC4A72"/>
    <w:rsid w:val="00AC524D"/>
    <w:rsid w:val="00AC589B"/>
    <w:rsid w:val="00AC5968"/>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9CB"/>
    <w:rsid w:val="00AD228C"/>
    <w:rsid w:val="00AD291E"/>
    <w:rsid w:val="00AD2B93"/>
    <w:rsid w:val="00AD3142"/>
    <w:rsid w:val="00AD3F6F"/>
    <w:rsid w:val="00AD4354"/>
    <w:rsid w:val="00AD4500"/>
    <w:rsid w:val="00AD458A"/>
    <w:rsid w:val="00AD4AE4"/>
    <w:rsid w:val="00AD4D20"/>
    <w:rsid w:val="00AD4D93"/>
    <w:rsid w:val="00AD4F11"/>
    <w:rsid w:val="00AD53E2"/>
    <w:rsid w:val="00AD5416"/>
    <w:rsid w:val="00AD611D"/>
    <w:rsid w:val="00AD6150"/>
    <w:rsid w:val="00AD73E6"/>
    <w:rsid w:val="00AE021E"/>
    <w:rsid w:val="00AE02ED"/>
    <w:rsid w:val="00AE035F"/>
    <w:rsid w:val="00AE092C"/>
    <w:rsid w:val="00AE0C3D"/>
    <w:rsid w:val="00AE0E2E"/>
    <w:rsid w:val="00AE0E83"/>
    <w:rsid w:val="00AE110B"/>
    <w:rsid w:val="00AE19E8"/>
    <w:rsid w:val="00AE1BC3"/>
    <w:rsid w:val="00AE1C94"/>
    <w:rsid w:val="00AE1E81"/>
    <w:rsid w:val="00AE2011"/>
    <w:rsid w:val="00AE386E"/>
    <w:rsid w:val="00AE3DAA"/>
    <w:rsid w:val="00AE4506"/>
    <w:rsid w:val="00AE461D"/>
    <w:rsid w:val="00AE4CB7"/>
    <w:rsid w:val="00AE5FA6"/>
    <w:rsid w:val="00AE632A"/>
    <w:rsid w:val="00AE6744"/>
    <w:rsid w:val="00AE6B33"/>
    <w:rsid w:val="00AE72EF"/>
    <w:rsid w:val="00AF04FB"/>
    <w:rsid w:val="00AF064A"/>
    <w:rsid w:val="00AF14BA"/>
    <w:rsid w:val="00AF14F8"/>
    <w:rsid w:val="00AF1F4E"/>
    <w:rsid w:val="00AF22CE"/>
    <w:rsid w:val="00AF26BB"/>
    <w:rsid w:val="00AF2B83"/>
    <w:rsid w:val="00AF2E1B"/>
    <w:rsid w:val="00AF390B"/>
    <w:rsid w:val="00AF46EA"/>
    <w:rsid w:val="00AF4EE6"/>
    <w:rsid w:val="00AF51E0"/>
    <w:rsid w:val="00AF58DF"/>
    <w:rsid w:val="00AF5D6C"/>
    <w:rsid w:val="00AF5DB2"/>
    <w:rsid w:val="00AF61B8"/>
    <w:rsid w:val="00AF680E"/>
    <w:rsid w:val="00AF6E66"/>
    <w:rsid w:val="00B008CE"/>
    <w:rsid w:val="00B00ABA"/>
    <w:rsid w:val="00B00C83"/>
    <w:rsid w:val="00B01310"/>
    <w:rsid w:val="00B01311"/>
    <w:rsid w:val="00B01622"/>
    <w:rsid w:val="00B0188E"/>
    <w:rsid w:val="00B0198C"/>
    <w:rsid w:val="00B01CC7"/>
    <w:rsid w:val="00B022B0"/>
    <w:rsid w:val="00B02BFD"/>
    <w:rsid w:val="00B02D62"/>
    <w:rsid w:val="00B031B5"/>
    <w:rsid w:val="00B037CC"/>
    <w:rsid w:val="00B03DFF"/>
    <w:rsid w:val="00B03F98"/>
    <w:rsid w:val="00B043AE"/>
    <w:rsid w:val="00B04C6C"/>
    <w:rsid w:val="00B04D48"/>
    <w:rsid w:val="00B050AE"/>
    <w:rsid w:val="00B05752"/>
    <w:rsid w:val="00B05802"/>
    <w:rsid w:val="00B060E2"/>
    <w:rsid w:val="00B06153"/>
    <w:rsid w:val="00B061C3"/>
    <w:rsid w:val="00B068AE"/>
    <w:rsid w:val="00B068F0"/>
    <w:rsid w:val="00B06A2A"/>
    <w:rsid w:val="00B06D16"/>
    <w:rsid w:val="00B076F2"/>
    <w:rsid w:val="00B0798B"/>
    <w:rsid w:val="00B07B05"/>
    <w:rsid w:val="00B101ED"/>
    <w:rsid w:val="00B106C1"/>
    <w:rsid w:val="00B1076C"/>
    <w:rsid w:val="00B10801"/>
    <w:rsid w:val="00B10A2C"/>
    <w:rsid w:val="00B10B07"/>
    <w:rsid w:val="00B10E23"/>
    <w:rsid w:val="00B10F8C"/>
    <w:rsid w:val="00B1138E"/>
    <w:rsid w:val="00B116CC"/>
    <w:rsid w:val="00B11DE3"/>
    <w:rsid w:val="00B1224E"/>
    <w:rsid w:val="00B12250"/>
    <w:rsid w:val="00B13809"/>
    <w:rsid w:val="00B1392E"/>
    <w:rsid w:val="00B13BF9"/>
    <w:rsid w:val="00B13D49"/>
    <w:rsid w:val="00B13E90"/>
    <w:rsid w:val="00B14033"/>
    <w:rsid w:val="00B14070"/>
    <w:rsid w:val="00B14118"/>
    <w:rsid w:val="00B146FC"/>
    <w:rsid w:val="00B14D8C"/>
    <w:rsid w:val="00B15079"/>
    <w:rsid w:val="00B15115"/>
    <w:rsid w:val="00B15344"/>
    <w:rsid w:val="00B15C07"/>
    <w:rsid w:val="00B160B7"/>
    <w:rsid w:val="00B16EBB"/>
    <w:rsid w:val="00B17123"/>
    <w:rsid w:val="00B171A6"/>
    <w:rsid w:val="00B176AE"/>
    <w:rsid w:val="00B17D1D"/>
    <w:rsid w:val="00B17E06"/>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0D1"/>
    <w:rsid w:val="00B23713"/>
    <w:rsid w:val="00B23772"/>
    <w:rsid w:val="00B238EB"/>
    <w:rsid w:val="00B247E8"/>
    <w:rsid w:val="00B252C5"/>
    <w:rsid w:val="00B255C2"/>
    <w:rsid w:val="00B25C2F"/>
    <w:rsid w:val="00B25E72"/>
    <w:rsid w:val="00B26178"/>
    <w:rsid w:val="00B26315"/>
    <w:rsid w:val="00B26A56"/>
    <w:rsid w:val="00B273A1"/>
    <w:rsid w:val="00B27E31"/>
    <w:rsid w:val="00B3014C"/>
    <w:rsid w:val="00B30434"/>
    <w:rsid w:val="00B306FB"/>
    <w:rsid w:val="00B307B0"/>
    <w:rsid w:val="00B30E30"/>
    <w:rsid w:val="00B30E4B"/>
    <w:rsid w:val="00B3110E"/>
    <w:rsid w:val="00B318C3"/>
    <w:rsid w:val="00B31AED"/>
    <w:rsid w:val="00B33412"/>
    <w:rsid w:val="00B342EF"/>
    <w:rsid w:val="00B344E2"/>
    <w:rsid w:val="00B348B0"/>
    <w:rsid w:val="00B34A69"/>
    <w:rsid w:val="00B34A7D"/>
    <w:rsid w:val="00B34A86"/>
    <w:rsid w:val="00B34CC1"/>
    <w:rsid w:val="00B3514C"/>
    <w:rsid w:val="00B35AFF"/>
    <w:rsid w:val="00B362DE"/>
    <w:rsid w:val="00B36519"/>
    <w:rsid w:val="00B366A2"/>
    <w:rsid w:val="00B36C38"/>
    <w:rsid w:val="00B3707C"/>
    <w:rsid w:val="00B37D2A"/>
    <w:rsid w:val="00B37D67"/>
    <w:rsid w:val="00B40240"/>
    <w:rsid w:val="00B4053A"/>
    <w:rsid w:val="00B4060D"/>
    <w:rsid w:val="00B407E1"/>
    <w:rsid w:val="00B40C45"/>
    <w:rsid w:val="00B41626"/>
    <w:rsid w:val="00B419FA"/>
    <w:rsid w:val="00B41E3A"/>
    <w:rsid w:val="00B41E7E"/>
    <w:rsid w:val="00B41FAB"/>
    <w:rsid w:val="00B4201B"/>
    <w:rsid w:val="00B421EE"/>
    <w:rsid w:val="00B423EC"/>
    <w:rsid w:val="00B4295E"/>
    <w:rsid w:val="00B429E4"/>
    <w:rsid w:val="00B4343C"/>
    <w:rsid w:val="00B4387C"/>
    <w:rsid w:val="00B43A29"/>
    <w:rsid w:val="00B43AC4"/>
    <w:rsid w:val="00B43BE0"/>
    <w:rsid w:val="00B43D9B"/>
    <w:rsid w:val="00B441A0"/>
    <w:rsid w:val="00B443C2"/>
    <w:rsid w:val="00B44F8F"/>
    <w:rsid w:val="00B45049"/>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E00"/>
    <w:rsid w:val="00B5201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7ED"/>
    <w:rsid w:val="00B5742D"/>
    <w:rsid w:val="00B5760F"/>
    <w:rsid w:val="00B57A09"/>
    <w:rsid w:val="00B57C06"/>
    <w:rsid w:val="00B6105A"/>
    <w:rsid w:val="00B61543"/>
    <w:rsid w:val="00B616C9"/>
    <w:rsid w:val="00B6180E"/>
    <w:rsid w:val="00B621E8"/>
    <w:rsid w:val="00B63066"/>
    <w:rsid w:val="00B6386A"/>
    <w:rsid w:val="00B638CA"/>
    <w:rsid w:val="00B6427F"/>
    <w:rsid w:val="00B64707"/>
    <w:rsid w:val="00B648FE"/>
    <w:rsid w:val="00B64E43"/>
    <w:rsid w:val="00B64F67"/>
    <w:rsid w:val="00B64F9B"/>
    <w:rsid w:val="00B657E0"/>
    <w:rsid w:val="00B6586F"/>
    <w:rsid w:val="00B660A3"/>
    <w:rsid w:val="00B6616D"/>
    <w:rsid w:val="00B66576"/>
    <w:rsid w:val="00B667EA"/>
    <w:rsid w:val="00B66B98"/>
    <w:rsid w:val="00B66DA1"/>
    <w:rsid w:val="00B673DB"/>
    <w:rsid w:val="00B67447"/>
    <w:rsid w:val="00B701C5"/>
    <w:rsid w:val="00B70469"/>
    <w:rsid w:val="00B70493"/>
    <w:rsid w:val="00B705A3"/>
    <w:rsid w:val="00B70C7C"/>
    <w:rsid w:val="00B7130C"/>
    <w:rsid w:val="00B71313"/>
    <w:rsid w:val="00B71640"/>
    <w:rsid w:val="00B716EF"/>
    <w:rsid w:val="00B71C13"/>
    <w:rsid w:val="00B71D45"/>
    <w:rsid w:val="00B72031"/>
    <w:rsid w:val="00B720A8"/>
    <w:rsid w:val="00B721BA"/>
    <w:rsid w:val="00B72AEB"/>
    <w:rsid w:val="00B72C5F"/>
    <w:rsid w:val="00B73A8E"/>
    <w:rsid w:val="00B74230"/>
    <w:rsid w:val="00B74808"/>
    <w:rsid w:val="00B7482A"/>
    <w:rsid w:val="00B758EC"/>
    <w:rsid w:val="00B75E46"/>
    <w:rsid w:val="00B75FD2"/>
    <w:rsid w:val="00B765AF"/>
    <w:rsid w:val="00B7696F"/>
    <w:rsid w:val="00B76A0A"/>
    <w:rsid w:val="00B76A90"/>
    <w:rsid w:val="00B76D3F"/>
    <w:rsid w:val="00B76F75"/>
    <w:rsid w:val="00B773F5"/>
    <w:rsid w:val="00B77530"/>
    <w:rsid w:val="00B77547"/>
    <w:rsid w:val="00B776E5"/>
    <w:rsid w:val="00B77A69"/>
    <w:rsid w:val="00B80518"/>
    <w:rsid w:val="00B80835"/>
    <w:rsid w:val="00B80E15"/>
    <w:rsid w:val="00B818EC"/>
    <w:rsid w:val="00B81A22"/>
    <w:rsid w:val="00B81F88"/>
    <w:rsid w:val="00B821EC"/>
    <w:rsid w:val="00B825DD"/>
    <w:rsid w:val="00B82777"/>
    <w:rsid w:val="00B82B9C"/>
    <w:rsid w:val="00B833B1"/>
    <w:rsid w:val="00B835DD"/>
    <w:rsid w:val="00B8393B"/>
    <w:rsid w:val="00B83E4B"/>
    <w:rsid w:val="00B83F06"/>
    <w:rsid w:val="00B84557"/>
    <w:rsid w:val="00B84641"/>
    <w:rsid w:val="00B8497A"/>
    <w:rsid w:val="00B84A49"/>
    <w:rsid w:val="00B853AE"/>
    <w:rsid w:val="00B85807"/>
    <w:rsid w:val="00B85A46"/>
    <w:rsid w:val="00B85E74"/>
    <w:rsid w:val="00B85E95"/>
    <w:rsid w:val="00B85F61"/>
    <w:rsid w:val="00B86410"/>
    <w:rsid w:val="00B86740"/>
    <w:rsid w:val="00B86D1C"/>
    <w:rsid w:val="00B8707F"/>
    <w:rsid w:val="00B8748E"/>
    <w:rsid w:val="00B9006A"/>
    <w:rsid w:val="00B9044A"/>
    <w:rsid w:val="00B9093C"/>
    <w:rsid w:val="00B9103A"/>
    <w:rsid w:val="00B91835"/>
    <w:rsid w:val="00B91CE0"/>
    <w:rsid w:val="00B9230E"/>
    <w:rsid w:val="00B9261C"/>
    <w:rsid w:val="00B92A70"/>
    <w:rsid w:val="00B92E8E"/>
    <w:rsid w:val="00B93165"/>
    <w:rsid w:val="00B938D6"/>
    <w:rsid w:val="00B9406F"/>
    <w:rsid w:val="00B94454"/>
    <w:rsid w:val="00B9448F"/>
    <w:rsid w:val="00B94AD1"/>
    <w:rsid w:val="00B94DB6"/>
    <w:rsid w:val="00B95239"/>
    <w:rsid w:val="00B958D0"/>
    <w:rsid w:val="00B95DC8"/>
    <w:rsid w:val="00B95DE4"/>
    <w:rsid w:val="00B95DF3"/>
    <w:rsid w:val="00B9620A"/>
    <w:rsid w:val="00B9661E"/>
    <w:rsid w:val="00B9674A"/>
    <w:rsid w:val="00B97076"/>
    <w:rsid w:val="00B97837"/>
    <w:rsid w:val="00B97967"/>
    <w:rsid w:val="00B97C2E"/>
    <w:rsid w:val="00B97DC9"/>
    <w:rsid w:val="00BA00F4"/>
    <w:rsid w:val="00BA0E61"/>
    <w:rsid w:val="00BA108B"/>
    <w:rsid w:val="00BA1543"/>
    <w:rsid w:val="00BA27F8"/>
    <w:rsid w:val="00BA2814"/>
    <w:rsid w:val="00BA2A78"/>
    <w:rsid w:val="00BA2F13"/>
    <w:rsid w:val="00BA33F4"/>
    <w:rsid w:val="00BA34DE"/>
    <w:rsid w:val="00BA3795"/>
    <w:rsid w:val="00BA3D57"/>
    <w:rsid w:val="00BA3DA0"/>
    <w:rsid w:val="00BA4217"/>
    <w:rsid w:val="00BA433E"/>
    <w:rsid w:val="00BA4913"/>
    <w:rsid w:val="00BA4C4C"/>
    <w:rsid w:val="00BA4C6F"/>
    <w:rsid w:val="00BA4D51"/>
    <w:rsid w:val="00BA5323"/>
    <w:rsid w:val="00BA5C0F"/>
    <w:rsid w:val="00BA6078"/>
    <w:rsid w:val="00BA60F3"/>
    <w:rsid w:val="00BA6179"/>
    <w:rsid w:val="00BA7273"/>
    <w:rsid w:val="00BA73AF"/>
    <w:rsid w:val="00BA75BF"/>
    <w:rsid w:val="00BA7DE2"/>
    <w:rsid w:val="00BA7DF1"/>
    <w:rsid w:val="00BA7E78"/>
    <w:rsid w:val="00BB05B1"/>
    <w:rsid w:val="00BB0AF9"/>
    <w:rsid w:val="00BB1188"/>
    <w:rsid w:val="00BB19CF"/>
    <w:rsid w:val="00BB1BFC"/>
    <w:rsid w:val="00BB1D17"/>
    <w:rsid w:val="00BB2561"/>
    <w:rsid w:val="00BB2603"/>
    <w:rsid w:val="00BB3314"/>
    <w:rsid w:val="00BB33C9"/>
    <w:rsid w:val="00BB374D"/>
    <w:rsid w:val="00BB383E"/>
    <w:rsid w:val="00BB4015"/>
    <w:rsid w:val="00BB4726"/>
    <w:rsid w:val="00BB4870"/>
    <w:rsid w:val="00BB4B88"/>
    <w:rsid w:val="00BB4E0E"/>
    <w:rsid w:val="00BB5A4A"/>
    <w:rsid w:val="00BB5AD5"/>
    <w:rsid w:val="00BB5E29"/>
    <w:rsid w:val="00BB6038"/>
    <w:rsid w:val="00BB63F3"/>
    <w:rsid w:val="00BB6753"/>
    <w:rsid w:val="00BB6767"/>
    <w:rsid w:val="00BB6A74"/>
    <w:rsid w:val="00BB6D02"/>
    <w:rsid w:val="00BB7040"/>
    <w:rsid w:val="00BB7384"/>
    <w:rsid w:val="00BC0066"/>
    <w:rsid w:val="00BC0517"/>
    <w:rsid w:val="00BC133C"/>
    <w:rsid w:val="00BC1B92"/>
    <w:rsid w:val="00BC2565"/>
    <w:rsid w:val="00BC2C46"/>
    <w:rsid w:val="00BC2CEE"/>
    <w:rsid w:val="00BC3D4D"/>
    <w:rsid w:val="00BC4041"/>
    <w:rsid w:val="00BC49B2"/>
    <w:rsid w:val="00BC522D"/>
    <w:rsid w:val="00BC5472"/>
    <w:rsid w:val="00BC5A76"/>
    <w:rsid w:val="00BC5B67"/>
    <w:rsid w:val="00BC5D10"/>
    <w:rsid w:val="00BC60C7"/>
    <w:rsid w:val="00BC6956"/>
    <w:rsid w:val="00BC7317"/>
    <w:rsid w:val="00BC7E5E"/>
    <w:rsid w:val="00BC7FD3"/>
    <w:rsid w:val="00BD0497"/>
    <w:rsid w:val="00BD0503"/>
    <w:rsid w:val="00BD0BE1"/>
    <w:rsid w:val="00BD0CBA"/>
    <w:rsid w:val="00BD106A"/>
    <w:rsid w:val="00BD10F6"/>
    <w:rsid w:val="00BD1EA2"/>
    <w:rsid w:val="00BD2888"/>
    <w:rsid w:val="00BD28A0"/>
    <w:rsid w:val="00BD2DB2"/>
    <w:rsid w:val="00BD3A9E"/>
    <w:rsid w:val="00BD4330"/>
    <w:rsid w:val="00BD4356"/>
    <w:rsid w:val="00BD4403"/>
    <w:rsid w:val="00BD531D"/>
    <w:rsid w:val="00BD5430"/>
    <w:rsid w:val="00BD5452"/>
    <w:rsid w:val="00BD5A7B"/>
    <w:rsid w:val="00BD64BE"/>
    <w:rsid w:val="00BD6670"/>
    <w:rsid w:val="00BD66D4"/>
    <w:rsid w:val="00BD6863"/>
    <w:rsid w:val="00BD7261"/>
    <w:rsid w:val="00BD7265"/>
    <w:rsid w:val="00BD732F"/>
    <w:rsid w:val="00BD73F2"/>
    <w:rsid w:val="00BD7928"/>
    <w:rsid w:val="00BD7D35"/>
    <w:rsid w:val="00BE00CE"/>
    <w:rsid w:val="00BE015D"/>
    <w:rsid w:val="00BE0383"/>
    <w:rsid w:val="00BE0551"/>
    <w:rsid w:val="00BE0750"/>
    <w:rsid w:val="00BE0A40"/>
    <w:rsid w:val="00BE0B71"/>
    <w:rsid w:val="00BE0CC1"/>
    <w:rsid w:val="00BE0FCF"/>
    <w:rsid w:val="00BE158A"/>
    <w:rsid w:val="00BE18EF"/>
    <w:rsid w:val="00BE1D59"/>
    <w:rsid w:val="00BE1E31"/>
    <w:rsid w:val="00BE2E73"/>
    <w:rsid w:val="00BE3088"/>
    <w:rsid w:val="00BE335C"/>
    <w:rsid w:val="00BE343B"/>
    <w:rsid w:val="00BE3661"/>
    <w:rsid w:val="00BE3966"/>
    <w:rsid w:val="00BE3C31"/>
    <w:rsid w:val="00BE3CEA"/>
    <w:rsid w:val="00BE3D97"/>
    <w:rsid w:val="00BE3F5F"/>
    <w:rsid w:val="00BE48A9"/>
    <w:rsid w:val="00BE48CB"/>
    <w:rsid w:val="00BE48D9"/>
    <w:rsid w:val="00BE49EC"/>
    <w:rsid w:val="00BE4DCA"/>
    <w:rsid w:val="00BE551B"/>
    <w:rsid w:val="00BE56FD"/>
    <w:rsid w:val="00BE5BD2"/>
    <w:rsid w:val="00BE5EB7"/>
    <w:rsid w:val="00BE613B"/>
    <w:rsid w:val="00BE6A85"/>
    <w:rsid w:val="00BE71CD"/>
    <w:rsid w:val="00BE7487"/>
    <w:rsid w:val="00BE76EE"/>
    <w:rsid w:val="00BE7955"/>
    <w:rsid w:val="00BE7A1D"/>
    <w:rsid w:val="00BE7A41"/>
    <w:rsid w:val="00BE7B9B"/>
    <w:rsid w:val="00BE7C31"/>
    <w:rsid w:val="00BF008F"/>
    <w:rsid w:val="00BF0174"/>
    <w:rsid w:val="00BF04C7"/>
    <w:rsid w:val="00BF0C52"/>
    <w:rsid w:val="00BF0C63"/>
    <w:rsid w:val="00BF111A"/>
    <w:rsid w:val="00BF1574"/>
    <w:rsid w:val="00BF1686"/>
    <w:rsid w:val="00BF1F4A"/>
    <w:rsid w:val="00BF2016"/>
    <w:rsid w:val="00BF2429"/>
    <w:rsid w:val="00BF2667"/>
    <w:rsid w:val="00BF26EE"/>
    <w:rsid w:val="00BF2A49"/>
    <w:rsid w:val="00BF399D"/>
    <w:rsid w:val="00BF3F99"/>
    <w:rsid w:val="00BF4694"/>
    <w:rsid w:val="00BF4BAB"/>
    <w:rsid w:val="00BF518D"/>
    <w:rsid w:val="00BF5252"/>
    <w:rsid w:val="00BF5CB4"/>
    <w:rsid w:val="00BF60F9"/>
    <w:rsid w:val="00BF6570"/>
    <w:rsid w:val="00BF6710"/>
    <w:rsid w:val="00BF6949"/>
    <w:rsid w:val="00BF74BB"/>
    <w:rsid w:val="00BF76D6"/>
    <w:rsid w:val="00BF7756"/>
    <w:rsid w:val="00BF77FA"/>
    <w:rsid w:val="00BF7806"/>
    <w:rsid w:val="00BF7B54"/>
    <w:rsid w:val="00C005E7"/>
    <w:rsid w:val="00C01108"/>
    <w:rsid w:val="00C011EB"/>
    <w:rsid w:val="00C01352"/>
    <w:rsid w:val="00C02682"/>
    <w:rsid w:val="00C02905"/>
    <w:rsid w:val="00C02DFF"/>
    <w:rsid w:val="00C02EF2"/>
    <w:rsid w:val="00C03970"/>
    <w:rsid w:val="00C039C8"/>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827"/>
    <w:rsid w:val="00C121D8"/>
    <w:rsid w:val="00C12FD8"/>
    <w:rsid w:val="00C13955"/>
    <w:rsid w:val="00C139B9"/>
    <w:rsid w:val="00C142B9"/>
    <w:rsid w:val="00C14643"/>
    <w:rsid w:val="00C14B4A"/>
    <w:rsid w:val="00C14E10"/>
    <w:rsid w:val="00C1560F"/>
    <w:rsid w:val="00C15DCF"/>
    <w:rsid w:val="00C15E13"/>
    <w:rsid w:val="00C15E8A"/>
    <w:rsid w:val="00C1641B"/>
    <w:rsid w:val="00C16A1B"/>
    <w:rsid w:val="00C16C8B"/>
    <w:rsid w:val="00C16D29"/>
    <w:rsid w:val="00C16DE1"/>
    <w:rsid w:val="00C17979"/>
    <w:rsid w:val="00C20478"/>
    <w:rsid w:val="00C20924"/>
    <w:rsid w:val="00C20B14"/>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3B"/>
    <w:rsid w:val="00C248C0"/>
    <w:rsid w:val="00C24986"/>
    <w:rsid w:val="00C24EFE"/>
    <w:rsid w:val="00C25CCF"/>
    <w:rsid w:val="00C26790"/>
    <w:rsid w:val="00C26F8D"/>
    <w:rsid w:val="00C2720E"/>
    <w:rsid w:val="00C2733C"/>
    <w:rsid w:val="00C27D97"/>
    <w:rsid w:val="00C3037A"/>
    <w:rsid w:val="00C304F3"/>
    <w:rsid w:val="00C307B6"/>
    <w:rsid w:val="00C3090F"/>
    <w:rsid w:val="00C30A8A"/>
    <w:rsid w:val="00C30C06"/>
    <w:rsid w:val="00C30D0A"/>
    <w:rsid w:val="00C3139C"/>
    <w:rsid w:val="00C31835"/>
    <w:rsid w:val="00C31948"/>
    <w:rsid w:val="00C32841"/>
    <w:rsid w:val="00C332C0"/>
    <w:rsid w:val="00C3353B"/>
    <w:rsid w:val="00C340C5"/>
    <w:rsid w:val="00C34625"/>
    <w:rsid w:val="00C3476D"/>
    <w:rsid w:val="00C34775"/>
    <w:rsid w:val="00C34814"/>
    <w:rsid w:val="00C34E1C"/>
    <w:rsid w:val="00C3521F"/>
    <w:rsid w:val="00C3542F"/>
    <w:rsid w:val="00C35477"/>
    <w:rsid w:val="00C354D1"/>
    <w:rsid w:val="00C3663D"/>
    <w:rsid w:val="00C36C31"/>
    <w:rsid w:val="00C36F84"/>
    <w:rsid w:val="00C37072"/>
    <w:rsid w:val="00C37258"/>
    <w:rsid w:val="00C40A33"/>
    <w:rsid w:val="00C40F97"/>
    <w:rsid w:val="00C41526"/>
    <w:rsid w:val="00C41736"/>
    <w:rsid w:val="00C418CE"/>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AB7"/>
    <w:rsid w:val="00C46007"/>
    <w:rsid w:val="00C4604D"/>
    <w:rsid w:val="00C460FE"/>
    <w:rsid w:val="00C46784"/>
    <w:rsid w:val="00C46C06"/>
    <w:rsid w:val="00C46D54"/>
    <w:rsid w:val="00C479BA"/>
    <w:rsid w:val="00C47A8D"/>
    <w:rsid w:val="00C47BD6"/>
    <w:rsid w:val="00C47C9A"/>
    <w:rsid w:val="00C50105"/>
    <w:rsid w:val="00C50B1D"/>
    <w:rsid w:val="00C50E9A"/>
    <w:rsid w:val="00C516B3"/>
    <w:rsid w:val="00C51779"/>
    <w:rsid w:val="00C518A9"/>
    <w:rsid w:val="00C522E7"/>
    <w:rsid w:val="00C52C0C"/>
    <w:rsid w:val="00C52FB7"/>
    <w:rsid w:val="00C536DF"/>
    <w:rsid w:val="00C53BD1"/>
    <w:rsid w:val="00C53CC7"/>
    <w:rsid w:val="00C53CDB"/>
    <w:rsid w:val="00C53D03"/>
    <w:rsid w:val="00C53FA8"/>
    <w:rsid w:val="00C53FAF"/>
    <w:rsid w:val="00C5443C"/>
    <w:rsid w:val="00C54529"/>
    <w:rsid w:val="00C5452D"/>
    <w:rsid w:val="00C54C5C"/>
    <w:rsid w:val="00C54D1F"/>
    <w:rsid w:val="00C56592"/>
    <w:rsid w:val="00C569E2"/>
    <w:rsid w:val="00C56C4E"/>
    <w:rsid w:val="00C578BD"/>
    <w:rsid w:val="00C57D65"/>
    <w:rsid w:val="00C609C7"/>
    <w:rsid w:val="00C60D54"/>
    <w:rsid w:val="00C60DA0"/>
    <w:rsid w:val="00C60EBF"/>
    <w:rsid w:val="00C61677"/>
    <w:rsid w:val="00C61E91"/>
    <w:rsid w:val="00C62051"/>
    <w:rsid w:val="00C624D2"/>
    <w:rsid w:val="00C627AD"/>
    <w:rsid w:val="00C629A0"/>
    <w:rsid w:val="00C629CF"/>
    <w:rsid w:val="00C62A73"/>
    <w:rsid w:val="00C62C7F"/>
    <w:rsid w:val="00C62D98"/>
    <w:rsid w:val="00C62D9F"/>
    <w:rsid w:val="00C6319F"/>
    <w:rsid w:val="00C633E2"/>
    <w:rsid w:val="00C634E9"/>
    <w:rsid w:val="00C636F0"/>
    <w:rsid w:val="00C641EF"/>
    <w:rsid w:val="00C64218"/>
    <w:rsid w:val="00C643D0"/>
    <w:rsid w:val="00C64A81"/>
    <w:rsid w:val="00C64CB0"/>
    <w:rsid w:val="00C65363"/>
    <w:rsid w:val="00C65433"/>
    <w:rsid w:val="00C65A9D"/>
    <w:rsid w:val="00C65B08"/>
    <w:rsid w:val="00C6626C"/>
    <w:rsid w:val="00C66505"/>
    <w:rsid w:val="00C66A1B"/>
    <w:rsid w:val="00C66AD9"/>
    <w:rsid w:val="00C66E2A"/>
    <w:rsid w:val="00C66EA0"/>
    <w:rsid w:val="00C67085"/>
    <w:rsid w:val="00C678F2"/>
    <w:rsid w:val="00C701F6"/>
    <w:rsid w:val="00C703F0"/>
    <w:rsid w:val="00C7051C"/>
    <w:rsid w:val="00C70BB4"/>
    <w:rsid w:val="00C70CBE"/>
    <w:rsid w:val="00C71308"/>
    <w:rsid w:val="00C7132E"/>
    <w:rsid w:val="00C717FF"/>
    <w:rsid w:val="00C71887"/>
    <w:rsid w:val="00C71939"/>
    <w:rsid w:val="00C728C7"/>
    <w:rsid w:val="00C73BE9"/>
    <w:rsid w:val="00C73CC0"/>
    <w:rsid w:val="00C74084"/>
    <w:rsid w:val="00C7445D"/>
    <w:rsid w:val="00C744E3"/>
    <w:rsid w:val="00C7491B"/>
    <w:rsid w:val="00C752C1"/>
    <w:rsid w:val="00C75BF9"/>
    <w:rsid w:val="00C75D98"/>
    <w:rsid w:val="00C76385"/>
    <w:rsid w:val="00C7662D"/>
    <w:rsid w:val="00C76E2C"/>
    <w:rsid w:val="00C77017"/>
    <w:rsid w:val="00C77372"/>
    <w:rsid w:val="00C7755D"/>
    <w:rsid w:val="00C776C6"/>
    <w:rsid w:val="00C80164"/>
    <w:rsid w:val="00C80D2B"/>
    <w:rsid w:val="00C81D3E"/>
    <w:rsid w:val="00C81D92"/>
    <w:rsid w:val="00C8225E"/>
    <w:rsid w:val="00C82277"/>
    <w:rsid w:val="00C8280B"/>
    <w:rsid w:val="00C82B64"/>
    <w:rsid w:val="00C82CDD"/>
    <w:rsid w:val="00C83343"/>
    <w:rsid w:val="00C83AEC"/>
    <w:rsid w:val="00C83B70"/>
    <w:rsid w:val="00C83E04"/>
    <w:rsid w:val="00C8400E"/>
    <w:rsid w:val="00C84EDF"/>
    <w:rsid w:val="00C854EF"/>
    <w:rsid w:val="00C8562F"/>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849"/>
    <w:rsid w:val="00C91E6F"/>
    <w:rsid w:val="00C92421"/>
    <w:rsid w:val="00C927C5"/>
    <w:rsid w:val="00C942D2"/>
    <w:rsid w:val="00C943BA"/>
    <w:rsid w:val="00C94E4B"/>
    <w:rsid w:val="00C94F3E"/>
    <w:rsid w:val="00C953F5"/>
    <w:rsid w:val="00C9584A"/>
    <w:rsid w:val="00C959DC"/>
    <w:rsid w:val="00C95D62"/>
    <w:rsid w:val="00C95DB2"/>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0C9"/>
    <w:rsid w:val="00CA4828"/>
    <w:rsid w:val="00CA5260"/>
    <w:rsid w:val="00CA5506"/>
    <w:rsid w:val="00CA5EAA"/>
    <w:rsid w:val="00CA5EF0"/>
    <w:rsid w:val="00CA5F35"/>
    <w:rsid w:val="00CA5F63"/>
    <w:rsid w:val="00CA5FAB"/>
    <w:rsid w:val="00CA6B65"/>
    <w:rsid w:val="00CA6DD4"/>
    <w:rsid w:val="00CA72C2"/>
    <w:rsid w:val="00CA7528"/>
    <w:rsid w:val="00CA7C38"/>
    <w:rsid w:val="00CA7F47"/>
    <w:rsid w:val="00CB0423"/>
    <w:rsid w:val="00CB0744"/>
    <w:rsid w:val="00CB0DE7"/>
    <w:rsid w:val="00CB1050"/>
    <w:rsid w:val="00CB10B1"/>
    <w:rsid w:val="00CB1CF8"/>
    <w:rsid w:val="00CB1ED9"/>
    <w:rsid w:val="00CB2517"/>
    <w:rsid w:val="00CB29AE"/>
    <w:rsid w:val="00CB2F69"/>
    <w:rsid w:val="00CB30D7"/>
    <w:rsid w:val="00CB31BF"/>
    <w:rsid w:val="00CB3223"/>
    <w:rsid w:val="00CB35A8"/>
    <w:rsid w:val="00CB35BB"/>
    <w:rsid w:val="00CB364A"/>
    <w:rsid w:val="00CB3758"/>
    <w:rsid w:val="00CB3997"/>
    <w:rsid w:val="00CB3A83"/>
    <w:rsid w:val="00CB3B7C"/>
    <w:rsid w:val="00CB4466"/>
    <w:rsid w:val="00CB472F"/>
    <w:rsid w:val="00CB4A7D"/>
    <w:rsid w:val="00CB4BE5"/>
    <w:rsid w:val="00CB4FA3"/>
    <w:rsid w:val="00CB50CA"/>
    <w:rsid w:val="00CB5D06"/>
    <w:rsid w:val="00CB5DA3"/>
    <w:rsid w:val="00CB6C15"/>
    <w:rsid w:val="00CB703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8FD"/>
    <w:rsid w:val="00CC3DC7"/>
    <w:rsid w:val="00CC594B"/>
    <w:rsid w:val="00CC5E1A"/>
    <w:rsid w:val="00CC63D5"/>
    <w:rsid w:val="00CC6BF1"/>
    <w:rsid w:val="00CC6C20"/>
    <w:rsid w:val="00CC6D97"/>
    <w:rsid w:val="00CC7A78"/>
    <w:rsid w:val="00CD03C3"/>
    <w:rsid w:val="00CD053C"/>
    <w:rsid w:val="00CD071A"/>
    <w:rsid w:val="00CD1306"/>
    <w:rsid w:val="00CD1DA2"/>
    <w:rsid w:val="00CD2B23"/>
    <w:rsid w:val="00CD310A"/>
    <w:rsid w:val="00CD3660"/>
    <w:rsid w:val="00CD3898"/>
    <w:rsid w:val="00CD3CE7"/>
    <w:rsid w:val="00CD4254"/>
    <w:rsid w:val="00CD44AF"/>
    <w:rsid w:val="00CD4904"/>
    <w:rsid w:val="00CD58FF"/>
    <w:rsid w:val="00CD5A53"/>
    <w:rsid w:val="00CD5F7C"/>
    <w:rsid w:val="00CD60A7"/>
    <w:rsid w:val="00CD6CA9"/>
    <w:rsid w:val="00CD72EB"/>
    <w:rsid w:val="00CD738C"/>
    <w:rsid w:val="00CD74BD"/>
    <w:rsid w:val="00CD7678"/>
    <w:rsid w:val="00CD785D"/>
    <w:rsid w:val="00CD7BB0"/>
    <w:rsid w:val="00CE0A84"/>
    <w:rsid w:val="00CE1846"/>
    <w:rsid w:val="00CE1C9B"/>
    <w:rsid w:val="00CE1E28"/>
    <w:rsid w:val="00CE1F28"/>
    <w:rsid w:val="00CE2183"/>
    <w:rsid w:val="00CE2366"/>
    <w:rsid w:val="00CE25E8"/>
    <w:rsid w:val="00CE2798"/>
    <w:rsid w:val="00CE283D"/>
    <w:rsid w:val="00CE2F17"/>
    <w:rsid w:val="00CE3171"/>
    <w:rsid w:val="00CE3442"/>
    <w:rsid w:val="00CE35B8"/>
    <w:rsid w:val="00CE3A7A"/>
    <w:rsid w:val="00CE41CE"/>
    <w:rsid w:val="00CE443D"/>
    <w:rsid w:val="00CE485C"/>
    <w:rsid w:val="00CE4A0E"/>
    <w:rsid w:val="00CE5025"/>
    <w:rsid w:val="00CE50F8"/>
    <w:rsid w:val="00CE5238"/>
    <w:rsid w:val="00CE5239"/>
    <w:rsid w:val="00CE5F1B"/>
    <w:rsid w:val="00CE6775"/>
    <w:rsid w:val="00CE6EAD"/>
    <w:rsid w:val="00CE6EFA"/>
    <w:rsid w:val="00CE7524"/>
    <w:rsid w:val="00CE7CDB"/>
    <w:rsid w:val="00CE7EEB"/>
    <w:rsid w:val="00CF0730"/>
    <w:rsid w:val="00CF07DE"/>
    <w:rsid w:val="00CF087D"/>
    <w:rsid w:val="00CF0C91"/>
    <w:rsid w:val="00CF0F6D"/>
    <w:rsid w:val="00CF1316"/>
    <w:rsid w:val="00CF13A4"/>
    <w:rsid w:val="00CF1556"/>
    <w:rsid w:val="00CF188C"/>
    <w:rsid w:val="00CF1A22"/>
    <w:rsid w:val="00CF21DE"/>
    <w:rsid w:val="00CF2221"/>
    <w:rsid w:val="00CF3580"/>
    <w:rsid w:val="00CF415C"/>
    <w:rsid w:val="00CF415E"/>
    <w:rsid w:val="00CF4161"/>
    <w:rsid w:val="00CF47E9"/>
    <w:rsid w:val="00CF6EAC"/>
    <w:rsid w:val="00CF78DD"/>
    <w:rsid w:val="00CF7D54"/>
    <w:rsid w:val="00CF7D6B"/>
    <w:rsid w:val="00CF7DB1"/>
    <w:rsid w:val="00CF7F59"/>
    <w:rsid w:val="00D00139"/>
    <w:rsid w:val="00D00304"/>
    <w:rsid w:val="00D00B32"/>
    <w:rsid w:val="00D0102A"/>
    <w:rsid w:val="00D014F8"/>
    <w:rsid w:val="00D01776"/>
    <w:rsid w:val="00D01C5E"/>
    <w:rsid w:val="00D02497"/>
    <w:rsid w:val="00D0249C"/>
    <w:rsid w:val="00D026B8"/>
    <w:rsid w:val="00D027B5"/>
    <w:rsid w:val="00D0284B"/>
    <w:rsid w:val="00D02A55"/>
    <w:rsid w:val="00D02B02"/>
    <w:rsid w:val="00D02BCC"/>
    <w:rsid w:val="00D034AC"/>
    <w:rsid w:val="00D03D95"/>
    <w:rsid w:val="00D046A2"/>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327"/>
    <w:rsid w:val="00D10B20"/>
    <w:rsid w:val="00D10E6A"/>
    <w:rsid w:val="00D11474"/>
    <w:rsid w:val="00D11E99"/>
    <w:rsid w:val="00D12181"/>
    <w:rsid w:val="00D123FA"/>
    <w:rsid w:val="00D12495"/>
    <w:rsid w:val="00D1262C"/>
    <w:rsid w:val="00D12B67"/>
    <w:rsid w:val="00D12C98"/>
    <w:rsid w:val="00D12D58"/>
    <w:rsid w:val="00D1385D"/>
    <w:rsid w:val="00D15068"/>
    <w:rsid w:val="00D1522A"/>
    <w:rsid w:val="00D156C9"/>
    <w:rsid w:val="00D15864"/>
    <w:rsid w:val="00D1586C"/>
    <w:rsid w:val="00D161D9"/>
    <w:rsid w:val="00D16612"/>
    <w:rsid w:val="00D16892"/>
    <w:rsid w:val="00D1692B"/>
    <w:rsid w:val="00D16A00"/>
    <w:rsid w:val="00D16D63"/>
    <w:rsid w:val="00D17648"/>
    <w:rsid w:val="00D17CE5"/>
    <w:rsid w:val="00D200FD"/>
    <w:rsid w:val="00D2020F"/>
    <w:rsid w:val="00D20924"/>
    <w:rsid w:val="00D2097C"/>
    <w:rsid w:val="00D20B9D"/>
    <w:rsid w:val="00D20D97"/>
    <w:rsid w:val="00D21067"/>
    <w:rsid w:val="00D213D5"/>
    <w:rsid w:val="00D2181A"/>
    <w:rsid w:val="00D21A72"/>
    <w:rsid w:val="00D21B52"/>
    <w:rsid w:val="00D228A6"/>
    <w:rsid w:val="00D22E8B"/>
    <w:rsid w:val="00D22FB3"/>
    <w:rsid w:val="00D234CC"/>
    <w:rsid w:val="00D237B0"/>
    <w:rsid w:val="00D23807"/>
    <w:rsid w:val="00D23C46"/>
    <w:rsid w:val="00D23CF5"/>
    <w:rsid w:val="00D23F64"/>
    <w:rsid w:val="00D2406B"/>
    <w:rsid w:val="00D24BEE"/>
    <w:rsid w:val="00D2505A"/>
    <w:rsid w:val="00D25135"/>
    <w:rsid w:val="00D251A7"/>
    <w:rsid w:val="00D2520F"/>
    <w:rsid w:val="00D253DF"/>
    <w:rsid w:val="00D254A4"/>
    <w:rsid w:val="00D25979"/>
    <w:rsid w:val="00D25F9A"/>
    <w:rsid w:val="00D2618D"/>
    <w:rsid w:val="00D267D5"/>
    <w:rsid w:val="00D2684F"/>
    <w:rsid w:val="00D26FE0"/>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BF5"/>
    <w:rsid w:val="00D33213"/>
    <w:rsid w:val="00D33578"/>
    <w:rsid w:val="00D33839"/>
    <w:rsid w:val="00D33E36"/>
    <w:rsid w:val="00D340CA"/>
    <w:rsid w:val="00D34452"/>
    <w:rsid w:val="00D34658"/>
    <w:rsid w:val="00D3471D"/>
    <w:rsid w:val="00D34764"/>
    <w:rsid w:val="00D34A12"/>
    <w:rsid w:val="00D35540"/>
    <w:rsid w:val="00D35974"/>
    <w:rsid w:val="00D35F47"/>
    <w:rsid w:val="00D360E0"/>
    <w:rsid w:val="00D3632F"/>
    <w:rsid w:val="00D3644F"/>
    <w:rsid w:val="00D364AE"/>
    <w:rsid w:val="00D364DF"/>
    <w:rsid w:val="00D36ED6"/>
    <w:rsid w:val="00D3710B"/>
    <w:rsid w:val="00D37169"/>
    <w:rsid w:val="00D3744C"/>
    <w:rsid w:val="00D377EB"/>
    <w:rsid w:val="00D37ECA"/>
    <w:rsid w:val="00D400D5"/>
    <w:rsid w:val="00D4036C"/>
    <w:rsid w:val="00D406E0"/>
    <w:rsid w:val="00D409E4"/>
    <w:rsid w:val="00D40A85"/>
    <w:rsid w:val="00D40FE9"/>
    <w:rsid w:val="00D41C7B"/>
    <w:rsid w:val="00D41EAD"/>
    <w:rsid w:val="00D42609"/>
    <w:rsid w:val="00D4359D"/>
    <w:rsid w:val="00D43634"/>
    <w:rsid w:val="00D43ACD"/>
    <w:rsid w:val="00D43B0A"/>
    <w:rsid w:val="00D43FB7"/>
    <w:rsid w:val="00D44A2C"/>
    <w:rsid w:val="00D44BB2"/>
    <w:rsid w:val="00D44E35"/>
    <w:rsid w:val="00D45BCD"/>
    <w:rsid w:val="00D45DD4"/>
    <w:rsid w:val="00D46462"/>
    <w:rsid w:val="00D4711F"/>
    <w:rsid w:val="00D47758"/>
    <w:rsid w:val="00D47CC7"/>
    <w:rsid w:val="00D5033E"/>
    <w:rsid w:val="00D50559"/>
    <w:rsid w:val="00D50705"/>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CDD"/>
    <w:rsid w:val="00D53D54"/>
    <w:rsid w:val="00D543DB"/>
    <w:rsid w:val="00D54807"/>
    <w:rsid w:val="00D54CDB"/>
    <w:rsid w:val="00D558E0"/>
    <w:rsid w:val="00D55E04"/>
    <w:rsid w:val="00D56847"/>
    <w:rsid w:val="00D570DE"/>
    <w:rsid w:val="00D57AA8"/>
    <w:rsid w:val="00D57E92"/>
    <w:rsid w:val="00D57F53"/>
    <w:rsid w:val="00D600AA"/>
    <w:rsid w:val="00D60514"/>
    <w:rsid w:val="00D6077A"/>
    <w:rsid w:val="00D612DB"/>
    <w:rsid w:val="00D61728"/>
    <w:rsid w:val="00D6180E"/>
    <w:rsid w:val="00D61B17"/>
    <w:rsid w:val="00D61F64"/>
    <w:rsid w:val="00D622F0"/>
    <w:rsid w:val="00D626C4"/>
    <w:rsid w:val="00D6290D"/>
    <w:rsid w:val="00D62DB2"/>
    <w:rsid w:val="00D63795"/>
    <w:rsid w:val="00D63C6C"/>
    <w:rsid w:val="00D64120"/>
    <w:rsid w:val="00D643A3"/>
    <w:rsid w:val="00D6459A"/>
    <w:rsid w:val="00D64804"/>
    <w:rsid w:val="00D6482B"/>
    <w:rsid w:val="00D6532E"/>
    <w:rsid w:val="00D65D26"/>
    <w:rsid w:val="00D65D2B"/>
    <w:rsid w:val="00D65E36"/>
    <w:rsid w:val="00D65F57"/>
    <w:rsid w:val="00D66EF1"/>
    <w:rsid w:val="00D671F3"/>
    <w:rsid w:val="00D67317"/>
    <w:rsid w:val="00D673EE"/>
    <w:rsid w:val="00D67575"/>
    <w:rsid w:val="00D67AAB"/>
    <w:rsid w:val="00D67CC1"/>
    <w:rsid w:val="00D706BB"/>
    <w:rsid w:val="00D70C4C"/>
    <w:rsid w:val="00D70CD3"/>
    <w:rsid w:val="00D7124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3D1"/>
    <w:rsid w:val="00D7767B"/>
    <w:rsid w:val="00D777C0"/>
    <w:rsid w:val="00D779CF"/>
    <w:rsid w:val="00D80193"/>
    <w:rsid w:val="00D80254"/>
    <w:rsid w:val="00D802E5"/>
    <w:rsid w:val="00D803DC"/>
    <w:rsid w:val="00D80735"/>
    <w:rsid w:val="00D81E1D"/>
    <w:rsid w:val="00D82729"/>
    <w:rsid w:val="00D827D4"/>
    <w:rsid w:val="00D82929"/>
    <w:rsid w:val="00D82C4F"/>
    <w:rsid w:val="00D82F6B"/>
    <w:rsid w:val="00D832EB"/>
    <w:rsid w:val="00D835E8"/>
    <w:rsid w:val="00D839AC"/>
    <w:rsid w:val="00D83C03"/>
    <w:rsid w:val="00D8402A"/>
    <w:rsid w:val="00D843C4"/>
    <w:rsid w:val="00D8443B"/>
    <w:rsid w:val="00D846F7"/>
    <w:rsid w:val="00D85261"/>
    <w:rsid w:val="00D8526B"/>
    <w:rsid w:val="00D856ED"/>
    <w:rsid w:val="00D85911"/>
    <w:rsid w:val="00D85BC7"/>
    <w:rsid w:val="00D85EEA"/>
    <w:rsid w:val="00D860BC"/>
    <w:rsid w:val="00D864B4"/>
    <w:rsid w:val="00D86608"/>
    <w:rsid w:val="00D8676A"/>
    <w:rsid w:val="00D87A36"/>
    <w:rsid w:val="00D87BBE"/>
    <w:rsid w:val="00D9031C"/>
    <w:rsid w:val="00D90504"/>
    <w:rsid w:val="00D908DC"/>
    <w:rsid w:val="00D90A83"/>
    <w:rsid w:val="00D91620"/>
    <w:rsid w:val="00D9172C"/>
    <w:rsid w:val="00D9180F"/>
    <w:rsid w:val="00D91AF4"/>
    <w:rsid w:val="00D92626"/>
    <w:rsid w:val="00D92BF6"/>
    <w:rsid w:val="00D9355C"/>
    <w:rsid w:val="00D9414D"/>
    <w:rsid w:val="00D94606"/>
    <w:rsid w:val="00D94F51"/>
    <w:rsid w:val="00D95317"/>
    <w:rsid w:val="00D95A1F"/>
    <w:rsid w:val="00D95C81"/>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46C0"/>
    <w:rsid w:val="00DA570D"/>
    <w:rsid w:val="00DA584A"/>
    <w:rsid w:val="00DA6C75"/>
    <w:rsid w:val="00DA7123"/>
    <w:rsid w:val="00DA7165"/>
    <w:rsid w:val="00DA7456"/>
    <w:rsid w:val="00DA7605"/>
    <w:rsid w:val="00DA7BDA"/>
    <w:rsid w:val="00DB0025"/>
    <w:rsid w:val="00DB0301"/>
    <w:rsid w:val="00DB098B"/>
    <w:rsid w:val="00DB0A85"/>
    <w:rsid w:val="00DB0B8E"/>
    <w:rsid w:val="00DB0C52"/>
    <w:rsid w:val="00DB14B3"/>
    <w:rsid w:val="00DB15B9"/>
    <w:rsid w:val="00DB18DF"/>
    <w:rsid w:val="00DB1C0E"/>
    <w:rsid w:val="00DB1DF4"/>
    <w:rsid w:val="00DB1FEF"/>
    <w:rsid w:val="00DB265A"/>
    <w:rsid w:val="00DB2866"/>
    <w:rsid w:val="00DB2967"/>
    <w:rsid w:val="00DB3083"/>
    <w:rsid w:val="00DB34F0"/>
    <w:rsid w:val="00DB3FE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70A3"/>
    <w:rsid w:val="00DB7402"/>
    <w:rsid w:val="00DB7425"/>
    <w:rsid w:val="00DB7663"/>
    <w:rsid w:val="00DB7A26"/>
    <w:rsid w:val="00DC0300"/>
    <w:rsid w:val="00DC04FC"/>
    <w:rsid w:val="00DC08A5"/>
    <w:rsid w:val="00DC0B45"/>
    <w:rsid w:val="00DC0D47"/>
    <w:rsid w:val="00DC1228"/>
    <w:rsid w:val="00DC140C"/>
    <w:rsid w:val="00DC14D0"/>
    <w:rsid w:val="00DC1E3C"/>
    <w:rsid w:val="00DC2744"/>
    <w:rsid w:val="00DC288E"/>
    <w:rsid w:val="00DC2A62"/>
    <w:rsid w:val="00DC3809"/>
    <w:rsid w:val="00DC393B"/>
    <w:rsid w:val="00DC3DF0"/>
    <w:rsid w:val="00DC4199"/>
    <w:rsid w:val="00DC42EB"/>
    <w:rsid w:val="00DC49CE"/>
    <w:rsid w:val="00DC4BE3"/>
    <w:rsid w:val="00DC5065"/>
    <w:rsid w:val="00DC515A"/>
    <w:rsid w:val="00DC5298"/>
    <w:rsid w:val="00DC54BB"/>
    <w:rsid w:val="00DC5F8A"/>
    <w:rsid w:val="00DC64D2"/>
    <w:rsid w:val="00DC6898"/>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AE3"/>
    <w:rsid w:val="00DD602C"/>
    <w:rsid w:val="00DD6163"/>
    <w:rsid w:val="00DD6893"/>
    <w:rsid w:val="00DD6A96"/>
    <w:rsid w:val="00DD6C68"/>
    <w:rsid w:val="00DD6D4C"/>
    <w:rsid w:val="00DD6E6D"/>
    <w:rsid w:val="00DD7003"/>
    <w:rsid w:val="00DD748C"/>
    <w:rsid w:val="00DE0096"/>
    <w:rsid w:val="00DE01BC"/>
    <w:rsid w:val="00DE056A"/>
    <w:rsid w:val="00DE079A"/>
    <w:rsid w:val="00DE0C96"/>
    <w:rsid w:val="00DE0D33"/>
    <w:rsid w:val="00DE1166"/>
    <w:rsid w:val="00DE1865"/>
    <w:rsid w:val="00DE1DC2"/>
    <w:rsid w:val="00DE2021"/>
    <w:rsid w:val="00DE27BF"/>
    <w:rsid w:val="00DE28DB"/>
    <w:rsid w:val="00DE2EE9"/>
    <w:rsid w:val="00DE2F6B"/>
    <w:rsid w:val="00DE354C"/>
    <w:rsid w:val="00DE3EF1"/>
    <w:rsid w:val="00DE44E4"/>
    <w:rsid w:val="00DE451B"/>
    <w:rsid w:val="00DE4CFF"/>
    <w:rsid w:val="00DE4DEB"/>
    <w:rsid w:val="00DE4EB0"/>
    <w:rsid w:val="00DE5960"/>
    <w:rsid w:val="00DE5B83"/>
    <w:rsid w:val="00DE5EB8"/>
    <w:rsid w:val="00DE5F66"/>
    <w:rsid w:val="00DE6450"/>
    <w:rsid w:val="00DE654F"/>
    <w:rsid w:val="00DE71C2"/>
    <w:rsid w:val="00DE78F5"/>
    <w:rsid w:val="00DE7F85"/>
    <w:rsid w:val="00DE7FEC"/>
    <w:rsid w:val="00DF0420"/>
    <w:rsid w:val="00DF09F7"/>
    <w:rsid w:val="00DF0E08"/>
    <w:rsid w:val="00DF13AD"/>
    <w:rsid w:val="00DF1608"/>
    <w:rsid w:val="00DF1BD6"/>
    <w:rsid w:val="00DF1ED2"/>
    <w:rsid w:val="00DF2657"/>
    <w:rsid w:val="00DF27B8"/>
    <w:rsid w:val="00DF29B1"/>
    <w:rsid w:val="00DF2CFF"/>
    <w:rsid w:val="00DF3594"/>
    <w:rsid w:val="00DF38EE"/>
    <w:rsid w:val="00DF3CAD"/>
    <w:rsid w:val="00DF3E1B"/>
    <w:rsid w:val="00DF4AD9"/>
    <w:rsid w:val="00DF5166"/>
    <w:rsid w:val="00DF5521"/>
    <w:rsid w:val="00DF5717"/>
    <w:rsid w:val="00DF65C1"/>
    <w:rsid w:val="00DF6635"/>
    <w:rsid w:val="00DF6E4E"/>
    <w:rsid w:val="00DF6FF2"/>
    <w:rsid w:val="00DF7082"/>
    <w:rsid w:val="00DF73C5"/>
    <w:rsid w:val="00DF740C"/>
    <w:rsid w:val="00DF76DC"/>
    <w:rsid w:val="00DF78E5"/>
    <w:rsid w:val="00DF7EC0"/>
    <w:rsid w:val="00DF7F97"/>
    <w:rsid w:val="00E00114"/>
    <w:rsid w:val="00E00616"/>
    <w:rsid w:val="00E009E1"/>
    <w:rsid w:val="00E00EE5"/>
    <w:rsid w:val="00E01006"/>
    <w:rsid w:val="00E01BF8"/>
    <w:rsid w:val="00E0203A"/>
    <w:rsid w:val="00E024BE"/>
    <w:rsid w:val="00E02512"/>
    <w:rsid w:val="00E0261F"/>
    <w:rsid w:val="00E02FF3"/>
    <w:rsid w:val="00E031D8"/>
    <w:rsid w:val="00E0375A"/>
    <w:rsid w:val="00E0376E"/>
    <w:rsid w:val="00E03F17"/>
    <w:rsid w:val="00E04118"/>
    <w:rsid w:val="00E0433A"/>
    <w:rsid w:val="00E0434A"/>
    <w:rsid w:val="00E04857"/>
    <w:rsid w:val="00E05D40"/>
    <w:rsid w:val="00E061FC"/>
    <w:rsid w:val="00E06AE3"/>
    <w:rsid w:val="00E06D65"/>
    <w:rsid w:val="00E06DCC"/>
    <w:rsid w:val="00E06FD5"/>
    <w:rsid w:val="00E070C9"/>
    <w:rsid w:val="00E1055B"/>
    <w:rsid w:val="00E1091A"/>
    <w:rsid w:val="00E10D5F"/>
    <w:rsid w:val="00E11AB2"/>
    <w:rsid w:val="00E12FFA"/>
    <w:rsid w:val="00E1368E"/>
    <w:rsid w:val="00E13AAE"/>
    <w:rsid w:val="00E13DA1"/>
    <w:rsid w:val="00E13EC5"/>
    <w:rsid w:val="00E14398"/>
    <w:rsid w:val="00E143D7"/>
    <w:rsid w:val="00E14A69"/>
    <w:rsid w:val="00E14ADC"/>
    <w:rsid w:val="00E14BEB"/>
    <w:rsid w:val="00E15111"/>
    <w:rsid w:val="00E15113"/>
    <w:rsid w:val="00E1511B"/>
    <w:rsid w:val="00E15254"/>
    <w:rsid w:val="00E152C7"/>
    <w:rsid w:val="00E15CC6"/>
    <w:rsid w:val="00E15EF5"/>
    <w:rsid w:val="00E16839"/>
    <w:rsid w:val="00E17513"/>
    <w:rsid w:val="00E17789"/>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A5E"/>
    <w:rsid w:val="00E24F13"/>
    <w:rsid w:val="00E24F4A"/>
    <w:rsid w:val="00E24F69"/>
    <w:rsid w:val="00E24FF0"/>
    <w:rsid w:val="00E25266"/>
    <w:rsid w:val="00E25662"/>
    <w:rsid w:val="00E25824"/>
    <w:rsid w:val="00E25A70"/>
    <w:rsid w:val="00E25CFD"/>
    <w:rsid w:val="00E25D51"/>
    <w:rsid w:val="00E26747"/>
    <w:rsid w:val="00E26D45"/>
    <w:rsid w:val="00E26ED6"/>
    <w:rsid w:val="00E27015"/>
    <w:rsid w:val="00E2713A"/>
    <w:rsid w:val="00E276F5"/>
    <w:rsid w:val="00E277C1"/>
    <w:rsid w:val="00E27968"/>
    <w:rsid w:val="00E27A82"/>
    <w:rsid w:val="00E27AE3"/>
    <w:rsid w:val="00E27D75"/>
    <w:rsid w:val="00E30086"/>
    <w:rsid w:val="00E300FF"/>
    <w:rsid w:val="00E30174"/>
    <w:rsid w:val="00E302AE"/>
    <w:rsid w:val="00E30653"/>
    <w:rsid w:val="00E30A88"/>
    <w:rsid w:val="00E30AA3"/>
    <w:rsid w:val="00E30E79"/>
    <w:rsid w:val="00E3137F"/>
    <w:rsid w:val="00E315F0"/>
    <w:rsid w:val="00E316BE"/>
    <w:rsid w:val="00E316FE"/>
    <w:rsid w:val="00E31CF1"/>
    <w:rsid w:val="00E31EE3"/>
    <w:rsid w:val="00E31F78"/>
    <w:rsid w:val="00E3251F"/>
    <w:rsid w:val="00E329FB"/>
    <w:rsid w:val="00E32DA1"/>
    <w:rsid w:val="00E33748"/>
    <w:rsid w:val="00E33791"/>
    <w:rsid w:val="00E337FD"/>
    <w:rsid w:val="00E338F1"/>
    <w:rsid w:val="00E3395A"/>
    <w:rsid w:val="00E339AB"/>
    <w:rsid w:val="00E33AFA"/>
    <w:rsid w:val="00E3482F"/>
    <w:rsid w:val="00E3629B"/>
    <w:rsid w:val="00E36613"/>
    <w:rsid w:val="00E36B57"/>
    <w:rsid w:val="00E36F2A"/>
    <w:rsid w:val="00E3752F"/>
    <w:rsid w:val="00E377C6"/>
    <w:rsid w:val="00E37D32"/>
    <w:rsid w:val="00E4002E"/>
    <w:rsid w:val="00E40089"/>
    <w:rsid w:val="00E403B1"/>
    <w:rsid w:val="00E40BBE"/>
    <w:rsid w:val="00E40C1C"/>
    <w:rsid w:val="00E40D32"/>
    <w:rsid w:val="00E41070"/>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0A8"/>
    <w:rsid w:val="00E44140"/>
    <w:rsid w:val="00E44D56"/>
    <w:rsid w:val="00E44F93"/>
    <w:rsid w:val="00E45127"/>
    <w:rsid w:val="00E456F0"/>
    <w:rsid w:val="00E4572D"/>
    <w:rsid w:val="00E45BBC"/>
    <w:rsid w:val="00E45BDA"/>
    <w:rsid w:val="00E4602C"/>
    <w:rsid w:val="00E4607B"/>
    <w:rsid w:val="00E461B5"/>
    <w:rsid w:val="00E46371"/>
    <w:rsid w:val="00E4641D"/>
    <w:rsid w:val="00E468FB"/>
    <w:rsid w:val="00E46A3A"/>
    <w:rsid w:val="00E46EF4"/>
    <w:rsid w:val="00E46F1D"/>
    <w:rsid w:val="00E47F34"/>
    <w:rsid w:val="00E50028"/>
    <w:rsid w:val="00E50B43"/>
    <w:rsid w:val="00E50E01"/>
    <w:rsid w:val="00E5149A"/>
    <w:rsid w:val="00E5166A"/>
    <w:rsid w:val="00E5177C"/>
    <w:rsid w:val="00E5182C"/>
    <w:rsid w:val="00E51938"/>
    <w:rsid w:val="00E51BBE"/>
    <w:rsid w:val="00E523D4"/>
    <w:rsid w:val="00E526C0"/>
    <w:rsid w:val="00E527EA"/>
    <w:rsid w:val="00E52833"/>
    <w:rsid w:val="00E52D3B"/>
    <w:rsid w:val="00E537B6"/>
    <w:rsid w:val="00E54631"/>
    <w:rsid w:val="00E5513B"/>
    <w:rsid w:val="00E557D4"/>
    <w:rsid w:val="00E55C08"/>
    <w:rsid w:val="00E56086"/>
    <w:rsid w:val="00E56547"/>
    <w:rsid w:val="00E56856"/>
    <w:rsid w:val="00E56E0B"/>
    <w:rsid w:val="00E57404"/>
    <w:rsid w:val="00E57553"/>
    <w:rsid w:val="00E60222"/>
    <w:rsid w:val="00E60362"/>
    <w:rsid w:val="00E60573"/>
    <w:rsid w:val="00E609A7"/>
    <w:rsid w:val="00E60D11"/>
    <w:rsid w:val="00E60EFC"/>
    <w:rsid w:val="00E61178"/>
    <w:rsid w:val="00E612DE"/>
    <w:rsid w:val="00E61423"/>
    <w:rsid w:val="00E6176E"/>
    <w:rsid w:val="00E623B2"/>
    <w:rsid w:val="00E624CC"/>
    <w:rsid w:val="00E62B51"/>
    <w:rsid w:val="00E62CE7"/>
    <w:rsid w:val="00E62DA0"/>
    <w:rsid w:val="00E63033"/>
    <w:rsid w:val="00E63106"/>
    <w:rsid w:val="00E63703"/>
    <w:rsid w:val="00E63717"/>
    <w:rsid w:val="00E63A87"/>
    <w:rsid w:val="00E63EF8"/>
    <w:rsid w:val="00E63F56"/>
    <w:rsid w:val="00E64253"/>
    <w:rsid w:val="00E65BCF"/>
    <w:rsid w:val="00E65EC0"/>
    <w:rsid w:val="00E660D2"/>
    <w:rsid w:val="00E6785C"/>
    <w:rsid w:val="00E67951"/>
    <w:rsid w:val="00E67AFC"/>
    <w:rsid w:val="00E67CC1"/>
    <w:rsid w:val="00E70148"/>
    <w:rsid w:val="00E702ED"/>
    <w:rsid w:val="00E70461"/>
    <w:rsid w:val="00E7125E"/>
    <w:rsid w:val="00E714EA"/>
    <w:rsid w:val="00E71995"/>
    <w:rsid w:val="00E71A74"/>
    <w:rsid w:val="00E71AC3"/>
    <w:rsid w:val="00E72080"/>
    <w:rsid w:val="00E7243E"/>
    <w:rsid w:val="00E7362B"/>
    <w:rsid w:val="00E742A3"/>
    <w:rsid w:val="00E7443A"/>
    <w:rsid w:val="00E74A70"/>
    <w:rsid w:val="00E75024"/>
    <w:rsid w:val="00E75771"/>
    <w:rsid w:val="00E75870"/>
    <w:rsid w:val="00E75949"/>
    <w:rsid w:val="00E7697B"/>
    <w:rsid w:val="00E76D8F"/>
    <w:rsid w:val="00E76FEE"/>
    <w:rsid w:val="00E77522"/>
    <w:rsid w:val="00E77697"/>
    <w:rsid w:val="00E77792"/>
    <w:rsid w:val="00E77DD5"/>
    <w:rsid w:val="00E80023"/>
    <w:rsid w:val="00E80368"/>
    <w:rsid w:val="00E81E9D"/>
    <w:rsid w:val="00E81F14"/>
    <w:rsid w:val="00E821D2"/>
    <w:rsid w:val="00E826C4"/>
    <w:rsid w:val="00E82B8A"/>
    <w:rsid w:val="00E82D9B"/>
    <w:rsid w:val="00E8348C"/>
    <w:rsid w:val="00E83660"/>
    <w:rsid w:val="00E837B4"/>
    <w:rsid w:val="00E83C5D"/>
    <w:rsid w:val="00E84763"/>
    <w:rsid w:val="00E84781"/>
    <w:rsid w:val="00E84791"/>
    <w:rsid w:val="00E8482A"/>
    <w:rsid w:val="00E84B9B"/>
    <w:rsid w:val="00E850F3"/>
    <w:rsid w:val="00E854EC"/>
    <w:rsid w:val="00E85FC3"/>
    <w:rsid w:val="00E86B35"/>
    <w:rsid w:val="00E86B59"/>
    <w:rsid w:val="00E86DC8"/>
    <w:rsid w:val="00E872D2"/>
    <w:rsid w:val="00E9063B"/>
    <w:rsid w:val="00E91207"/>
    <w:rsid w:val="00E91569"/>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0FA"/>
    <w:rsid w:val="00E9539C"/>
    <w:rsid w:val="00E95B5B"/>
    <w:rsid w:val="00E95ED7"/>
    <w:rsid w:val="00E9609D"/>
    <w:rsid w:val="00E961F4"/>
    <w:rsid w:val="00E96283"/>
    <w:rsid w:val="00E962E3"/>
    <w:rsid w:val="00E963F7"/>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260"/>
    <w:rsid w:val="00EA232E"/>
    <w:rsid w:val="00EA28A5"/>
    <w:rsid w:val="00EA28AA"/>
    <w:rsid w:val="00EA3385"/>
    <w:rsid w:val="00EA3C8F"/>
    <w:rsid w:val="00EA413E"/>
    <w:rsid w:val="00EA4670"/>
    <w:rsid w:val="00EA4671"/>
    <w:rsid w:val="00EA4E65"/>
    <w:rsid w:val="00EA4FAD"/>
    <w:rsid w:val="00EA4FEF"/>
    <w:rsid w:val="00EA5084"/>
    <w:rsid w:val="00EA544B"/>
    <w:rsid w:val="00EA54BD"/>
    <w:rsid w:val="00EA5600"/>
    <w:rsid w:val="00EA5D95"/>
    <w:rsid w:val="00EA66C4"/>
    <w:rsid w:val="00EA796B"/>
    <w:rsid w:val="00EA7C9E"/>
    <w:rsid w:val="00EA7DCE"/>
    <w:rsid w:val="00EB0873"/>
    <w:rsid w:val="00EB0F2A"/>
    <w:rsid w:val="00EB162E"/>
    <w:rsid w:val="00EB22BB"/>
    <w:rsid w:val="00EB2827"/>
    <w:rsid w:val="00EB2879"/>
    <w:rsid w:val="00EB28C6"/>
    <w:rsid w:val="00EB2AEC"/>
    <w:rsid w:val="00EB2B1A"/>
    <w:rsid w:val="00EB342A"/>
    <w:rsid w:val="00EB3489"/>
    <w:rsid w:val="00EB412E"/>
    <w:rsid w:val="00EB4DA5"/>
    <w:rsid w:val="00EB5EE9"/>
    <w:rsid w:val="00EB607C"/>
    <w:rsid w:val="00EB614B"/>
    <w:rsid w:val="00EB6A51"/>
    <w:rsid w:val="00EB7962"/>
    <w:rsid w:val="00EB7ABB"/>
    <w:rsid w:val="00EC005D"/>
    <w:rsid w:val="00EC064D"/>
    <w:rsid w:val="00EC0682"/>
    <w:rsid w:val="00EC07C4"/>
    <w:rsid w:val="00EC0C34"/>
    <w:rsid w:val="00EC1C67"/>
    <w:rsid w:val="00EC1D18"/>
    <w:rsid w:val="00EC1D3D"/>
    <w:rsid w:val="00EC1FF7"/>
    <w:rsid w:val="00EC2276"/>
    <w:rsid w:val="00EC26FF"/>
    <w:rsid w:val="00EC28CE"/>
    <w:rsid w:val="00EC2EC4"/>
    <w:rsid w:val="00EC2F54"/>
    <w:rsid w:val="00EC3046"/>
    <w:rsid w:val="00EC4637"/>
    <w:rsid w:val="00EC48DD"/>
    <w:rsid w:val="00EC53E2"/>
    <w:rsid w:val="00EC582F"/>
    <w:rsid w:val="00EC5911"/>
    <w:rsid w:val="00EC592D"/>
    <w:rsid w:val="00EC5B03"/>
    <w:rsid w:val="00EC5E02"/>
    <w:rsid w:val="00EC5FEF"/>
    <w:rsid w:val="00EC620A"/>
    <w:rsid w:val="00ED02DC"/>
    <w:rsid w:val="00ED086B"/>
    <w:rsid w:val="00ED0DBB"/>
    <w:rsid w:val="00ED19B7"/>
    <w:rsid w:val="00ED2482"/>
    <w:rsid w:val="00ED26F8"/>
    <w:rsid w:val="00ED2911"/>
    <w:rsid w:val="00ED2989"/>
    <w:rsid w:val="00ED2B4D"/>
    <w:rsid w:val="00ED326C"/>
    <w:rsid w:val="00ED3C22"/>
    <w:rsid w:val="00ED4215"/>
    <w:rsid w:val="00ED4569"/>
    <w:rsid w:val="00ED48E7"/>
    <w:rsid w:val="00ED4B94"/>
    <w:rsid w:val="00ED4F6E"/>
    <w:rsid w:val="00ED5B0F"/>
    <w:rsid w:val="00ED5BCC"/>
    <w:rsid w:val="00ED5E55"/>
    <w:rsid w:val="00ED636A"/>
    <w:rsid w:val="00ED6423"/>
    <w:rsid w:val="00ED675E"/>
    <w:rsid w:val="00ED6BA9"/>
    <w:rsid w:val="00ED6CBC"/>
    <w:rsid w:val="00ED7876"/>
    <w:rsid w:val="00ED7CAB"/>
    <w:rsid w:val="00ED7D24"/>
    <w:rsid w:val="00EE0013"/>
    <w:rsid w:val="00EE02C2"/>
    <w:rsid w:val="00EE03B9"/>
    <w:rsid w:val="00EE0630"/>
    <w:rsid w:val="00EE0854"/>
    <w:rsid w:val="00EE091D"/>
    <w:rsid w:val="00EE128A"/>
    <w:rsid w:val="00EE21AF"/>
    <w:rsid w:val="00EE2282"/>
    <w:rsid w:val="00EE23AC"/>
    <w:rsid w:val="00EE3669"/>
    <w:rsid w:val="00EE3D0A"/>
    <w:rsid w:val="00EE3EE9"/>
    <w:rsid w:val="00EE42D2"/>
    <w:rsid w:val="00EE4380"/>
    <w:rsid w:val="00EE51DE"/>
    <w:rsid w:val="00EE5A1A"/>
    <w:rsid w:val="00EE5A6D"/>
    <w:rsid w:val="00EE5F48"/>
    <w:rsid w:val="00EE60D5"/>
    <w:rsid w:val="00EE61A7"/>
    <w:rsid w:val="00EE698D"/>
    <w:rsid w:val="00EE6C8A"/>
    <w:rsid w:val="00EE6D8D"/>
    <w:rsid w:val="00EE6F27"/>
    <w:rsid w:val="00EE7E2B"/>
    <w:rsid w:val="00EF041C"/>
    <w:rsid w:val="00EF0508"/>
    <w:rsid w:val="00EF070F"/>
    <w:rsid w:val="00EF08AB"/>
    <w:rsid w:val="00EF0AA8"/>
    <w:rsid w:val="00EF0FF1"/>
    <w:rsid w:val="00EF13EB"/>
    <w:rsid w:val="00EF1748"/>
    <w:rsid w:val="00EF1E3A"/>
    <w:rsid w:val="00EF1E7F"/>
    <w:rsid w:val="00EF23CF"/>
    <w:rsid w:val="00EF2C0A"/>
    <w:rsid w:val="00EF3A24"/>
    <w:rsid w:val="00EF3A57"/>
    <w:rsid w:val="00EF3A76"/>
    <w:rsid w:val="00EF448C"/>
    <w:rsid w:val="00EF47B0"/>
    <w:rsid w:val="00EF4B4F"/>
    <w:rsid w:val="00EF522A"/>
    <w:rsid w:val="00EF5A7C"/>
    <w:rsid w:val="00EF5C61"/>
    <w:rsid w:val="00EF5CFC"/>
    <w:rsid w:val="00EF5D18"/>
    <w:rsid w:val="00EF5E4A"/>
    <w:rsid w:val="00EF639F"/>
    <w:rsid w:val="00EF68EF"/>
    <w:rsid w:val="00EF6F49"/>
    <w:rsid w:val="00EF7583"/>
    <w:rsid w:val="00EF7FC8"/>
    <w:rsid w:val="00F001D1"/>
    <w:rsid w:val="00F008D7"/>
    <w:rsid w:val="00F00912"/>
    <w:rsid w:val="00F00CDF"/>
    <w:rsid w:val="00F010DE"/>
    <w:rsid w:val="00F014E8"/>
    <w:rsid w:val="00F01870"/>
    <w:rsid w:val="00F01E34"/>
    <w:rsid w:val="00F022D4"/>
    <w:rsid w:val="00F03DFB"/>
    <w:rsid w:val="00F03EDC"/>
    <w:rsid w:val="00F03EF4"/>
    <w:rsid w:val="00F0450F"/>
    <w:rsid w:val="00F04CE4"/>
    <w:rsid w:val="00F04E18"/>
    <w:rsid w:val="00F04F7D"/>
    <w:rsid w:val="00F05D66"/>
    <w:rsid w:val="00F05E34"/>
    <w:rsid w:val="00F05FE1"/>
    <w:rsid w:val="00F06223"/>
    <w:rsid w:val="00F06330"/>
    <w:rsid w:val="00F06443"/>
    <w:rsid w:val="00F068EE"/>
    <w:rsid w:val="00F06ADA"/>
    <w:rsid w:val="00F07078"/>
    <w:rsid w:val="00F072AC"/>
    <w:rsid w:val="00F0768C"/>
    <w:rsid w:val="00F07F6C"/>
    <w:rsid w:val="00F07F7C"/>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2C0B"/>
    <w:rsid w:val="00F136B0"/>
    <w:rsid w:val="00F1374A"/>
    <w:rsid w:val="00F13B42"/>
    <w:rsid w:val="00F1435D"/>
    <w:rsid w:val="00F145DF"/>
    <w:rsid w:val="00F1465B"/>
    <w:rsid w:val="00F14931"/>
    <w:rsid w:val="00F1561F"/>
    <w:rsid w:val="00F15BA9"/>
    <w:rsid w:val="00F15BF9"/>
    <w:rsid w:val="00F15CA9"/>
    <w:rsid w:val="00F16565"/>
    <w:rsid w:val="00F165D0"/>
    <w:rsid w:val="00F16877"/>
    <w:rsid w:val="00F16919"/>
    <w:rsid w:val="00F176AA"/>
    <w:rsid w:val="00F177D2"/>
    <w:rsid w:val="00F177E5"/>
    <w:rsid w:val="00F178A2"/>
    <w:rsid w:val="00F17AA9"/>
    <w:rsid w:val="00F17C30"/>
    <w:rsid w:val="00F17CC8"/>
    <w:rsid w:val="00F17ECC"/>
    <w:rsid w:val="00F20092"/>
    <w:rsid w:val="00F204D2"/>
    <w:rsid w:val="00F20765"/>
    <w:rsid w:val="00F21A47"/>
    <w:rsid w:val="00F21AB5"/>
    <w:rsid w:val="00F21B11"/>
    <w:rsid w:val="00F21C82"/>
    <w:rsid w:val="00F222F4"/>
    <w:rsid w:val="00F22505"/>
    <w:rsid w:val="00F225B0"/>
    <w:rsid w:val="00F225FB"/>
    <w:rsid w:val="00F226E6"/>
    <w:rsid w:val="00F23109"/>
    <w:rsid w:val="00F23159"/>
    <w:rsid w:val="00F23716"/>
    <w:rsid w:val="00F24ADC"/>
    <w:rsid w:val="00F24B07"/>
    <w:rsid w:val="00F24EAF"/>
    <w:rsid w:val="00F24EF7"/>
    <w:rsid w:val="00F25028"/>
    <w:rsid w:val="00F2511E"/>
    <w:rsid w:val="00F252EA"/>
    <w:rsid w:val="00F25598"/>
    <w:rsid w:val="00F25910"/>
    <w:rsid w:val="00F2594C"/>
    <w:rsid w:val="00F2686F"/>
    <w:rsid w:val="00F269BD"/>
    <w:rsid w:val="00F269D0"/>
    <w:rsid w:val="00F273BB"/>
    <w:rsid w:val="00F27863"/>
    <w:rsid w:val="00F27BA9"/>
    <w:rsid w:val="00F27DD9"/>
    <w:rsid w:val="00F27E1F"/>
    <w:rsid w:val="00F3017A"/>
    <w:rsid w:val="00F302F5"/>
    <w:rsid w:val="00F30304"/>
    <w:rsid w:val="00F30900"/>
    <w:rsid w:val="00F30C82"/>
    <w:rsid w:val="00F30FD1"/>
    <w:rsid w:val="00F315AE"/>
    <w:rsid w:val="00F31A8F"/>
    <w:rsid w:val="00F327D3"/>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E2C"/>
    <w:rsid w:val="00F36104"/>
    <w:rsid w:val="00F361ED"/>
    <w:rsid w:val="00F3667B"/>
    <w:rsid w:val="00F36726"/>
    <w:rsid w:val="00F3683C"/>
    <w:rsid w:val="00F368CC"/>
    <w:rsid w:val="00F36D0A"/>
    <w:rsid w:val="00F36E31"/>
    <w:rsid w:val="00F37207"/>
    <w:rsid w:val="00F37790"/>
    <w:rsid w:val="00F378D3"/>
    <w:rsid w:val="00F37989"/>
    <w:rsid w:val="00F40B15"/>
    <w:rsid w:val="00F415DE"/>
    <w:rsid w:val="00F41BDD"/>
    <w:rsid w:val="00F41C3B"/>
    <w:rsid w:val="00F42176"/>
    <w:rsid w:val="00F4239E"/>
    <w:rsid w:val="00F42511"/>
    <w:rsid w:val="00F426C6"/>
    <w:rsid w:val="00F42701"/>
    <w:rsid w:val="00F42A19"/>
    <w:rsid w:val="00F42AEA"/>
    <w:rsid w:val="00F42D42"/>
    <w:rsid w:val="00F42DC8"/>
    <w:rsid w:val="00F432E5"/>
    <w:rsid w:val="00F433E3"/>
    <w:rsid w:val="00F43691"/>
    <w:rsid w:val="00F43E1E"/>
    <w:rsid w:val="00F441AE"/>
    <w:rsid w:val="00F442F6"/>
    <w:rsid w:val="00F446B9"/>
    <w:rsid w:val="00F44713"/>
    <w:rsid w:val="00F44D8D"/>
    <w:rsid w:val="00F45198"/>
    <w:rsid w:val="00F45415"/>
    <w:rsid w:val="00F46056"/>
    <w:rsid w:val="00F46168"/>
    <w:rsid w:val="00F46272"/>
    <w:rsid w:val="00F46499"/>
    <w:rsid w:val="00F464C0"/>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CEB"/>
    <w:rsid w:val="00F526A1"/>
    <w:rsid w:val="00F526B7"/>
    <w:rsid w:val="00F5293E"/>
    <w:rsid w:val="00F52C8E"/>
    <w:rsid w:val="00F52E0C"/>
    <w:rsid w:val="00F52FED"/>
    <w:rsid w:val="00F530F2"/>
    <w:rsid w:val="00F531AF"/>
    <w:rsid w:val="00F53227"/>
    <w:rsid w:val="00F532E6"/>
    <w:rsid w:val="00F5384A"/>
    <w:rsid w:val="00F53863"/>
    <w:rsid w:val="00F53870"/>
    <w:rsid w:val="00F53C52"/>
    <w:rsid w:val="00F54D9A"/>
    <w:rsid w:val="00F554BD"/>
    <w:rsid w:val="00F554D0"/>
    <w:rsid w:val="00F55535"/>
    <w:rsid w:val="00F55AC6"/>
    <w:rsid w:val="00F55F09"/>
    <w:rsid w:val="00F56131"/>
    <w:rsid w:val="00F56572"/>
    <w:rsid w:val="00F5676A"/>
    <w:rsid w:val="00F567F7"/>
    <w:rsid w:val="00F5746E"/>
    <w:rsid w:val="00F575FF"/>
    <w:rsid w:val="00F576C1"/>
    <w:rsid w:val="00F57806"/>
    <w:rsid w:val="00F57A74"/>
    <w:rsid w:val="00F57BB9"/>
    <w:rsid w:val="00F57E6C"/>
    <w:rsid w:val="00F604CC"/>
    <w:rsid w:val="00F6075E"/>
    <w:rsid w:val="00F60A0A"/>
    <w:rsid w:val="00F60CAD"/>
    <w:rsid w:val="00F60F26"/>
    <w:rsid w:val="00F6143D"/>
    <w:rsid w:val="00F61512"/>
    <w:rsid w:val="00F616B5"/>
    <w:rsid w:val="00F618D5"/>
    <w:rsid w:val="00F62283"/>
    <w:rsid w:val="00F622CA"/>
    <w:rsid w:val="00F637EC"/>
    <w:rsid w:val="00F63ABE"/>
    <w:rsid w:val="00F648C0"/>
    <w:rsid w:val="00F6521F"/>
    <w:rsid w:val="00F66824"/>
    <w:rsid w:val="00F66B6B"/>
    <w:rsid w:val="00F672DD"/>
    <w:rsid w:val="00F674AF"/>
    <w:rsid w:val="00F706F8"/>
    <w:rsid w:val="00F70BEF"/>
    <w:rsid w:val="00F70C9F"/>
    <w:rsid w:val="00F70E6B"/>
    <w:rsid w:val="00F71265"/>
    <w:rsid w:val="00F7159A"/>
    <w:rsid w:val="00F71EF5"/>
    <w:rsid w:val="00F7209F"/>
    <w:rsid w:val="00F72502"/>
    <w:rsid w:val="00F72B1E"/>
    <w:rsid w:val="00F72DBF"/>
    <w:rsid w:val="00F734CD"/>
    <w:rsid w:val="00F7351E"/>
    <w:rsid w:val="00F73656"/>
    <w:rsid w:val="00F73797"/>
    <w:rsid w:val="00F73C5A"/>
    <w:rsid w:val="00F73F0B"/>
    <w:rsid w:val="00F73F10"/>
    <w:rsid w:val="00F7598F"/>
    <w:rsid w:val="00F75A05"/>
    <w:rsid w:val="00F76105"/>
    <w:rsid w:val="00F763A7"/>
    <w:rsid w:val="00F76735"/>
    <w:rsid w:val="00F7686B"/>
    <w:rsid w:val="00F76C4E"/>
    <w:rsid w:val="00F76CEA"/>
    <w:rsid w:val="00F76E9A"/>
    <w:rsid w:val="00F77677"/>
    <w:rsid w:val="00F776F5"/>
    <w:rsid w:val="00F77B31"/>
    <w:rsid w:val="00F77BF3"/>
    <w:rsid w:val="00F77F4D"/>
    <w:rsid w:val="00F8004F"/>
    <w:rsid w:val="00F8047D"/>
    <w:rsid w:val="00F80877"/>
    <w:rsid w:val="00F80EE5"/>
    <w:rsid w:val="00F8142B"/>
    <w:rsid w:val="00F81836"/>
    <w:rsid w:val="00F819E5"/>
    <w:rsid w:val="00F8251E"/>
    <w:rsid w:val="00F82930"/>
    <w:rsid w:val="00F82D02"/>
    <w:rsid w:val="00F82F5B"/>
    <w:rsid w:val="00F82F73"/>
    <w:rsid w:val="00F83E53"/>
    <w:rsid w:val="00F8434A"/>
    <w:rsid w:val="00F8487F"/>
    <w:rsid w:val="00F854B7"/>
    <w:rsid w:val="00F85949"/>
    <w:rsid w:val="00F85EE8"/>
    <w:rsid w:val="00F8697B"/>
    <w:rsid w:val="00F86A38"/>
    <w:rsid w:val="00F86FDA"/>
    <w:rsid w:val="00F879C2"/>
    <w:rsid w:val="00F90858"/>
    <w:rsid w:val="00F90DEB"/>
    <w:rsid w:val="00F9110C"/>
    <w:rsid w:val="00F91273"/>
    <w:rsid w:val="00F915E0"/>
    <w:rsid w:val="00F91BA7"/>
    <w:rsid w:val="00F91FE9"/>
    <w:rsid w:val="00F92672"/>
    <w:rsid w:val="00F92A22"/>
    <w:rsid w:val="00F92EFC"/>
    <w:rsid w:val="00F931AD"/>
    <w:rsid w:val="00F934C0"/>
    <w:rsid w:val="00F938B9"/>
    <w:rsid w:val="00F93A0C"/>
    <w:rsid w:val="00F93A72"/>
    <w:rsid w:val="00F94099"/>
    <w:rsid w:val="00F947B4"/>
    <w:rsid w:val="00F94A0A"/>
    <w:rsid w:val="00F952C0"/>
    <w:rsid w:val="00F96684"/>
    <w:rsid w:val="00F97103"/>
    <w:rsid w:val="00F9747A"/>
    <w:rsid w:val="00F97C2A"/>
    <w:rsid w:val="00F97F5E"/>
    <w:rsid w:val="00FA0226"/>
    <w:rsid w:val="00FA0FDF"/>
    <w:rsid w:val="00FA10CB"/>
    <w:rsid w:val="00FA11D1"/>
    <w:rsid w:val="00FA142C"/>
    <w:rsid w:val="00FA1A34"/>
    <w:rsid w:val="00FA1B49"/>
    <w:rsid w:val="00FA2242"/>
    <w:rsid w:val="00FA2876"/>
    <w:rsid w:val="00FA29EF"/>
    <w:rsid w:val="00FA2BAF"/>
    <w:rsid w:val="00FA2C09"/>
    <w:rsid w:val="00FA31F5"/>
    <w:rsid w:val="00FA343B"/>
    <w:rsid w:val="00FA3531"/>
    <w:rsid w:val="00FA3820"/>
    <w:rsid w:val="00FA3A26"/>
    <w:rsid w:val="00FA3D8E"/>
    <w:rsid w:val="00FA3E4D"/>
    <w:rsid w:val="00FA415E"/>
    <w:rsid w:val="00FA44A4"/>
    <w:rsid w:val="00FA44C3"/>
    <w:rsid w:val="00FA477F"/>
    <w:rsid w:val="00FA4D18"/>
    <w:rsid w:val="00FA4EAE"/>
    <w:rsid w:val="00FA505C"/>
    <w:rsid w:val="00FA57F1"/>
    <w:rsid w:val="00FA581D"/>
    <w:rsid w:val="00FA585C"/>
    <w:rsid w:val="00FA5993"/>
    <w:rsid w:val="00FA5BB8"/>
    <w:rsid w:val="00FA5C1B"/>
    <w:rsid w:val="00FA6A4E"/>
    <w:rsid w:val="00FA715F"/>
    <w:rsid w:val="00FA729B"/>
    <w:rsid w:val="00FA738E"/>
    <w:rsid w:val="00FA7538"/>
    <w:rsid w:val="00FA7613"/>
    <w:rsid w:val="00FA7F4B"/>
    <w:rsid w:val="00FB042A"/>
    <w:rsid w:val="00FB055D"/>
    <w:rsid w:val="00FB0BCC"/>
    <w:rsid w:val="00FB0E49"/>
    <w:rsid w:val="00FB29E4"/>
    <w:rsid w:val="00FB3177"/>
    <w:rsid w:val="00FB31F6"/>
    <w:rsid w:val="00FB3259"/>
    <w:rsid w:val="00FB3548"/>
    <w:rsid w:val="00FB35D2"/>
    <w:rsid w:val="00FB3815"/>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942"/>
    <w:rsid w:val="00FC24FC"/>
    <w:rsid w:val="00FC27FF"/>
    <w:rsid w:val="00FC2A6E"/>
    <w:rsid w:val="00FC3194"/>
    <w:rsid w:val="00FC3391"/>
    <w:rsid w:val="00FC34CF"/>
    <w:rsid w:val="00FC363D"/>
    <w:rsid w:val="00FC37BA"/>
    <w:rsid w:val="00FC3864"/>
    <w:rsid w:val="00FC3F50"/>
    <w:rsid w:val="00FC405E"/>
    <w:rsid w:val="00FC41C9"/>
    <w:rsid w:val="00FC491E"/>
    <w:rsid w:val="00FC52E6"/>
    <w:rsid w:val="00FC552B"/>
    <w:rsid w:val="00FC5806"/>
    <w:rsid w:val="00FC6359"/>
    <w:rsid w:val="00FC6407"/>
    <w:rsid w:val="00FC65C9"/>
    <w:rsid w:val="00FC6A4F"/>
    <w:rsid w:val="00FC6F6E"/>
    <w:rsid w:val="00FC727D"/>
    <w:rsid w:val="00FC79A5"/>
    <w:rsid w:val="00FC7D05"/>
    <w:rsid w:val="00FC7E45"/>
    <w:rsid w:val="00FD01D8"/>
    <w:rsid w:val="00FD046C"/>
    <w:rsid w:val="00FD0649"/>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4285"/>
    <w:rsid w:val="00FD4F94"/>
    <w:rsid w:val="00FD50ED"/>
    <w:rsid w:val="00FD52FA"/>
    <w:rsid w:val="00FD54D9"/>
    <w:rsid w:val="00FD55AC"/>
    <w:rsid w:val="00FD5BDF"/>
    <w:rsid w:val="00FD62D6"/>
    <w:rsid w:val="00FD6F30"/>
    <w:rsid w:val="00FD7051"/>
    <w:rsid w:val="00FD7E5D"/>
    <w:rsid w:val="00FE020A"/>
    <w:rsid w:val="00FE08DE"/>
    <w:rsid w:val="00FE0CDD"/>
    <w:rsid w:val="00FE0FCA"/>
    <w:rsid w:val="00FE10C3"/>
    <w:rsid w:val="00FE1166"/>
    <w:rsid w:val="00FE1243"/>
    <w:rsid w:val="00FE191F"/>
    <w:rsid w:val="00FE1976"/>
    <w:rsid w:val="00FE2561"/>
    <w:rsid w:val="00FE2910"/>
    <w:rsid w:val="00FE2920"/>
    <w:rsid w:val="00FE31F2"/>
    <w:rsid w:val="00FE3284"/>
    <w:rsid w:val="00FE3613"/>
    <w:rsid w:val="00FE3FB2"/>
    <w:rsid w:val="00FE423F"/>
    <w:rsid w:val="00FE4241"/>
    <w:rsid w:val="00FE4EDA"/>
    <w:rsid w:val="00FE55C9"/>
    <w:rsid w:val="00FE5C13"/>
    <w:rsid w:val="00FE5CFA"/>
    <w:rsid w:val="00FE6005"/>
    <w:rsid w:val="00FE6217"/>
    <w:rsid w:val="00FE6BA6"/>
    <w:rsid w:val="00FE6D76"/>
    <w:rsid w:val="00FE76A3"/>
    <w:rsid w:val="00FE7C2D"/>
    <w:rsid w:val="00FF06F4"/>
    <w:rsid w:val="00FF1327"/>
    <w:rsid w:val="00FF14F4"/>
    <w:rsid w:val="00FF1AB5"/>
    <w:rsid w:val="00FF41AC"/>
    <w:rsid w:val="00FF42D0"/>
    <w:rsid w:val="00FF4317"/>
    <w:rsid w:val="00FF4781"/>
    <w:rsid w:val="00FF49A9"/>
    <w:rsid w:val="00FF49EB"/>
    <w:rsid w:val="00FF545B"/>
    <w:rsid w:val="00FF57D9"/>
    <w:rsid w:val="00FF6785"/>
    <w:rsid w:val="00FF6AF8"/>
    <w:rsid w:val="00FF71D4"/>
    <w:rsid w:val="00FF71D6"/>
    <w:rsid w:val="00FF7640"/>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comments" Target="comments.xml"/><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96</Pages>
  <Words>78674</Words>
  <Characters>448444</Characters>
  <Application>Microsoft Office Word</Application>
  <DocSecurity>0</DocSecurity>
  <Lines>3737</Lines>
  <Paragraphs>1052</Paragraphs>
  <ScaleCrop>false</ScaleCrop>
  <Company/>
  <LinksUpToDate>false</LinksUpToDate>
  <CharactersWithSpaces>52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278</cp:revision>
  <dcterms:created xsi:type="dcterms:W3CDTF">2022-04-09T15:31:00Z</dcterms:created>
  <dcterms:modified xsi:type="dcterms:W3CDTF">2022-04-1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nVPZiX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